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3EDCA" w14:textId="77777777" w:rsidR="00B921A4" w:rsidRPr="002A78FB" w:rsidRDefault="00B921A4" w:rsidP="00B921A4">
      <w:pPr>
        <w:pStyle w:val="Title"/>
        <w:spacing w:line="360" w:lineRule="auto"/>
        <w:jc w:val="left"/>
        <w:rPr>
          <w:rFonts w:ascii="Times New Roman" w:hAnsi="Times New Roman"/>
          <w:sz w:val="24"/>
          <w:szCs w:val="24"/>
        </w:rPr>
      </w:pPr>
      <w:r w:rsidRPr="002A78FB">
        <w:rPr>
          <w:rFonts w:ascii="Times New Roman" w:hAnsi="Times New Roman"/>
          <w:sz w:val="24"/>
          <w:szCs w:val="24"/>
        </w:rPr>
        <w:t>Title Page</w:t>
      </w:r>
    </w:p>
    <w:p w14:paraId="3C96500D" w14:textId="77777777" w:rsidR="00B921A4" w:rsidRPr="002A78FB" w:rsidRDefault="00B921A4" w:rsidP="00B921A4">
      <w:pPr>
        <w:pStyle w:val="Title"/>
        <w:spacing w:line="360" w:lineRule="auto"/>
        <w:jc w:val="left"/>
        <w:rPr>
          <w:rFonts w:ascii="Times New Roman" w:hAnsi="Times New Roman"/>
          <w:sz w:val="24"/>
          <w:szCs w:val="24"/>
        </w:rPr>
      </w:pPr>
    </w:p>
    <w:p w14:paraId="6D89CB40" w14:textId="77777777" w:rsidR="00B921A4" w:rsidRPr="002A78FB" w:rsidRDefault="00B921A4" w:rsidP="00B921A4">
      <w:pPr>
        <w:pStyle w:val="Title"/>
        <w:spacing w:line="360" w:lineRule="auto"/>
        <w:jc w:val="left"/>
        <w:rPr>
          <w:rFonts w:ascii="Times New Roman" w:hAnsi="Times New Roman"/>
          <w:sz w:val="24"/>
          <w:szCs w:val="24"/>
        </w:rPr>
      </w:pPr>
      <w:r w:rsidRPr="002A78FB">
        <w:rPr>
          <w:rFonts w:ascii="Times New Roman" w:hAnsi="Times New Roman"/>
          <w:sz w:val="24"/>
          <w:szCs w:val="24"/>
        </w:rPr>
        <w:t>Title of the Manuscript</w:t>
      </w:r>
    </w:p>
    <w:p w14:paraId="5A474FDB" w14:textId="77777777" w:rsidR="00B921A4" w:rsidRPr="002A78FB" w:rsidRDefault="00B921A4" w:rsidP="00B921A4">
      <w:pPr>
        <w:spacing w:line="360" w:lineRule="auto"/>
        <w:jc w:val="both"/>
        <w:rPr>
          <w:rStyle w:val="A0"/>
          <w:rFonts w:cs="Times New Roman"/>
          <w:color w:val="auto"/>
          <w:sz w:val="24"/>
          <w:szCs w:val="24"/>
        </w:rPr>
      </w:pPr>
      <w:r w:rsidRPr="002A78FB">
        <w:rPr>
          <w:rStyle w:val="A0"/>
          <w:rFonts w:cs="Times New Roman"/>
          <w:color w:val="auto"/>
          <w:sz w:val="24"/>
          <w:szCs w:val="24"/>
        </w:rPr>
        <w:t xml:space="preserve">Proximate Composition of Nappi and its way of marketing in Bangladesh.               </w:t>
      </w:r>
    </w:p>
    <w:p w14:paraId="7CCF7D44" w14:textId="77777777" w:rsidR="00B921A4" w:rsidRPr="002A78FB" w:rsidRDefault="00B921A4" w:rsidP="00B921A4">
      <w:pPr>
        <w:spacing w:line="360" w:lineRule="auto"/>
        <w:jc w:val="both"/>
      </w:pPr>
      <w:r w:rsidRPr="002A78FB">
        <w:rPr>
          <w:rStyle w:val="A0"/>
          <w:rFonts w:cs="Times New Roman"/>
          <w:color w:val="auto"/>
          <w:sz w:val="24"/>
          <w:szCs w:val="24"/>
        </w:rPr>
        <w:t xml:space="preserve">      </w:t>
      </w:r>
    </w:p>
    <w:p w14:paraId="3F058B72" w14:textId="77777777" w:rsidR="00B921A4" w:rsidRPr="002A78FB" w:rsidRDefault="00B921A4" w:rsidP="00B921A4">
      <w:pPr>
        <w:pStyle w:val="author"/>
        <w:spacing w:line="360" w:lineRule="auto"/>
        <w:jc w:val="left"/>
        <w:rPr>
          <w:sz w:val="24"/>
          <w:szCs w:val="24"/>
        </w:rPr>
      </w:pPr>
      <w:r w:rsidRPr="002A78FB">
        <w:rPr>
          <w:sz w:val="24"/>
          <w:szCs w:val="24"/>
        </w:rPr>
        <w:t>Md. Mostafa Monwar</w:t>
      </w:r>
      <w:r w:rsidRPr="002A78FB">
        <w:rPr>
          <w:rStyle w:val="ORCID"/>
          <w:sz w:val="24"/>
          <w:szCs w:val="24"/>
        </w:rPr>
        <w:t>1*</w:t>
      </w:r>
      <w:r w:rsidRPr="002A78FB">
        <w:rPr>
          <w:sz w:val="24"/>
          <w:szCs w:val="24"/>
        </w:rPr>
        <w:t xml:space="preserve">, Md. </w:t>
      </w:r>
      <w:proofErr w:type="spellStart"/>
      <w:r w:rsidRPr="002A78FB">
        <w:rPr>
          <w:sz w:val="24"/>
          <w:szCs w:val="24"/>
        </w:rPr>
        <w:t>Royhanur</w:t>
      </w:r>
      <w:proofErr w:type="spellEnd"/>
      <w:r w:rsidRPr="002A78FB">
        <w:rPr>
          <w:sz w:val="24"/>
          <w:szCs w:val="24"/>
        </w:rPr>
        <w:t xml:space="preserve"> Islam</w:t>
      </w:r>
      <w:r w:rsidRPr="002A78FB">
        <w:rPr>
          <w:sz w:val="24"/>
          <w:szCs w:val="24"/>
          <w:vertAlign w:val="superscript"/>
        </w:rPr>
        <w:t>1</w:t>
      </w:r>
      <w:r w:rsidRPr="002A78FB">
        <w:rPr>
          <w:sz w:val="24"/>
          <w:szCs w:val="24"/>
        </w:rPr>
        <w:t xml:space="preserve">, </w:t>
      </w:r>
      <w:proofErr w:type="spellStart"/>
      <w:r w:rsidRPr="002A78FB">
        <w:rPr>
          <w:sz w:val="24"/>
          <w:szCs w:val="24"/>
        </w:rPr>
        <w:t>Sawmor</w:t>
      </w:r>
      <w:proofErr w:type="spellEnd"/>
      <w:r w:rsidRPr="002A78FB">
        <w:rPr>
          <w:sz w:val="24"/>
          <w:szCs w:val="24"/>
        </w:rPr>
        <w:t xml:space="preserve"> Dey Nirjar</w:t>
      </w:r>
      <w:r w:rsidRPr="002A78FB">
        <w:rPr>
          <w:rStyle w:val="ORCID"/>
          <w:sz w:val="24"/>
          <w:szCs w:val="24"/>
        </w:rPr>
        <w:t>2</w:t>
      </w:r>
      <w:r w:rsidRPr="002A78FB">
        <w:rPr>
          <w:sz w:val="24"/>
          <w:szCs w:val="24"/>
        </w:rPr>
        <w:t>, Mohammed Ashraful Azam Khan</w:t>
      </w:r>
      <w:r w:rsidRPr="002A78FB">
        <w:rPr>
          <w:rStyle w:val="ORCID"/>
          <w:sz w:val="24"/>
          <w:szCs w:val="24"/>
        </w:rPr>
        <w:t>2</w:t>
      </w:r>
      <w:r w:rsidRPr="002A78FB">
        <w:rPr>
          <w:sz w:val="24"/>
          <w:szCs w:val="24"/>
        </w:rPr>
        <w:t>, Mohammed Shahidul Alam</w:t>
      </w:r>
      <w:r w:rsidRPr="002A78FB">
        <w:rPr>
          <w:sz w:val="24"/>
          <w:szCs w:val="24"/>
          <w:vertAlign w:val="superscript"/>
        </w:rPr>
        <w:t>2</w:t>
      </w:r>
      <w:r w:rsidRPr="002A78FB">
        <w:rPr>
          <w:sz w:val="24"/>
          <w:szCs w:val="24"/>
        </w:rPr>
        <w:t>, Ataher Ali</w:t>
      </w:r>
      <w:r w:rsidRPr="002A78FB">
        <w:rPr>
          <w:sz w:val="24"/>
          <w:szCs w:val="24"/>
          <w:vertAlign w:val="superscript"/>
        </w:rPr>
        <w:t>2</w:t>
      </w:r>
      <w:r w:rsidRPr="002A78FB">
        <w:rPr>
          <w:sz w:val="24"/>
          <w:szCs w:val="24"/>
        </w:rPr>
        <w:t xml:space="preserve"> and Istiak Ahmed</w:t>
      </w:r>
      <w:r w:rsidRPr="002A78FB">
        <w:rPr>
          <w:sz w:val="24"/>
          <w:szCs w:val="24"/>
          <w:vertAlign w:val="superscript"/>
        </w:rPr>
        <w:t>1</w:t>
      </w:r>
    </w:p>
    <w:p w14:paraId="52C36410" w14:textId="77777777" w:rsidR="00B921A4" w:rsidRPr="002A78FB" w:rsidRDefault="00B921A4" w:rsidP="00B921A4">
      <w:pPr>
        <w:pStyle w:val="address"/>
        <w:spacing w:line="360" w:lineRule="auto"/>
        <w:jc w:val="left"/>
        <w:rPr>
          <w:sz w:val="24"/>
          <w:szCs w:val="24"/>
        </w:rPr>
      </w:pPr>
      <w:r w:rsidRPr="002A78FB">
        <w:rPr>
          <w:sz w:val="24"/>
          <w:szCs w:val="24"/>
          <w:vertAlign w:val="superscript"/>
        </w:rPr>
        <w:t>1</w:t>
      </w:r>
      <w:r w:rsidRPr="002A78FB">
        <w:rPr>
          <w:sz w:val="24"/>
          <w:szCs w:val="24"/>
        </w:rPr>
        <w:t xml:space="preserve"> Institute of Marine Sciences, University of Chittagong, 4331 Chattogram, Bangladesh</w:t>
      </w:r>
    </w:p>
    <w:p w14:paraId="2CE296E0" w14:textId="77777777" w:rsidR="00B921A4" w:rsidRPr="002A78FB" w:rsidRDefault="00B921A4" w:rsidP="00B921A4">
      <w:pPr>
        <w:pStyle w:val="address"/>
        <w:spacing w:line="360" w:lineRule="auto"/>
        <w:jc w:val="left"/>
        <w:rPr>
          <w:sz w:val="24"/>
          <w:szCs w:val="24"/>
        </w:rPr>
      </w:pPr>
      <w:r w:rsidRPr="002A78FB">
        <w:rPr>
          <w:sz w:val="24"/>
          <w:szCs w:val="24"/>
          <w:vertAlign w:val="superscript"/>
        </w:rPr>
        <w:t>2</w:t>
      </w:r>
      <w:r w:rsidRPr="002A78FB">
        <w:rPr>
          <w:sz w:val="24"/>
          <w:szCs w:val="24"/>
        </w:rPr>
        <w:t xml:space="preserve"> Department of Fisheries, University of Chittagong, 4331 Chattogram, Bangladesh</w:t>
      </w:r>
    </w:p>
    <w:p w14:paraId="0BC2D9C8" w14:textId="77777777" w:rsidR="00B921A4" w:rsidRPr="002A78FB" w:rsidRDefault="00B921A4" w:rsidP="00B921A4">
      <w:pPr>
        <w:pStyle w:val="address"/>
        <w:spacing w:line="360" w:lineRule="auto"/>
        <w:jc w:val="left"/>
        <w:rPr>
          <w:sz w:val="24"/>
          <w:szCs w:val="24"/>
        </w:rPr>
      </w:pPr>
    </w:p>
    <w:p w14:paraId="4D298F4B" w14:textId="77777777" w:rsidR="00B921A4" w:rsidRPr="002A78FB" w:rsidRDefault="00B921A4" w:rsidP="00B921A4">
      <w:pPr>
        <w:pStyle w:val="address"/>
        <w:spacing w:line="360" w:lineRule="auto"/>
        <w:jc w:val="left"/>
        <w:rPr>
          <w:sz w:val="24"/>
          <w:szCs w:val="24"/>
        </w:rPr>
      </w:pPr>
      <w:r w:rsidRPr="002A78FB">
        <w:rPr>
          <w:sz w:val="24"/>
          <w:szCs w:val="24"/>
        </w:rPr>
        <w:t>* Corresponding Author: monwar@cu.ac.bd</w:t>
      </w:r>
    </w:p>
    <w:p w14:paraId="6B4F3D13" w14:textId="06384B22" w:rsidR="00B921A4" w:rsidRPr="002A78FB" w:rsidRDefault="00B921A4">
      <w:pPr>
        <w:rPr>
          <w:b/>
          <w:bCs/>
          <w:kern w:val="28"/>
        </w:rPr>
      </w:pPr>
      <w:r w:rsidRPr="002A78FB">
        <w:br w:type="page"/>
      </w:r>
    </w:p>
    <w:p w14:paraId="237981CB" w14:textId="2454FBDE" w:rsidR="0066504A" w:rsidRPr="002A78FB" w:rsidRDefault="0066504A" w:rsidP="00B363A0">
      <w:pPr>
        <w:pStyle w:val="Title"/>
        <w:spacing w:line="360" w:lineRule="auto"/>
        <w:jc w:val="left"/>
        <w:rPr>
          <w:rFonts w:ascii="Times New Roman" w:hAnsi="Times New Roman"/>
          <w:sz w:val="24"/>
          <w:szCs w:val="24"/>
        </w:rPr>
      </w:pPr>
      <w:r w:rsidRPr="002A78FB">
        <w:rPr>
          <w:rFonts w:ascii="Times New Roman" w:hAnsi="Times New Roman"/>
          <w:sz w:val="24"/>
          <w:szCs w:val="24"/>
        </w:rPr>
        <w:lastRenderedPageBreak/>
        <w:t>Title</w:t>
      </w:r>
      <w:r w:rsidR="00B969A6" w:rsidRPr="002A78FB">
        <w:rPr>
          <w:rFonts w:ascii="Times New Roman" w:hAnsi="Times New Roman"/>
          <w:sz w:val="24"/>
          <w:szCs w:val="24"/>
        </w:rPr>
        <w:t xml:space="preserve"> of </w:t>
      </w:r>
      <w:r w:rsidR="009133A3" w:rsidRPr="002A78FB">
        <w:rPr>
          <w:rFonts w:ascii="Times New Roman" w:hAnsi="Times New Roman"/>
          <w:sz w:val="24"/>
          <w:szCs w:val="24"/>
        </w:rPr>
        <w:t xml:space="preserve">the </w:t>
      </w:r>
      <w:r w:rsidR="00B969A6" w:rsidRPr="002A78FB">
        <w:rPr>
          <w:rFonts w:ascii="Times New Roman" w:hAnsi="Times New Roman"/>
          <w:sz w:val="24"/>
          <w:szCs w:val="24"/>
        </w:rPr>
        <w:t>Manuscript</w:t>
      </w:r>
    </w:p>
    <w:p w14:paraId="07751E18" w14:textId="77777777" w:rsidR="00F55B9D" w:rsidRPr="002A78FB" w:rsidRDefault="009133A3" w:rsidP="00B363A0">
      <w:pPr>
        <w:spacing w:line="360" w:lineRule="auto"/>
        <w:jc w:val="both"/>
        <w:rPr>
          <w:rStyle w:val="A0"/>
          <w:rFonts w:cs="Times New Roman"/>
          <w:color w:val="auto"/>
          <w:sz w:val="24"/>
          <w:szCs w:val="24"/>
        </w:rPr>
      </w:pPr>
      <w:r w:rsidRPr="002A78FB">
        <w:rPr>
          <w:rStyle w:val="A0"/>
          <w:rFonts w:cs="Times New Roman"/>
          <w:color w:val="auto"/>
          <w:sz w:val="24"/>
          <w:szCs w:val="24"/>
        </w:rPr>
        <w:t>Proximate Com</w:t>
      </w:r>
      <w:r w:rsidR="00BD6744" w:rsidRPr="002A78FB">
        <w:rPr>
          <w:rStyle w:val="A0"/>
          <w:rFonts w:cs="Times New Roman"/>
          <w:color w:val="auto"/>
          <w:sz w:val="24"/>
          <w:szCs w:val="24"/>
        </w:rPr>
        <w:t xml:space="preserve">position of </w:t>
      </w:r>
      <w:r w:rsidR="00202CAA" w:rsidRPr="002A78FB">
        <w:rPr>
          <w:rStyle w:val="A0"/>
          <w:rFonts w:cs="Times New Roman"/>
          <w:i/>
          <w:iCs/>
          <w:color w:val="auto"/>
          <w:sz w:val="24"/>
          <w:szCs w:val="24"/>
        </w:rPr>
        <w:t>Nappi</w:t>
      </w:r>
      <w:r w:rsidR="00BD6744" w:rsidRPr="002A78FB">
        <w:rPr>
          <w:rStyle w:val="A0"/>
          <w:rFonts w:cs="Times New Roman"/>
          <w:color w:val="auto"/>
          <w:sz w:val="24"/>
          <w:szCs w:val="24"/>
        </w:rPr>
        <w:t xml:space="preserve"> and its way of marketing in Bangladesh </w:t>
      </w:r>
      <w:r w:rsidR="00BF3936" w:rsidRPr="002A78FB">
        <w:rPr>
          <w:rStyle w:val="A0"/>
          <w:rFonts w:cs="Times New Roman"/>
          <w:color w:val="auto"/>
          <w:sz w:val="24"/>
          <w:szCs w:val="24"/>
        </w:rPr>
        <w:t xml:space="preserve">                 </w:t>
      </w:r>
    </w:p>
    <w:p w14:paraId="33102DED" w14:textId="77777777" w:rsidR="00B65273" w:rsidRPr="002A78FB" w:rsidRDefault="00BF3936" w:rsidP="00B363A0">
      <w:pPr>
        <w:spacing w:line="360" w:lineRule="auto"/>
        <w:jc w:val="both"/>
      </w:pPr>
      <w:r w:rsidRPr="002A78FB">
        <w:rPr>
          <w:rStyle w:val="A0"/>
          <w:rFonts w:cs="Times New Roman"/>
          <w:color w:val="auto"/>
          <w:sz w:val="24"/>
          <w:szCs w:val="24"/>
        </w:rPr>
        <w:t xml:space="preserve">      </w:t>
      </w:r>
    </w:p>
    <w:p w14:paraId="0EBEA136" w14:textId="77777777" w:rsidR="00B65273" w:rsidRPr="002A78FB" w:rsidRDefault="00B65273" w:rsidP="00B363A0">
      <w:pPr>
        <w:spacing w:line="360" w:lineRule="auto"/>
        <w:jc w:val="both"/>
        <w:rPr>
          <w:b/>
        </w:rPr>
      </w:pPr>
      <w:r w:rsidRPr="002A78FB">
        <w:rPr>
          <w:b/>
        </w:rPr>
        <w:t>Abstract</w:t>
      </w:r>
    </w:p>
    <w:p w14:paraId="5AE208B9" w14:textId="3DE2ED8B" w:rsidR="00D46764" w:rsidRPr="002A78FB" w:rsidRDefault="00202CAA" w:rsidP="00B363A0">
      <w:pPr>
        <w:spacing w:line="360" w:lineRule="auto"/>
        <w:jc w:val="both"/>
        <w:rPr>
          <w:rStyle w:val="A0"/>
          <w:rFonts w:cs="Times New Roman"/>
          <w:color w:val="auto"/>
          <w:sz w:val="24"/>
          <w:szCs w:val="24"/>
        </w:rPr>
      </w:pPr>
      <w:r w:rsidRPr="002A78FB">
        <w:rPr>
          <w:rStyle w:val="A0"/>
          <w:rFonts w:cs="Times New Roman"/>
          <w:i/>
          <w:iCs/>
          <w:color w:val="auto"/>
          <w:sz w:val="24"/>
          <w:szCs w:val="24"/>
        </w:rPr>
        <w:t>Nappi</w:t>
      </w:r>
      <w:r w:rsidR="006C62C7" w:rsidRPr="002A78FB">
        <w:rPr>
          <w:rStyle w:val="A0"/>
          <w:rFonts w:cs="Times New Roman"/>
          <w:color w:val="auto"/>
          <w:sz w:val="24"/>
          <w:szCs w:val="24"/>
        </w:rPr>
        <w:t xml:space="preserve">, fermented shrimp, a traditional diet, is widely consumed by the ethnic communities of Southeast Asian countries, especially in Bangladesh. The present study was carried out to determine the proximate composition of </w:t>
      </w:r>
      <w:r w:rsidRPr="002A78FB">
        <w:rPr>
          <w:rStyle w:val="A0"/>
          <w:rFonts w:cs="Times New Roman"/>
          <w:i/>
          <w:iCs/>
          <w:color w:val="auto"/>
          <w:sz w:val="24"/>
          <w:szCs w:val="24"/>
        </w:rPr>
        <w:t>Nappi</w:t>
      </w:r>
      <w:r w:rsidR="006C62C7" w:rsidRPr="002A78FB">
        <w:rPr>
          <w:rStyle w:val="A0"/>
          <w:rFonts w:cs="Times New Roman"/>
          <w:color w:val="auto"/>
          <w:sz w:val="24"/>
          <w:szCs w:val="24"/>
        </w:rPr>
        <w:t xml:space="preserve"> collected from two different places i.e., </w:t>
      </w:r>
      <w:proofErr w:type="spellStart"/>
      <w:r w:rsidR="00742710" w:rsidRPr="002A78FB">
        <w:rPr>
          <w:rStyle w:val="A0"/>
          <w:rFonts w:cs="Times New Roman"/>
          <w:color w:val="auto"/>
          <w:sz w:val="24"/>
          <w:szCs w:val="24"/>
        </w:rPr>
        <w:t>Maheshkhali</w:t>
      </w:r>
      <w:proofErr w:type="spellEnd"/>
      <w:r w:rsidR="006C62C7" w:rsidRPr="002A78FB">
        <w:rPr>
          <w:rStyle w:val="A0"/>
          <w:rFonts w:cs="Times New Roman"/>
          <w:color w:val="auto"/>
          <w:sz w:val="24"/>
          <w:szCs w:val="24"/>
        </w:rPr>
        <w:t xml:space="preserve"> and </w:t>
      </w:r>
      <w:proofErr w:type="spellStart"/>
      <w:r w:rsidR="006C62C7" w:rsidRPr="002A78FB">
        <w:rPr>
          <w:rStyle w:val="A0"/>
          <w:rFonts w:cs="Times New Roman"/>
          <w:color w:val="auto"/>
          <w:sz w:val="24"/>
          <w:szCs w:val="24"/>
        </w:rPr>
        <w:t>Chaufaldandi</w:t>
      </w:r>
      <w:proofErr w:type="spellEnd"/>
      <w:r w:rsidR="006C62C7" w:rsidRPr="002A78FB">
        <w:rPr>
          <w:rStyle w:val="A0"/>
          <w:rFonts w:cs="Times New Roman"/>
          <w:color w:val="auto"/>
          <w:sz w:val="24"/>
          <w:szCs w:val="24"/>
        </w:rPr>
        <w:t xml:space="preserve"> areas of Cox’s Bazar district, Bangladesh. The proximate composition of </w:t>
      </w:r>
      <w:r w:rsidRPr="002A78FB">
        <w:rPr>
          <w:rStyle w:val="A0"/>
          <w:rFonts w:cs="Times New Roman"/>
          <w:i/>
          <w:iCs/>
          <w:color w:val="auto"/>
          <w:sz w:val="24"/>
          <w:szCs w:val="24"/>
        </w:rPr>
        <w:t>Nappi</w:t>
      </w:r>
      <w:r w:rsidR="006C62C7" w:rsidRPr="002A78FB">
        <w:rPr>
          <w:rStyle w:val="A0"/>
          <w:rFonts w:cs="Times New Roman"/>
          <w:color w:val="auto"/>
          <w:sz w:val="24"/>
          <w:szCs w:val="24"/>
        </w:rPr>
        <w:t xml:space="preserve"> w</w:t>
      </w:r>
      <w:r w:rsidR="00BF4E93" w:rsidRPr="002A78FB">
        <w:rPr>
          <w:rStyle w:val="A0"/>
          <w:rFonts w:cs="Times New Roman"/>
          <w:color w:val="auto"/>
          <w:sz w:val="24"/>
          <w:szCs w:val="24"/>
        </w:rPr>
        <w:t>as</w:t>
      </w:r>
      <w:r w:rsidR="006C62C7" w:rsidRPr="002A78FB">
        <w:rPr>
          <w:rStyle w:val="A0"/>
          <w:rFonts w:cs="Times New Roman"/>
          <w:color w:val="auto"/>
          <w:sz w:val="24"/>
          <w:szCs w:val="24"/>
        </w:rPr>
        <w:t xml:space="preserve"> varied from place to place</w:t>
      </w:r>
      <w:r w:rsidR="007721C2" w:rsidRPr="002A78FB">
        <w:rPr>
          <w:rStyle w:val="A0"/>
          <w:rFonts w:cs="Times New Roman"/>
          <w:color w:val="auto"/>
          <w:sz w:val="24"/>
          <w:szCs w:val="24"/>
        </w:rPr>
        <w:t xml:space="preserve"> depending on</w:t>
      </w:r>
      <w:r w:rsidR="006C62C7" w:rsidRPr="002A78FB">
        <w:rPr>
          <w:rStyle w:val="A0"/>
          <w:rFonts w:cs="Times New Roman"/>
          <w:color w:val="auto"/>
          <w:sz w:val="24"/>
          <w:szCs w:val="24"/>
        </w:rPr>
        <w:t xml:space="preserve"> raw materials, preparation techniques and </w:t>
      </w:r>
      <w:r w:rsidR="009133A3" w:rsidRPr="002A78FB">
        <w:rPr>
          <w:rStyle w:val="A0"/>
          <w:rFonts w:cs="Times New Roman"/>
          <w:color w:val="auto"/>
          <w:sz w:val="24"/>
          <w:szCs w:val="24"/>
        </w:rPr>
        <w:t>surrounding conditions of formulation</w:t>
      </w:r>
      <w:r w:rsidR="009133A3" w:rsidRPr="002A78FB" w:rsidDel="009133A3">
        <w:rPr>
          <w:rStyle w:val="A0"/>
          <w:rFonts w:cs="Times New Roman"/>
          <w:color w:val="auto"/>
          <w:sz w:val="24"/>
          <w:szCs w:val="24"/>
        </w:rPr>
        <w:t xml:space="preserve"> </w:t>
      </w:r>
      <w:r w:rsidR="006C62C7" w:rsidRPr="002A78FB">
        <w:rPr>
          <w:rStyle w:val="A0"/>
          <w:rFonts w:cs="Times New Roman"/>
          <w:color w:val="auto"/>
          <w:sz w:val="24"/>
          <w:szCs w:val="24"/>
        </w:rPr>
        <w:t>place</w:t>
      </w:r>
      <w:r w:rsidR="007721C2" w:rsidRPr="002A78FB">
        <w:rPr>
          <w:rStyle w:val="A0"/>
          <w:rFonts w:cs="Times New Roman"/>
          <w:color w:val="auto"/>
          <w:sz w:val="24"/>
          <w:szCs w:val="24"/>
        </w:rPr>
        <w:t>s</w:t>
      </w:r>
      <w:r w:rsidR="006C62C7" w:rsidRPr="002A78FB">
        <w:rPr>
          <w:rStyle w:val="A0"/>
          <w:rFonts w:cs="Times New Roman"/>
          <w:color w:val="auto"/>
          <w:sz w:val="24"/>
          <w:szCs w:val="24"/>
        </w:rPr>
        <w:t xml:space="preserve">. </w:t>
      </w:r>
      <w:r w:rsidR="0002416E" w:rsidRPr="002A78FB">
        <w:rPr>
          <w:rStyle w:val="A0"/>
          <w:rFonts w:cs="Times New Roman"/>
          <w:color w:val="auto"/>
          <w:sz w:val="24"/>
          <w:szCs w:val="24"/>
        </w:rPr>
        <w:t xml:space="preserve">Proximate composition </w:t>
      </w:r>
      <w:r w:rsidR="00D71E25" w:rsidRPr="002A78FB">
        <w:rPr>
          <w:rStyle w:val="A0"/>
          <w:rFonts w:cs="Times New Roman"/>
          <w:color w:val="auto"/>
          <w:sz w:val="24"/>
          <w:szCs w:val="24"/>
        </w:rPr>
        <w:t>includes moisture</w:t>
      </w:r>
      <w:r w:rsidR="006C62C7" w:rsidRPr="002A78FB">
        <w:rPr>
          <w:rStyle w:val="A0"/>
          <w:rFonts w:cs="Times New Roman"/>
          <w:color w:val="auto"/>
          <w:sz w:val="24"/>
          <w:szCs w:val="24"/>
        </w:rPr>
        <w:t>, protein, carbohydrate, fat and ash contents</w:t>
      </w:r>
      <w:r w:rsidR="0002416E" w:rsidRPr="002A78FB">
        <w:rPr>
          <w:rStyle w:val="A0"/>
          <w:rFonts w:cs="Times New Roman"/>
          <w:color w:val="auto"/>
          <w:sz w:val="24"/>
          <w:szCs w:val="24"/>
        </w:rPr>
        <w:t>, amounting</w:t>
      </w:r>
      <w:r w:rsidR="006C62C7" w:rsidRPr="002A78FB">
        <w:rPr>
          <w:rStyle w:val="A0"/>
          <w:rFonts w:cs="Times New Roman"/>
          <w:color w:val="auto"/>
          <w:sz w:val="24"/>
          <w:szCs w:val="24"/>
        </w:rPr>
        <w:t xml:space="preserve"> </w:t>
      </w:r>
      <w:r w:rsidR="00C81F96" w:rsidRPr="002A78FB">
        <w:t>37.66±1.51</w:t>
      </w:r>
      <w:r w:rsidR="006C62C7" w:rsidRPr="002A78FB">
        <w:rPr>
          <w:rStyle w:val="A0"/>
          <w:rFonts w:cs="Times New Roman"/>
          <w:color w:val="auto"/>
          <w:sz w:val="24"/>
          <w:szCs w:val="24"/>
        </w:rPr>
        <w:t xml:space="preserve">%, </w:t>
      </w:r>
      <w:r w:rsidR="00C81F96" w:rsidRPr="002A78FB">
        <w:t>37.23±1.78</w:t>
      </w:r>
      <w:r w:rsidR="006C62C7" w:rsidRPr="002A78FB">
        <w:rPr>
          <w:rStyle w:val="A0"/>
          <w:rFonts w:cs="Times New Roman"/>
          <w:color w:val="auto"/>
          <w:sz w:val="24"/>
          <w:szCs w:val="24"/>
        </w:rPr>
        <w:t xml:space="preserve">, </w:t>
      </w:r>
      <w:r w:rsidR="00C81F96" w:rsidRPr="002A78FB">
        <w:t>1.39±0.10</w:t>
      </w:r>
      <w:r w:rsidR="006C62C7" w:rsidRPr="002A78FB">
        <w:rPr>
          <w:rStyle w:val="A0"/>
          <w:rFonts w:cs="Times New Roman"/>
          <w:color w:val="auto"/>
          <w:sz w:val="24"/>
          <w:szCs w:val="24"/>
        </w:rPr>
        <w:t xml:space="preserve">, </w:t>
      </w:r>
      <w:r w:rsidR="00C81F96" w:rsidRPr="002A78FB">
        <w:rPr>
          <w:rStyle w:val="A0"/>
          <w:rFonts w:cs="Times New Roman"/>
          <w:color w:val="auto"/>
          <w:sz w:val="24"/>
          <w:szCs w:val="24"/>
        </w:rPr>
        <w:t>6.00±0.40</w:t>
      </w:r>
      <w:r w:rsidR="006C62C7" w:rsidRPr="002A78FB">
        <w:rPr>
          <w:rStyle w:val="A0"/>
          <w:rFonts w:cs="Times New Roman"/>
          <w:color w:val="auto"/>
          <w:sz w:val="24"/>
          <w:szCs w:val="24"/>
        </w:rPr>
        <w:t xml:space="preserve">% and </w:t>
      </w:r>
      <w:r w:rsidR="00C81F96" w:rsidRPr="002A78FB">
        <w:rPr>
          <w:rStyle w:val="A0"/>
          <w:rFonts w:cs="Times New Roman"/>
          <w:color w:val="auto"/>
          <w:sz w:val="24"/>
          <w:szCs w:val="24"/>
        </w:rPr>
        <w:t>18.46±0.59</w:t>
      </w:r>
      <w:r w:rsidR="006C62C7" w:rsidRPr="002A78FB">
        <w:rPr>
          <w:rStyle w:val="A0"/>
          <w:rFonts w:cs="Times New Roman"/>
          <w:color w:val="auto"/>
          <w:sz w:val="24"/>
          <w:szCs w:val="24"/>
        </w:rPr>
        <w:t>% respectively</w:t>
      </w:r>
      <w:r w:rsidR="006E2BDE" w:rsidRPr="002A78FB">
        <w:rPr>
          <w:rStyle w:val="A0"/>
          <w:rFonts w:cs="Times New Roman"/>
          <w:color w:val="auto"/>
          <w:sz w:val="24"/>
          <w:szCs w:val="24"/>
        </w:rPr>
        <w:t xml:space="preserve"> for the </w:t>
      </w:r>
      <w:proofErr w:type="spellStart"/>
      <w:r w:rsidR="006E2BDE" w:rsidRPr="002A78FB">
        <w:rPr>
          <w:rStyle w:val="A0"/>
          <w:rFonts w:cs="Times New Roman"/>
          <w:color w:val="auto"/>
          <w:sz w:val="24"/>
          <w:szCs w:val="24"/>
        </w:rPr>
        <w:t>M</w:t>
      </w:r>
      <w:r w:rsidR="00742710" w:rsidRPr="002A78FB">
        <w:rPr>
          <w:rStyle w:val="A0"/>
          <w:rFonts w:cs="Times New Roman"/>
          <w:color w:val="auto"/>
          <w:sz w:val="24"/>
          <w:szCs w:val="24"/>
        </w:rPr>
        <w:t>a</w:t>
      </w:r>
      <w:r w:rsidR="006E2BDE" w:rsidRPr="002A78FB">
        <w:rPr>
          <w:rStyle w:val="A0"/>
          <w:rFonts w:cs="Times New Roman"/>
          <w:color w:val="auto"/>
          <w:sz w:val="24"/>
          <w:szCs w:val="24"/>
        </w:rPr>
        <w:t>heshkhali</w:t>
      </w:r>
      <w:proofErr w:type="spellEnd"/>
      <w:r w:rsidR="004E7345" w:rsidRPr="002A78FB">
        <w:rPr>
          <w:rStyle w:val="A0"/>
          <w:rFonts w:cs="Times New Roman"/>
          <w:color w:val="auto"/>
          <w:sz w:val="24"/>
          <w:szCs w:val="24"/>
        </w:rPr>
        <w:t xml:space="preserve"> and</w:t>
      </w:r>
      <w:r w:rsidR="006C62C7" w:rsidRPr="002A78FB">
        <w:rPr>
          <w:rStyle w:val="A0"/>
          <w:rFonts w:cs="Times New Roman"/>
          <w:color w:val="auto"/>
          <w:sz w:val="24"/>
          <w:szCs w:val="24"/>
        </w:rPr>
        <w:t xml:space="preserve"> </w:t>
      </w:r>
      <w:r w:rsidR="00183071" w:rsidRPr="002A78FB">
        <w:rPr>
          <w:rStyle w:val="A0"/>
          <w:rFonts w:cs="Times New Roman"/>
          <w:color w:val="auto"/>
          <w:sz w:val="24"/>
          <w:szCs w:val="24"/>
        </w:rPr>
        <w:t>35.44±1.37</w:t>
      </w:r>
      <w:r w:rsidR="006C62C7" w:rsidRPr="002A78FB">
        <w:rPr>
          <w:rStyle w:val="A0"/>
          <w:rFonts w:cs="Times New Roman"/>
          <w:color w:val="auto"/>
          <w:sz w:val="24"/>
          <w:szCs w:val="24"/>
        </w:rPr>
        <w:t xml:space="preserve">%, </w:t>
      </w:r>
      <w:r w:rsidR="00183071" w:rsidRPr="002A78FB">
        <w:rPr>
          <w:rStyle w:val="A0"/>
          <w:rFonts w:cs="Times New Roman"/>
          <w:color w:val="auto"/>
          <w:sz w:val="24"/>
          <w:szCs w:val="24"/>
        </w:rPr>
        <w:t>37.23±1.78</w:t>
      </w:r>
      <w:r w:rsidR="006C62C7" w:rsidRPr="002A78FB">
        <w:rPr>
          <w:rStyle w:val="A0"/>
          <w:rFonts w:cs="Times New Roman"/>
          <w:color w:val="auto"/>
          <w:sz w:val="24"/>
          <w:szCs w:val="24"/>
        </w:rPr>
        <w:t xml:space="preserve">%, </w:t>
      </w:r>
      <w:r w:rsidR="00183071" w:rsidRPr="002A78FB">
        <w:rPr>
          <w:rStyle w:val="A0"/>
          <w:rFonts w:cs="Times New Roman"/>
          <w:color w:val="auto"/>
          <w:sz w:val="24"/>
          <w:szCs w:val="24"/>
        </w:rPr>
        <w:t>2.66±0.21</w:t>
      </w:r>
      <w:r w:rsidR="006C62C7" w:rsidRPr="002A78FB">
        <w:rPr>
          <w:rStyle w:val="A0"/>
          <w:rFonts w:cs="Times New Roman"/>
          <w:color w:val="auto"/>
          <w:sz w:val="24"/>
          <w:szCs w:val="24"/>
        </w:rPr>
        <w:t xml:space="preserve">%, </w:t>
      </w:r>
      <w:r w:rsidR="00183071" w:rsidRPr="002A78FB">
        <w:rPr>
          <w:rStyle w:val="A0"/>
          <w:rFonts w:cs="Times New Roman"/>
          <w:color w:val="auto"/>
          <w:sz w:val="24"/>
          <w:szCs w:val="24"/>
        </w:rPr>
        <w:t>6.00±0.40</w:t>
      </w:r>
      <w:r w:rsidR="006C62C7" w:rsidRPr="002A78FB">
        <w:rPr>
          <w:rStyle w:val="A0"/>
          <w:rFonts w:cs="Times New Roman"/>
          <w:color w:val="auto"/>
          <w:sz w:val="24"/>
          <w:szCs w:val="24"/>
        </w:rPr>
        <w:t xml:space="preserve">%, and </w:t>
      </w:r>
      <w:r w:rsidR="00183071" w:rsidRPr="002A78FB">
        <w:rPr>
          <w:rStyle w:val="A0"/>
          <w:rFonts w:cs="Times New Roman"/>
          <w:color w:val="auto"/>
          <w:sz w:val="24"/>
          <w:szCs w:val="24"/>
        </w:rPr>
        <w:t>18.46±0.59</w:t>
      </w:r>
      <w:r w:rsidR="006C62C7" w:rsidRPr="002A78FB">
        <w:rPr>
          <w:rStyle w:val="A0"/>
          <w:rFonts w:cs="Times New Roman"/>
          <w:color w:val="auto"/>
          <w:sz w:val="24"/>
          <w:szCs w:val="24"/>
        </w:rPr>
        <w:t>% respectively</w:t>
      </w:r>
      <w:r w:rsidR="006E2BDE" w:rsidRPr="002A78FB">
        <w:rPr>
          <w:rStyle w:val="A0"/>
          <w:rFonts w:cs="Times New Roman"/>
          <w:color w:val="auto"/>
          <w:sz w:val="24"/>
          <w:szCs w:val="24"/>
        </w:rPr>
        <w:t xml:space="preserve"> for </w:t>
      </w:r>
      <w:r w:rsidR="00D71E25" w:rsidRPr="002A78FB">
        <w:rPr>
          <w:rStyle w:val="A0"/>
          <w:rFonts w:cs="Times New Roman"/>
          <w:color w:val="auto"/>
          <w:sz w:val="24"/>
          <w:szCs w:val="24"/>
        </w:rPr>
        <w:t xml:space="preserve">the </w:t>
      </w:r>
      <w:proofErr w:type="spellStart"/>
      <w:r w:rsidR="00D71E25" w:rsidRPr="002A78FB">
        <w:rPr>
          <w:rStyle w:val="A0"/>
          <w:rFonts w:cs="Times New Roman"/>
          <w:color w:val="auto"/>
          <w:sz w:val="24"/>
          <w:szCs w:val="24"/>
        </w:rPr>
        <w:t>Chaufaldandi</w:t>
      </w:r>
      <w:proofErr w:type="spellEnd"/>
      <w:r w:rsidR="006E2BDE" w:rsidRPr="002A78FB">
        <w:rPr>
          <w:rStyle w:val="A0"/>
          <w:rFonts w:cs="Times New Roman"/>
          <w:color w:val="auto"/>
          <w:sz w:val="24"/>
          <w:szCs w:val="24"/>
        </w:rPr>
        <w:t xml:space="preserve"> sample</w:t>
      </w:r>
      <w:r w:rsidR="006C62C7" w:rsidRPr="002A78FB">
        <w:rPr>
          <w:rStyle w:val="A0"/>
          <w:rFonts w:cs="Times New Roman"/>
          <w:color w:val="auto"/>
          <w:sz w:val="24"/>
          <w:szCs w:val="24"/>
        </w:rPr>
        <w:t xml:space="preserve">. </w:t>
      </w:r>
      <w:r w:rsidR="00DE3EC9" w:rsidRPr="002A78FB">
        <w:rPr>
          <w:rStyle w:val="A0"/>
          <w:rFonts w:cs="Times New Roman"/>
          <w:color w:val="auto"/>
          <w:sz w:val="24"/>
          <w:szCs w:val="24"/>
        </w:rPr>
        <w:t>In t</w:t>
      </w:r>
      <w:r w:rsidR="006C62C7" w:rsidRPr="002A78FB">
        <w:rPr>
          <w:rStyle w:val="A0"/>
          <w:rFonts w:cs="Times New Roman"/>
          <w:color w:val="auto"/>
          <w:sz w:val="24"/>
          <w:szCs w:val="24"/>
        </w:rPr>
        <w:t>he present</w:t>
      </w:r>
      <w:r w:rsidR="006E2BDE" w:rsidRPr="002A78FB">
        <w:rPr>
          <w:rStyle w:val="A0"/>
          <w:rFonts w:cs="Times New Roman"/>
          <w:color w:val="auto"/>
          <w:sz w:val="24"/>
          <w:szCs w:val="24"/>
        </w:rPr>
        <w:t xml:space="preserve"> study</w:t>
      </w:r>
      <w:r w:rsidR="006C62C7" w:rsidRPr="002A78FB">
        <w:rPr>
          <w:rStyle w:val="A0"/>
          <w:rFonts w:cs="Times New Roman"/>
          <w:color w:val="auto"/>
          <w:sz w:val="24"/>
          <w:szCs w:val="24"/>
        </w:rPr>
        <w:t xml:space="preserve"> it </w:t>
      </w:r>
      <w:r w:rsidR="00183071" w:rsidRPr="002A78FB">
        <w:rPr>
          <w:rStyle w:val="A0"/>
          <w:rFonts w:cs="Times New Roman"/>
          <w:color w:val="auto"/>
          <w:sz w:val="24"/>
          <w:szCs w:val="24"/>
        </w:rPr>
        <w:t>was</w:t>
      </w:r>
      <w:r w:rsidR="006C62C7" w:rsidRPr="002A78FB">
        <w:rPr>
          <w:rStyle w:val="A0"/>
          <w:rFonts w:cs="Times New Roman"/>
          <w:color w:val="auto"/>
          <w:sz w:val="24"/>
          <w:szCs w:val="24"/>
        </w:rPr>
        <w:t xml:space="preserve"> evident that moisture and fat content </w:t>
      </w:r>
      <w:r w:rsidR="00461C9C" w:rsidRPr="002A78FB">
        <w:rPr>
          <w:rStyle w:val="A0"/>
          <w:rFonts w:cs="Times New Roman"/>
          <w:color w:val="auto"/>
          <w:sz w:val="24"/>
          <w:szCs w:val="24"/>
        </w:rPr>
        <w:t>were</w:t>
      </w:r>
      <w:r w:rsidR="002B22E6" w:rsidRPr="002A78FB">
        <w:rPr>
          <w:rStyle w:val="A0"/>
          <w:rFonts w:cs="Times New Roman"/>
          <w:color w:val="auto"/>
          <w:sz w:val="24"/>
          <w:szCs w:val="24"/>
        </w:rPr>
        <w:t xml:space="preserve"> significantly</w:t>
      </w:r>
      <w:r w:rsidR="006C62C7" w:rsidRPr="002A78FB">
        <w:rPr>
          <w:rStyle w:val="A0"/>
          <w:rFonts w:cs="Times New Roman"/>
          <w:color w:val="auto"/>
          <w:sz w:val="24"/>
          <w:szCs w:val="24"/>
        </w:rPr>
        <w:t xml:space="preserve"> higher</w:t>
      </w:r>
      <w:r w:rsidR="00D46764" w:rsidRPr="002A78FB">
        <w:rPr>
          <w:rStyle w:val="A0"/>
          <w:rFonts w:cs="Times New Roman"/>
          <w:color w:val="auto"/>
          <w:sz w:val="24"/>
          <w:szCs w:val="24"/>
        </w:rPr>
        <w:t xml:space="preserve"> (ANOVA, p &lt; 0.05)</w:t>
      </w:r>
      <w:r w:rsidR="006C62C7" w:rsidRPr="002A78FB">
        <w:rPr>
          <w:rStyle w:val="A0"/>
          <w:rFonts w:cs="Times New Roman"/>
          <w:color w:val="auto"/>
          <w:sz w:val="24"/>
          <w:szCs w:val="24"/>
        </w:rPr>
        <w:t xml:space="preserve"> </w:t>
      </w:r>
      <w:r w:rsidR="006A27F1" w:rsidRPr="002A78FB">
        <w:rPr>
          <w:rStyle w:val="A0"/>
          <w:rFonts w:cs="Times New Roman"/>
          <w:color w:val="auto"/>
          <w:sz w:val="24"/>
          <w:szCs w:val="24"/>
        </w:rPr>
        <w:t>in</w:t>
      </w:r>
      <w:r w:rsidR="00D46764" w:rsidRPr="002A78FB">
        <w:rPr>
          <w:rStyle w:val="A0"/>
          <w:rFonts w:cs="Times New Roman"/>
          <w:color w:val="auto"/>
          <w:sz w:val="24"/>
          <w:szCs w:val="24"/>
        </w:rPr>
        <w:t xml:space="preserve"> </w:t>
      </w:r>
      <w:proofErr w:type="spellStart"/>
      <w:r w:rsidR="006C62C7" w:rsidRPr="002A78FB">
        <w:rPr>
          <w:rStyle w:val="A0"/>
          <w:rFonts w:cs="Times New Roman"/>
          <w:color w:val="auto"/>
          <w:sz w:val="24"/>
          <w:szCs w:val="24"/>
        </w:rPr>
        <w:t>M</w:t>
      </w:r>
      <w:r w:rsidR="00742710" w:rsidRPr="002A78FB">
        <w:rPr>
          <w:rStyle w:val="A0"/>
          <w:rFonts w:cs="Times New Roman"/>
          <w:color w:val="auto"/>
          <w:sz w:val="24"/>
          <w:szCs w:val="24"/>
        </w:rPr>
        <w:t>a</w:t>
      </w:r>
      <w:r w:rsidR="006C62C7" w:rsidRPr="002A78FB">
        <w:rPr>
          <w:rStyle w:val="A0"/>
          <w:rFonts w:cs="Times New Roman"/>
          <w:color w:val="auto"/>
          <w:sz w:val="24"/>
          <w:szCs w:val="24"/>
        </w:rPr>
        <w:t>heshkhali</w:t>
      </w:r>
      <w:proofErr w:type="spellEnd"/>
      <w:r w:rsidR="006C62C7" w:rsidRPr="002A78FB">
        <w:rPr>
          <w:rStyle w:val="A0"/>
          <w:rFonts w:cs="Times New Roman"/>
          <w:color w:val="auto"/>
          <w:sz w:val="24"/>
          <w:szCs w:val="24"/>
        </w:rPr>
        <w:t xml:space="preserve"> sample</w:t>
      </w:r>
      <w:r w:rsidR="002B22E6" w:rsidRPr="002A78FB">
        <w:rPr>
          <w:rStyle w:val="A0"/>
          <w:rFonts w:cs="Times New Roman"/>
          <w:color w:val="auto"/>
          <w:sz w:val="24"/>
          <w:szCs w:val="24"/>
        </w:rPr>
        <w:t xml:space="preserve"> </w:t>
      </w:r>
      <w:r w:rsidR="006C62C7" w:rsidRPr="002A78FB">
        <w:rPr>
          <w:rStyle w:val="A0"/>
          <w:rFonts w:cs="Times New Roman"/>
          <w:color w:val="auto"/>
          <w:sz w:val="24"/>
          <w:szCs w:val="24"/>
        </w:rPr>
        <w:t>whereas protein, carbohydrate and ash content were</w:t>
      </w:r>
      <w:r w:rsidR="00461C9C" w:rsidRPr="002A78FB">
        <w:rPr>
          <w:rStyle w:val="A0"/>
          <w:rFonts w:cs="Times New Roman"/>
          <w:color w:val="auto"/>
          <w:sz w:val="24"/>
          <w:szCs w:val="24"/>
        </w:rPr>
        <w:t xml:space="preserve"> </w:t>
      </w:r>
      <w:r w:rsidR="00183071" w:rsidRPr="002A78FB">
        <w:rPr>
          <w:rStyle w:val="A0"/>
          <w:rFonts w:cs="Times New Roman"/>
          <w:color w:val="auto"/>
          <w:sz w:val="24"/>
          <w:szCs w:val="24"/>
        </w:rPr>
        <w:t xml:space="preserve">significantly </w:t>
      </w:r>
      <w:r w:rsidR="006C62C7" w:rsidRPr="002A78FB">
        <w:rPr>
          <w:rStyle w:val="A0"/>
          <w:rFonts w:cs="Times New Roman"/>
          <w:color w:val="auto"/>
          <w:sz w:val="24"/>
          <w:szCs w:val="24"/>
        </w:rPr>
        <w:t>higher</w:t>
      </w:r>
      <w:r w:rsidR="00D46764" w:rsidRPr="002A78FB">
        <w:rPr>
          <w:rStyle w:val="A0"/>
          <w:rFonts w:cs="Times New Roman"/>
          <w:color w:val="auto"/>
          <w:sz w:val="24"/>
          <w:szCs w:val="24"/>
        </w:rPr>
        <w:t xml:space="preserve"> (ANOVA, p &lt; 0.05) </w:t>
      </w:r>
      <w:r w:rsidR="006A27F1" w:rsidRPr="002A78FB">
        <w:rPr>
          <w:rStyle w:val="A0"/>
          <w:rFonts w:cs="Times New Roman"/>
          <w:color w:val="auto"/>
          <w:sz w:val="24"/>
          <w:szCs w:val="24"/>
        </w:rPr>
        <w:t>in</w:t>
      </w:r>
      <w:r w:rsidR="00D46764" w:rsidRPr="002A78FB">
        <w:rPr>
          <w:rStyle w:val="A0"/>
          <w:rFonts w:cs="Times New Roman"/>
          <w:color w:val="auto"/>
          <w:sz w:val="24"/>
          <w:szCs w:val="24"/>
        </w:rPr>
        <w:t xml:space="preserve"> </w:t>
      </w:r>
      <w:proofErr w:type="spellStart"/>
      <w:r w:rsidR="006C62C7" w:rsidRPr="002A78FB">
        <w:rPr>
          <w:rStyle w:val="A0"/>
          <w:rFonts w:cs="Times New Roman"/>
          <w:color w:val="auto"/>
          <w:sz w:val="24"/>
          <w:szCs w:val="24"/>
        </w:rPr>
        <w:t>Chaufaldandi</w:t>
      </w:r>
      <w:proofErr w:type="spellEnd"/>
      <w:r w:rsidR="006C62C7" w:rsidRPr="002A78FB">
        <w:rPr>
          <w:rStyle w:val="A0"/>
          <w:rFonts w:cs="Times New Roman"/>
          <w:color w:val="auto"/>
          <w:sz w:val="24"/>
          <w:szCs w:val="24"/>
        </w:rPr>
        <w:t xml:space="preserve"> sample. Marketing </w:t>
      </w:r>
      <w:r w:rsidR="00B4096D" w:rsidRPr="002A78FB">
        <w:rPr>
          <w:rStyle w:val="A0"/>
          <w:rFonts w:cs="Times New Roman"/>
          <w:color w:val="auto"/>
          <w:sz w:val="24"/>
          <w:szCs w:val="24"/>
        </w:rPr>
        <w:t>strategy,</w:t>
      </w:r>
      <w:r w:rsidR="004E7345" w:rsidRPr="002A78FB">
        <w:rPr>
          <w:rStyle w:val="A0"/>
          <w:rFonts w:cs="Times New Roman"/>
          <w:color w:val="auto"/>
          <w:sz w:val="24"/>
          <w:szCs w:val="24"/>
        </w:rPr>
        <w:t xml:space="preserve"> </w:t>
      </w:r>
      <w:r w:rsidR="006C62C7" w:rsidRPr="002A78FB">
        <w:rPr>
          <w:rStyle w:val="A0"/>
          <w:rFonts w:cs="Times New Roman"/>
          <w:color w:val="auto"/>
          <w:sz w:val="24"/>
          <w:szCs w:val="24"/>
        </w:rPr>
        <w:t xml:space="preserve">Supply Channel, and Value Chain of </w:t>
      </w:r>
      <w:r w:rsidRPr="002A78FB">
        <w:rPr>
          <w:rStyle w:val="A0"/>
          <w:rFonts w:cs="Times New Roman"/>
          <w:i/>
          <w:iCs/>
          <w:color w:val="auto"/>
          <w:sz w:val="24"/>
          <w:szCs w:val="24"/>
        </w:rPr>
        <w:t>Nappi</w:t>
      </w:r>
      <w:r w:rsidR="006C62C7" w:rsidRPr="002A78FB">
        <w:rPr>
          <w:rStyle w:val="A0"/>
          <w:rFonts w:cs="Times New Roman"/>
          <w:i/>
          <w:iCs/>
          <w:color w:val="auto"/>
          <w:sz w:val="24"/>
          <w:szCs w:val="24"/>
        </w:rPr>
        <w:t xml:space="preserve"> </w:t>
      </w:r>
      <w:r w:rsidR="006C62C7" w:rsidRPr="002A78FB">
        <w:rPr>
          <w:rStyle w:val="A0"/>
          <w:rFonts w:cs="Times New Roman"/>
          <w:color w:val="auto"/>
          <w:sz w:val="24"/>
          <w:szCs w:val="24"/>
        </w:rPr>
        <w:t xml:space="preserve">were also analyzed. The findings of the study </w:t>
      </w:r>
      <w:r w:rsidR="00461C9C" w:rsidRPr="002A78FB">
        <w:rPr>
          <w:rStyle w:val="A0"/>
          <w:rFonts w:cs="Times New Roman"/>
          <w:color w:val="auto"/>
          <w:sz w:val="24"/>
          <w:szCs w:val="24"/>
        </w:rPr>
        <w:t>revealed</w:t>
      </w:r>
      <w:r w:rsidR="006C62C7" w:rsidRPr="002A78FB">
        <w:rPr>
          <w:rStyle w:val="A0"/>
          <w:rFonts w:cs="Times New Roman"/>
          <w:color w:val="auto"/>
          <w:sz w:val="24"/>
          <w:szCs w:val="24"/>
        </w:rPr>
        <w:t xml:space="preserve"> that the good quality of </w:t>
      </w:r>
      <w:r w:rsidRPr="002A78FB">
        <w:rPr>
          <w:rStyle w:val="A0"/>
          <w:rFonts w:cs="Times New Roman"/>
          <w:i/>
          <w:iCs/>
          <w:color w:val="auto"/>
          <w:sz w:val="24"/>
          <w:szCs w:val="24"/>
        </w:rPr>
        <w:t>Nappi</w:t>
      </w:r>
      <w:r w:rsidR="006C62C7" w:rsidRPr="002A78FB">
        <w:rPr>
          <w:rStyle w:val="A0"/>
          <w:rFonts w:cs="Times New Roman"/>
          <w:i/>
          <w:iCs/>
          <w:color w:val="auto"/>
          <w:sz w:val="24"/>
          <w:szCs w:val="24"/>
        </w:rPr>
        <w:t xml:space="preserve"> </w:t>
      </w:r>
      <w:r w:rsidR="006C62C7" w:rsidRPr="002A78FB">
        <w:rPr>
          <w:rStyle w:val="A0"/>
          <w:rFonts w:cs="Times New Roman"/>
          <w:color w:val="auto"/>
          <w:sz w:val="24"/>
          <w:szCs w:val="24"/>
        </w:rPr>
        <w:t xml:space="preserve">relied on the fresh raw materials, hygienic condition of </w:t>
      </w:r>
      <w:r w:rsidR="00461C9C" w:rsidRPr="002A78FB">
        <w:rPr>
          <w:rStyle w:val="A0"/>
          <w:rFonts w:cs="Times New Roman"/>
          <w:color w:val="auto"/>
          <w:sz w:val="24"/>
          <w:szCs w:val="24"/>
        </w:rPr>
        <w:t xml:space="preserve">processing </w:t>
      </w:r>
      <w:r w:rsidR="006C62C7" w:rsidRPr="002A78FB">
        <w:rPr>
          <w:rStyle w:val="A0"/>
          <w:rFonts w:cs="Times New Roman"/>
          <w:color w:val="auto"/>
          <w:sz w:val="24"/>
          <w:szCs w:val="24"/>
        </w:rPr>
        <w:t xml:space="preserve">place and </w:t>
      </w:r>
      <w:r w:rsidR="00461C9C" w:rsidRPr="002A78FB">
        <w:rPr>
          <w:rStyle w:val="A0"/>
          <w:rFonts w:cs="Times New Roman"/>
          <w:color w:val="auto"/>
          <w:sz w:val="24"/>
          <w:szCs w:val="24"/>
        </w:rPr>
        <w:t>suitable</w:t>
      </w:r>
      <w:r w:rsidR="006C62C7" w:rsidRPr="002A78FB">
        <w:rPr>
          <w:rStyle w:val="A0"/>
          <w:rFonts w:cs="Times New Roman"/>
          <w:color w:val="auto"/>
          <w:sz w:val="24"/>
          <w:szCs w:val="24"/>
        </w:rPr>
        <w:t xml:space="preserve"> techniques. Moreover, the good quality </w:t>
      </w:r>
      <w:r w:rsidRPr="002A78FB">
        <w:rPr>
          <w:rStyle w:val="A0"/>
          <w:rFonts w:cs="Times New Roman"/>
          <w:i/>
          <w:iCs/>
          <w:color w:val="auto"/>
          <w:sz w:val="24"/>
          <w:szCs w:val="24"/>
        </w:rPr>
        <w:t>Nappi</w:t>
      </w:r>
      <w:r w:rsidR="006C62C7" w:rsidRPr="002A78FB">
        <w:rPr>
          <w:rStyle w:val="A0"/>
          <w:rFonts w:cs="Times New Roman"/>
          <w:color w:val="auto"/>
          <w:sz w:val="24"/>
          <w:szCs w:val="24"/>
        </w:rPr>
        <w:t xml:space="preserve"> has </w:t>
      </w:r>
      <w:r w:rsidR="00461C9C" w:rsidRPr="002A78FB">
        <w:rPr>
          <w:rStyle w:val="A0"/>
          <w:rFonts w:cs="Times New Roman"/>
          <w:color w:val="auto"/>
          <w:sz w:val="24"/>
          <w:szCs w:val="24"/>
        </w:rPr>
        <w:t xml:space="preserve">a </w:t>
      </w:r>
      <w:r w:rsidR="006C62C7" w:rsidRPr="002A78FB">
        <w:rPr>
          <w:rStyle w:val="A0"/>
          <w:rFonts w:cs="Times New Roman"/>
          <w:color w:val="auto"/>
          <w:sz w:val="24"/>
          <w:szCs w:val="24"/>
        </w:rPr>
        <w:t xml:space="preserve">great market demand to the </w:t>
      </w:r>
      <w:r w:rsidR="00320A30" w:rsidRPr="002A78FB">
        <w:rPr>
          <w:rStyle w:val="A0"/>
          <w:rFonts w:cs="Times New Roman"/>
          <w:color w:val="auto"/>
          <w:sz w:val="24"/>
          <w:szCs w:val="24"/>
        </w:rPr>
        <w:t xml:space="preserve">local </w:t>
      </w:r>
      <w:r w:rsidR="006C62C7" w:rsidRPr="002A78FB">
        <w:rPr>
          <w:rStyle w:val="A0"/>
          <w:rFonts w:cs="Times New Roman"/>
          <w:color w:val="auto"/>
          <w:sz w:val="24"/>
          <w:szCs w:val="24"/>
        </w:rPr>
        <w:t>ethnic communit</w:t>
      </w:r>
      <w:r w:rsidR="00320A30" w:rsidRPr="002A78FB">
        <w:rPr>
          <w:rStyle w:val="A0"/>
          <w:rFonts w:cs="Times New Roman"/>
          <w:color w:val="auto"/>
          <w:sz w:val="24"/>
          <w:szCs w:val="24"/>
        </w:rPr>
        <w:t>ies</w:t>
      </w:r>
      <w:r w:rsidR="006C62C7" w:rsidRPr="002A78FB">
        <w:rPr>
          <w:rStyle w:val="A0"/>
          <w:rFonts w:cs="Times New Roman"/>
          <w:color w:val="auto"/>
          <w:sz w:val="24"/>
          <w:szCs w:val="24"/>
        </w:rPr>
        <w:t xml:space="preserve"> </w:t>
      </w:r>
      <w:r w:rsidR="009133A3" w:rsidRPr="002A78FB">
        <w:rPr>
          <w:rStyle w:val="A0"/>
          <w:rFonts w:cs="Times New Roman"/>
          <w:color w:val="auto"/>
          <w:sz w:val="24"/>
          <w:szCs w:val="24"/>
        </w:rPr>
        <w:t>in Bangladesh</w:t>
      </w:r>
      <w:r w:rsidR="00320A30" w:rsidRPr="002A78FB">
        <w:rPr>
          <w:rStyle w:val="A0"/>
          <w:rFonts w:cs="Times New Roman"/>
          <w:color w:val="auto"/>
          <w:sz w:val="24"/>
          <w:szCs w:val="24"/>
        </w:rPr>
        <w:t xml:space="preserve"> as well to the ethnic communities are living </w:t>
      </w:r>
      <w:r w:rsidR="006C62C7" w:rsidRPr="002A78FB">
        <w:rPr>
          <w:rStyle w:val="A0"/>
          <w:rFonts w:cs="Times New Roman"/>
          <w:color w:val="auto"/>
          <w:sz w:val="24"/>
          <w:szCs w:val="24"/>
        </w:rPr>
        <w:t xml:space="preserve">abroad. So, it is recommended to </w:t>
      </w:r>
      <w:r w:rsidR="009133A3" w:rsidRPr="002A78FB">
        <w:rPr>
          <w:rStyle w:val="A0"/>
          <w:rFonts w:cs="Times New Roman"/>
          <w:color w:val="auto"/>
          <w:sz w:val="24"/>
          <w:szCs w:val="24"/>
        </w:rPr>
        <w:t>provide intervention</w:t>
      </w:r>
      <w:r w:rsidR="006C62C7" w:rsidRPr="002A78FB">
        <w:rPr>
          <w:rStyle w:val="A0"/>
          <w:rFonts w:cs="Times New Roman"/>
          <w:color w:val="auto"/>
          <w:sz w:val="24"/>
          <w:szCs w:val="24"/>
        </w:rPr>
        <w:t xml:space="preserve"> on proper preparation techniques and marketing channels of </w:t>
      </w:r>
      <w:r w:rsidRPr="002A78FB">
        <w:rPr>
          <w:rStyle w:val="A0"/>
          <w:rFonts w:cs="Times New Roman"/>
          <w:i/>
          <w:iCs/>
          <w:color w:val="auto"/>
          <w:sz w:val="24"/>
          <w:szCs w:val="24"/>
        </w:rPr>
        <w:t>Nappi</w:t>
      </w:r>
      <w:r w:rsidR="006C62C7" w:rsidRPr="002A78FB">
        <w:rPr>
          <w:rStyle w:val="A0"/>
          <w:rFonts w:cs="Times New Roman"/>
          <w:i/>
          <w:iCs/>
          <w:color w:val="auto"/>
          <w:sz w:val="24"/>
          <w:szCs w:val="24"/>
        </w:rPr>
        <w:t>.</w:t>
      </w:r>
      <w:r w:rsidR="006C62C7" w:rsidRPr="002A78FB">
        <w:rPr>
          <w:rStyle w:val="A0"/>
          <w:rFonts w:cs="Times New Roman"/>
          <w:color w:val="auto"/>
          <w:sz w:val="24"/>
          <w:szCs w:val="24"/>
        </w:rPr>
        <w:t xml:space="preserve"> </w:t>
      </w:r>
    </w:p>
    <w:p w14:paraId="75E25036" w14:textId="77777777" w:rsidR="00965F16" w:rsidRPr="002A78FB" w:rsidRDefault="00965F16" w:rsidP="00B363A0">
      <w:pPr>
        <w:spacing w:line="360" w:lineRule="auto"/>
        <w:jc w:val="both"/>
        <w:rPr>
          <w:rStyle w:val="A0"/>
          <w:rFonts w:cs="Times New Roman"/>
          <w:color w:val="auto"/>
          <w:sz w:val="24"/>
          <w:szCs w:val="24"/>
        </w:rPr>
      </w:pPr>
    </w:p>
    <w:p w14:paraId="6A2F737C" w14:textId="77777777" w:rsidR="00514154" w:rsidRPr="002A78FB" w:rsidRDefault="005D74E0" w:rsidP="00B363A0">
      <w:pPr>
        <w:spacing w:line="360" w:lineRule="auto"/>
        <w:rPr>
          <w:rStyle w:val="A0"/>
          <w:rFonts w:cs="Times New Roman"/>
          <w:color w:val="auto"/>
          <w:sz w:val="24"/>
          <w:szCs w:val="24"/>
        </w:rPr>
      </w:pPr>
      <w:r w:rsidRPr="002A78FB">
        <w:rPr>
          <w:b/>
          <w:bCs/>
        </w:rPr>
        <w:t>Keywords:</w:t>
      </w:r>
      <w:r w:rsidRPr="002A78FB">
        <w:t xml:space="preserve"> </w:t>
      </w:r>
      <w:r w:rsidR="00202CAA" w:rsidRPr="002A78FB">
        <w:rPr>
          <w:rStyle w:val="A0"/>
          <w:rFonts w:cs="Times New Roman"/>
          <w:i/>
          <w:iCs/>
          <w:color w:val="auto"/>
          <w:sz w:val="24"/>
          <w:szCs w:val="24"/>
        </w:rPr>
        <w:t>Nappi</w:t>
      </w:r>
      <w:r w:rsidRPr="002A78FB">
        <w:rPr>
          <w:rStyle w:val="A0"/>
          <w:rFonts w:cs="Times New Roman"/>
          <w:color w:val="auto"/>
          <w:sz w:val="24"/>
          <w:szCs w:val="24"/>
        </w:rPr>
        <w:t xml:space="preserve">, </w:t>
      </w:r>
      <w:r w:rsidR="00B4096D" w:rsidRPr="002A78FB">
        <w:rPr>
          <w:rStyle w:val="A0"/>
          <w:rFonts w:cs="Times New Roman"/>
          <w:color w:val="auto"/>
          <w:sz w:val="24"/>
          <w:szCs w:val="24"/>
        </w:rPr>
        <w:t xml:space="preserve">ethnic community, commercialization, </w:t>
      </w:r>
      <w:r w:rsidR="00B81644" w:rsidRPr="002A78FB">
        <w:rPr>
          <w:rStyle w:val="A0"/>
          <w:rFonts w:cs="Times New Roman"/>
          <w:color w:val="auto"/>
          <w:sz w:val="24"/>
          <w:szCs w:val="24"/>
        </w:rPr>
        <w:t xml:space="preserve">techniques, seasonal product, </w:t>
      </w:r>
    </w:p>
    <w:p w14:paraId="64490969" w14:textId="189CF51A" w:rsidR="002B22E6" w:rsidRPr="002A78FB" w:rsidRDefault="00514154" w:rsidP="00B363A0">
      <w:pPr>
        <w:spacing w:line="360" w:lineRule="auto"/>
        <w:rPr>
          <w:rStyle w:val="A0"/>
          <w:rFonts w:cs="Times New Roman"/>
          <w:color w:val="auto"/>
          <w:sz w:val="24"/>
          <w:szCs w:val="24"/>
        </w:rPr>
      </w:pPr>
      <w:r w:rsidRPr="002A78FB">
        <w:rPr>
          <w:rStyle w:val="A0"/>
          <w:rFonts w:cs="Times New Roman"/>
          <w:color w:val="auto"/>
          <w:sz w:val="24"/>
          <w:szCs w:val="24"/>
        </w:rPr>
        <w:t xml:space="preserve">                    </w:t>
      </w:r>
      <w:r w:rsidR="00B81644" w:rsidRPr="002A78FB">
        <w:rPr>
          <w:rStyle w:val="A0"/>
          <w:rFonts w:cs="Times New Roman"/>
          <w:color w:val="auto"/>
          <w:sz w:val="24"/>
          <w:szCs w:val="24"/>
        </w:rPr>
        <w:t>fermented shrimp</w:t>
      </w:r>
      <w:r w:rsidR="0053775B" w:rsidRPr="002A78FB">
        <w:rPr>
          <w:rStyle w:val="A0"/>
          <w:rFonts w:cs="Times New Roman"/>
          <w:color w:val="auto"/>
          <w:sz w:val="24"/>
          <w:szCs w:val="24"/>
        </w:rPr>
        <w:t>, Banglades</w:t>
      </w:r>
      <w:r w:rsidR="00B034AE" w:rsidRPr="002A78FB">
        <w:rPr>
          <w:rStyle w:val="A0"/>
          <w:rFonts w:cs="Times New Roman"/>
          <w:color w:val="auto"/>
          <w:sz w:val="24"/>
          <w:szCs w:val="24"/>
        </w:rPr>
        <w:t>h</w:t>
      </w:r>
    </w:p>
    <w:p w14:paraId="4C477EDF" w14:textId="77777777" w:rsidR="00D46764" w:rsidRPr="002A78FB" w:rsidRDefault="00D46764" w:rsidP="00B363A0">
      <w:pPr>
        <w:spacing w:line="360" w:lineRule="auto"/>
        <w:rPr>
          <w:rStyle w:val="A0"/>
          <w:rFonts w:cs="Times New Roman"/>
          <w:color w:val="auto"/>
          <w:sz w:val="24"/>
          <w:szCs w:val="24"/>
        </w:rPr>
      </w:pPr>
    </w:p>
    <w:p w14:paraId="32F2C3DA" w14:textId="77777777" w:rsidR="002B22E6" w:rsidRPr="002A78FB" w:rsidRDefault="002B22E6" w:rsidP="00B363A0">
      <w:pPr>
        <w:spacing w:line="360" w:lineRule="auto"/>
        <w:rPr>
          <w:rStyle w:val="A0"/>
          <w:rFonts w:cs="Times New Roman"/>
          <w:color w:val="auto"/>
          <w:sz w:val="24"/>
          <w:szCs w:val="24"/>
        </w:rPr>
      </w:pPr>
    </w:p>
    <w:p w14:paraId="7270DBF2" w14:textId="77777777" w:rsidR="002B22E6" w:rsidRPr="002A78FB" w:rsidRDefault="002B22E6" w:rsidP="00B363A0">
      <w:pPr>
        <w:spacing w:line="360" w:lineRule="auto"/>
        <w:rPr>
          <w:rStyle w:val="A0"/>
          <w:rFonts w:cs="Times New Roman"/>
          <w:color w:val="auto"/>
          <w:sz w:val="24"/>
          <w:szCs w:val="24"/>
        </w:rPr>
      </w:pPr>
    </w:p>
    <w:p w14:paraId="3379815C" w14:textId="77777777" w:rsidR="006A27F1" w:rsidRPr="002A78FB" w:rsidRDefault="006A27F1" w:rsidP="00B363A0">
      <w:pPr>
        <w:spacing w:line="360" w:lineRule="auto"/>
        <w:rPr>
          <w:rStyle w:val="A0"/>
          <w:rFonts w:cs="Times New Roman"/>
          <w:color w:val="auto"/>
          <w:sz w:val="24"/>
          <w:szCs w:val="24"/>
        </w:rPr>
      </w:pPr>
    </w:p>
    <w:p w14:paraId="457C9D4E" w14:textId="77777777" w:rsidR="006A27F1" w:rsidRPr="002A78FB" w:rsidRDefault="006A27F1" w:rsidP="00B363A0">
      <w:pPr>
        <w:spacing w:line="360" w:lineRule="auto"/>
        <w:rPr>
          <w:rStyle w:val="A0"/>
          <w:rFonts w:cs="Times New Roman"/>
          <w:color w:val="auto"/>
          <w:sz w:val="24"/>
          <w:szCs w:val="24"/>
        </w:rPr>
      </w:pPr>
    </w:p>
    <w:p w14:paraId="5AE473E4" w14:textId="77777777" w:rsidR="002B22E6" w:rsidRPr="002A78FB" w:rsidRDefault="002B22E6" w:rsidP="00B363A0">
      <w:pPr>
        <w:spacing w:line="360" w:lineRule="auto"/>
        <w:rPr>
          <w:rStyle w:val="A0"/>
          <w:rFonts w:cs="Times New Roman"/>
          <w:color w:val="auto"/>
          <w:sz w:val="24"/>
          <w:szCs w:val="24"/>
        </w:rPr>
      </w:pPr>
    </w:p>
    <w:p w14:paraId="4C0F0EA7" w14:textId="77777777" w:rsidR="002B22E6" w:rsidRPr="002A78FB" w:rsidRDefault="002B22E6" w:rsidP="00B363A0">
      <w:pPr>
        <w:spacing w:line="360" w:lineRule="auto"/>
        <w:rPr>
          <w:rStyle w:val="A0"/>
          <w:rFonts w:cs="Times New Roman"/>
          <w:color w:val="auto"/>
          <w:sz w:val="24"/>
          <w:szCs w:val="24"/>
        </w:rPr>
      </w:pPr>
    </w:p>
    <w:p w14:paraId="4F7C233E" w14:textId="77777777" w:rsidR="002B22E6" w:rsidRPr="002A78FB" w:rsidRDefault="002B22E6" w:rsidP="00B363A0">
      <w:pPr>
        <w:spacing w:line="360" w:lineRule="auto"/>
        <w:rPr>
          <w:rStyle w:val="A0"/>
          <w:rFonts w:cs="Times New Roman"/>
          <w:color w:val="auto"/>
          <w:sz w:val="24"/>
          <w:szCs w:val="24"/>
        </w:rPr>
      </w:pPr>
    </w:p>
    <w:p w14:paraId="396E3FC7" w14:textId="52D1866B" w:rsidR="00D464D8" w:rsidRPr="002A78FB" w:rsidRDefault="004F6A42" w:rsidP="00B363A0">
      <w:pPr>
        <w:spacing w:line="360" w:lineRule="auto"/>
        <w:rPr>
          <w:b/>
          <w:bCs/>
        </w:rPr>
      </w:pPr>
      <w:r w:rsidRPr="002A78FB">
        <w:rPr>
          <w:b/>
          <w:bCs/>
        </w:rPr>
        <w:t xml:space="preserve">1. </w:t>
      </w:r>
      <w:r w:rsidR="00D464D8" w:rsidRPr="002A78FB">
        <w:rPr>
          <w:b/>
          <w:bCs/>
        </w:rPr>
        <w:t>Introduction</w:t>
      </w:r>
    </w:p>
    <w:p w14:paraId="55918611" w14:textId="77777777" w:rsidR="000D1A8B" w:rsidRPr="002A78FB" w:rsidRDefault="000D1A8B" w:rsidP="000D1A8B">
      <w:pPr>
        <w:tabs>
          <w:tab w:val="left" w:pos="1016"/>
        </w:tabs>
        <w:spacing w:line="360" w:lineRule="auto"/>
        <w:jc w:val="both"/>
      </w:pPr>
      <w:r w:rsidRPr="002A78FB">
        <w:lastRenderedPageBreak/>
        <w:t>Bangladesh is a South Asian nation renowned for its historical, cultural, and traditional wealth. Food is one of the most remarkable aspects of Bangladesh. Consisting of an assortment of spices and flavors, Bangladeshi cuisine is among the most singular and diverse in the world. Bangladesh possesses an extensive culinary heritage and historical background in the realm of cuisine. The cuisine of the nation has been influenced by its climate, geographical location, and cultural diversity. Bangladeshi cuisine has been shaped by numerous cultures, such as that of the Portuguese, the Mughals, and the British.</w:t>
      </w:r>
    </w:p>
    <w:p w14:paraId="4AD10CAC" w14:textId="77777777" w:rsidR="007F548F" w:rsidRPr="002A78FB" w:rsidRDefault="007F548F" w:rsidP="000D1A8B">
      <w:pPr>
        <w:tabs>
          <w:tab w:val="left" w:pos="1016"/>
        </w:tabs>
        <w:spacing w:line="360" w:lineRule="auto"/>
        <w:jc w:val="both"/>
      </w:pPr>
    </w:p>
    <w:p w14:paraId="50DFFBCC" w14:textId="1F33F7B6" w:rsidR="000D1A8B" w:rsidRPr="002A78FB" w:rsidRDefault="000D1A8B" w:rsidP="000D1A8B">
      <w:pPr>
        <w:tabs>
          <w:tab w:val="left" w:pos="1016"/>
        </w:tabs>
        <w:spacing w:line="360" w:lineRule="auto"/>
        <w:jc w:val="both"/>
      </w:pPr>
      <w:r w:rsidRPr="002A78FB">
        <w:t xml:space="preserve">Each nation has a variety of characteristics that set it apart from the rest of the world. This distinctiveness is something the nation takes pride in displaying, encompassing its historical background, populace, and cultural practices. Traditional Bangladeshi cuisine consists of a combination of </w:t>
      </w:r>
      <w:r w:rsidRPr="002A78FB">
        <w:rPr>
          <w:i/>
          <w:iCs/>
        </w:rPr>
        <w:t>charchari</w:t>
      </w:r>
      <w:r w:rsidRPr="002A78FB">
        <w:t xml:space="preserve"> (dry curry), </w:t>
      </w:r>
      <w:r w:rsidRPr="002A78FB">
        <w:rPr>
          <w:i/>
          <w:iCs/>
        </w:rPr>
        <w:t>dal</w:t>
      </w:r>
      <w:r w:rsidRPr="002A78FB">
        <w:t xml:space="preserve"> (lentil soup), </w:t>
      </w:r>
      <w:proofErr w:type="spellStart"/>
      <w:r w:rsidRPr="002A78FB">
        <w:rPr>
          <w:i/>
          <w:iCs/>
        </w:rPr>
        <w:t>vaji</w:t>
      </w:r>
      <w:proofErr w:type="spellEnd"/>
      <w:r w:rsidRPr="002A78FB">
        <w:t xml:space="preserve"> (fried), </w:t>
      </w:r>
      <w:proofErr w:type="spellStart"/>
      <w:r w:rsidRPr="002A78FB">
        <w:rPr>
          <w:i/>
          <w:iCs/>
        </w:rPr>
        <w:t>bhorta</w:t>
      </w:r>
      <w:proofErr w:type="spellEnd"/>
      <w:r w:rsidRPr="002A78FB">
        <w:t xml:space="preserve"> (mashed), </w:t>
      </w:r>
      <w:proofErr w:type="spellStart"/>
      <w:r w:rsidRPr="002A78FB">
        <w:rPr>
          <w:i/>
          <w:iCs/>
        </w:rPr>
        <w:t>torkari</w:t>
      </w:r>
      <w:proofErr w:type="spellEnd"/>
      <w:r w:rsidRPr="002A78FB">
        <w:t xml:space="preserve"> (cooked), and </w:t>
      </w:r>
      <w:proofErr w:type="spellStart"/>
      <w:r w:rsidRPr="002A78FB">
        <w:rPr>
          <w:i/>
          <w:iCs/>
        </w:rPr>
        <w:t>bhorta</w:t>
      </w:r>
      <w:proofErr w:type="spellEnd"/>
      <w:r w:rsidRPr="002A78FB">
        <w:t xml:space="preserve"> (mashed) prepared with locally or seasonally available meat, fish, and vegetables. Potatoes, cauliflower, cabbage, tomatoes, beans, peas, carrots, radishes, pumpkins, eggplants, bitter gourds, and various others are typical vegetables </w:t>
      </w:r>
      <w:r w:rsidR="00056192" w:rsidRPr="002A78FB">
        <w:t>[1]</w:t>
      </w:r>
      <w:r w:rsidRPr="002A78FB">
        <w:t xml:space="preserve">. Numerous well-known fish species can be found in the area, such as the </w:t>
      </w:r>
      <w:proofErr w:type="spellStart"/>
      <w:r w:rsidRPr="002A78FB">
        <w:t>bombay</w:t>
      </w:r>
      <w:proofErr w:type="spellEnd"/>
      <w:r w:rsidRPr="002A78FB">
        <w:t xml:space="preserve"> duck (</w:t>
      </w:r>
      <w:proofErr w:type="spellStart"/>
      <w:r w:rsidRPr="002A78FB">
        <w:rPr>
          <w:i/>
          <w:iCs/>
        </w:rPr>
        <w:t>Harpadon</w:t>
      </w:r>
      <w:proofErr w:type="spellEnd"/>
      <w:r w:rsidRPr="002A78FB">
        <w:rPr>
          <w:i/>
          <w:iCs/>
        </w:rPr>
        <w:t xml:space="preserve"> </w:t>
      </w:r>
      <w:proofErr w:type="spellStart"/>
      <w:r w:rsidRPr="002A78FB">
        <w:rPr>
          <w:i/>
          <w:iCs/>
        </w:rPr>
        <w:t>nehereus</w:t>
      </w:r>
      <w:proofErr w:type="spellEnd"/>
      <w:r w:rsidRPr="002A78FB">
        <w:t xml:space="preserve">), </w:t>
      </w:r>
      <w:proofErr w:type="spellStart"/>
      <w:r w:rsidRPr="002A78FB">
        <w:t>rui</w:t>
      </w:r>
      <w:proofErr w:type="spellEnd"/>
      <w:r w:rsidRPr="002A78FB">
        <w:t xml:space="preserve"> (</w:t>
      </w:r>
      <w:r w:rsidRPr="002A78FB">
        <w:rPr>
          <w:i/>
          <w:iCs/>
        </w:rPr>
        <w:t xml:space="preserve">Labeo </w:t>
      </w:r>
      <w:proofErr w:type="spellStart"/>
      <w:r w:rsidRPr="002A78FB">
        <w:rPr>
          <w:i/>
          <w:iCs/>
        </w:rPr>
        <w:t>rohita</w:t>
      </w:r>
      <w:proofErr w:type="spellEnd"/>
      <w:r w:rsidRPr="002A78FB">
        <w:t xml:space="preserve">), </w:t>
      </w:r>
      <w:proofErr w:type="spellStart"/>
      <w:r w:rsidRPr="002A78FB">
        <w:t>catla</w:t>
      </w:r>
      <w:proofErr w:type="spellEnd"/>
      <w:r w:rsidRPr="002A78FB">
        <w:t xml:space="preserve"> (</w:t>
      </w:r>
      <w:proofErr w:type="spellStart"/>
      <w:r w:rsidRPr="002A78FB">
        <w:rPr>
          <w:i/>
          <w:iCs/>
        </w:rPr>
        <w:t>Gibelion</w:t>
      </w:r>
      <w:proofErr w:type="spellEnd"/>
      <w:r w:rsidRPr="002A78FB">
        <w:rPr>
          <w:i/>
          <w:iCs/>
        </w:rPr>
        <w:t xml:space="preserve"> </w:t>
      </w:r>
      <w:proofErr w:type="spellStart"/>
      <w:r w:rsidRPr="002A78FB">
        <w:rPr>
          <w:i/>
          <w:iCs/>
        </w:rPr>
        <w:t>catla</w:t>
      </w:r>
      <w:proofErr w:type="spellEnd"/>
      <w:r w:rsidRPr="002A78FB">
        <w:t>), mola (</w:t>
      </w:r>
      <w:proofErr w:type="spellStart"/>
      <w:r w:rsidRPr="002A78FB">
        <w:rPr>
          <w:i/>
          <w:iCs/>
        </w:rPr>
        <w:t>Amblypharyngodon</w:t>
      </w:r>
      <w:proofErr w:type="spellEnd"/>
      <w:r w:rsidRPr="002A78FB">
        <w:rPr>
          <w:i/>
          <w:iCs/>
        </w:rPr>
        <w:t xml:space="preserve"> mola</w:t>
      </w:r>
      <w:r w:rsidRPr="002A78FB">
        <w:t xml:space="preserve">), </w:t>
      </w:r>
      <w:proofErr w:type="spellStart"/>
      <w:r w:rsidRPr="002A78FB">
        <w:t>tengra</w:t>
      </w:r>
      <w:proofErr w:type="spellEnd"/>
      <w:r w:rsidRPr="002A78FB">
        <w:t xml:space="preserve"> (</w:t>
      </w:r>
      <w:proofErr w:type="spellStart"/>
      <w:r w:rsidRPr="002A78FB">
        <w:rPr>
          <w:i/>
          <w:iCs/>
        </w:rPr>
        <w:t>Mystus</w:t>
      </w:r>
      <w:proofErr w:type="spellEnd"/>
      <w:r w:rsidRPr="002A78FB">
        <w:rPr>
          <w:i/>
          <w:iCs/>
        </w:rPr>
        <w:t xml:space="preserve"> </w:t>
      </w:r>
      <w:proofErr w:type="spellStart"/>
      <w:r w:rsidRPr="002A78FB">
        <w:rPr>
          <w:i/>
          <w:iCs/>
        </w:rPr>
        <w:t>tengara</w:t>
      </w:r>
      <w:proofErr w:type="spellEnd"/>
      <w:r w:rsidRPr="002A78FB">
        <w:t xml:space="preserve">), </w:t>
      </w:r>
      <w:proofErr w:type="spellStart"/>
      <w:r w:rsidRPr="002A78FB">
        <w:t>kachki</w:t>
      </w:r>
      <w:proofErr w:type="spellEnd"/>
      <w:r w:rsidRPr="002A78FB">
        <w:t xml:space="preserve"> (</w:t>
      </w:r>
      <w:r w:rsidRPr="002A78FB">
        <w:rPr>
          <w:i/>
          <w:iCs/>
        </w:rPr>
        <w:t xml:space="preserve">Corica </w:t>
      </w:r>
      <w:proofErr w:type="spellStart"/>
      <w:r w:rsidRPr="002A78FB">
        <w:rPr>
          <w:i/>
          <w:iCs/>
        </w:rPr>
        <w:t>soborna</w:t>
      </w:r>
      <w:proofErr w:type="spellEnd"/>
      <w:r w:rsidRPr="002A78FB">
        <w:t xml:space="preserve">), </w:t>
      </w:r>
      <w:proofErr w:type="spellStart"/>
      <w:r w:rsidRPr="002A78FB">
        <w:t>puti</w:t>
      </w:r>
      <w:proofErr w:type="spellEnd"/>
      <w:r w:rsidRPr="002A78FB">
        <w:t xml:space="preserve"> (</w:t>
      </w:r>
      <w:r w:rsidRPr="002A78FB">
        <w:rPr>
          <w:i/>
          <w:iCs/>
        </w:rPr>
        <w:t xml:space="preserve">Puntius </w:t>
      </w:r>
      <w:proofErr w:type="spellStart"/>
      <w:r w:rsidRPr="002A78FB">
        <w:rPr>
          <w:i/>
          <w:iCs/>
        </w:rPr>
        <w:t>sophore</w:t>
      </w:r>
      <w:proofErr w:type="spellEnd"/>
      <w:r w:rsidRPr="002A78FB">
        <w:t xml:space="preserve">), </w:t>
      </w:r>
      <w:proofErr w:type="spellStart"/>
      <w:r w:rsidRPr="002A78FB">
        <w:t>taki</w:t>
      </w:r>
      <w:proofErr w:type="spellEnd"/>
      <w:r w:rsidRPr="002A78FB">
        <w:t xml:space="preserve"> (</w:t>
      </w:r>
      <w:r w:rsidRPr="002A78FB">
        <w:rPr>
          <w:i/>
          <w:iCs/>
        </w:rPr>
        <w:t>Channa punctata</w:t>
      </w:r>
      <w:r w:rsidRPr="002A78FB">
        <w:t>), and a host of others</w:t>
      </w:r>
      <w:r w:rsidR="00056192" w:rsidRPr="002A78FB">
        <w:t xml:space="preserve"> [1]</w:t>
      </w:r>
      <w:r w:rsidRPr="002A78FB">
        <w:t>.</w:t>
      </w:r>
    </w:p>
    <w:p w14:paraId="3BCBAEBB" w14:textId="77777777" w:rsidR="00CA5051" w:rsidRPr="002A78FB" w:rsidRDefault="00CA5051" w:rsidP="000D1A8B">
      <w:pPr>
        <w:tabs>
          <w:tab w:val="left" w:pos="1016"/>
        </w:tabs>
        <w:spacing w:line="360" w:lineRule="auto"/>
        <w:jc w:val="both"/>
      </w:pPr>
    </w:p>
    <w:p w14:paraId="0FFB0BCF" w14:textId="74F8837C" w:rsidR="000D1A8B" w:rsidRPr="002A78FB" w:rsidRDefault="000D1A8B" w:rsidP="000D1A8B">
      <w:pPr>
        <w:tabs>
          <w:tab w:val="left" w:pos="1016"/>
        </w:tabs>
        <w:spacing w:line="360" w:lineRule="auto"/>
        <w:jc w:val="both"/>
      </w:pPr>
      <w:r w:rsidRPr="002A78FB">
        <w:t xml:space="preserve">In anthropological literature, the term "ethnic group" is commonly defined as a population </w:t>
      </w:r>
      <w:r w:rsidRPr="002A78FB">
        <w:fldChar w:fldCharType="begin" w:fldLock="1"/>
      </w:r>
      <w:r w:rsidRPr="002A78FB">
        <w:instrText>ADDIN CSL_CITATION {"citationItems":[{"id":"ITEM-1","itemData":{"author":[{"dropping-particle":"","family":"Naroll","given":"Raoul","non-dropping-particle":"","parse-names":false,"suffix":""}],"id":"ITEM-1","issue":"4","issued":{"date-parts":[["1964"]]},"title":"Unit Classification1 On Ethnic by","type":"article-journal","volume":"5"},"uris":["http://www.mendeley.com/documents/?uuid=861d35ec-ae29-4a26-8cf5-d68df7704940"]}],"mendeley":{"formattedCitation":"(Naroll, 1964)","plainTextFormattedCitation":"(Naroll, 1964)","previouslyFormattedCitation":"(Naroll, 1964)"},"properties":{"noteIndex":0},"schema":"https://github.com/citation-style-language/schema/raw/master/csl-citation.json"}</w:instrText>
      </w:r>
      <w:r w:rsidRPr="002A78FB">
        <w:fldChar w:fldCharType="separate"/>
      </w:r>
      <w:r w:rsidRPr="002A78FB">
        <w:t xml:space="preserve">(Naroll, </w:t>
      </w:r>
      <w:r w:rsidR="00056192" w:rsidRPr="002A78FB">
        <w:t>[2]</w:t>
      </w:r>
      <w:r w:rsidRPr="002A78FB">
        <w:t>)</w:t>
      </w:r>
      <w:r w:rsidRPr="002A78FB">
        <w:fldChar w:fldCharType="end"/>
      </w:r>
      <w:r w:rsidRPr="002A78FB">
        <w:t xml:space="preserve"> that satisfies the following criteria: (1) is predominantly self-sustaining biologically; (2) manifests overt unity in cultural expressions; (3) constitutes a domain of communication and interaction; and (4) possesses a membership that is recognized by others as constituting a distinct category from other categories of the same other. Ethnic communities vary in terms of identity, culture, organization, way of life, language and culture, food and dress patterns, housing arrangements, leadership structures, social and village organization, ceremonial ceremonies involving children and the deceased, and religious and social celebrations. Although the majority of them reside in hilly regions, they have made recent efforts to adapt to globalization, mainstream commerce, and language, among other things</w:t>
      </w:r>
      <w:r w:rsidR="00613F67" w:rsidRPr="002A78FB">
        <w:t xml:space="preserve"> </w:t>
      </w:r>
      <w:r w:rsidR="00056192" w:rsidRPr="002A78FB">
        <w:t>[3]</w:t>
      </w:r>
      <w:r w:rsidRPr="002A78FB">
        <w:t>.</w:t>
      </w:r>
    </w:p>
    <w:p w14:paraId="2D00CFCE" w14:textId="77777777" w:rsidR="00CA5051" w:rsidRPr="002A78FB" w:rsidRDefault="00CA5051" w:rsidP="000D1A8B">
      <w:pPr>
        <w:tabs>
          <w:tab w:val="left" w:pos="1016"/>
        </w:tabs>
        <w:spacing w:line="360" w:lineRule="auto"/>
        <w:jc w:val="both"/>
      </w:pPr>
    </w:p>
    <w:p w14:paraId="1330CFE1" w14:textId="7F7AFC21" w:rsidR="000D1A8B" w:rsidRPr="002A78FB" w:rsidRDefault="000D1A8B" w:rsidP="000D1A8B">
      <w:pPr>
        <w:tabs>
          <w:tab w:val="left" w:pos="1016"/>
        </w:tabs>
        <w:spacing w:line="360" w:lineRule="auto"/>
        <w:jc w:val="both"/>
      </w:pPr>
      <w:r w:rsidRPr="002A78FB">
        <w:t xml:space="preserve">There are typically two distinct ethnic groups residing in Bangladesh, categorized by geography. There are those who inhabit steep terrain and those who reside in plains. A segment of this population resides in the Chattogram Hill Tracts, specifically in the south-eastern regions, namely Rangamati, </w:t>
      </w:r>
      <w:proofErr w:type="spellStart"/>
      <w:r w:rsidRPr="002A78FB">
        <w:t>Bandarban</w:t>
      </w:r>
      <w:proofErr w:type="spellEnd"/>
      <w:r w:rsidRPr="002A78FB">
        <w:t xml:space="preserve">, and </w:t>
      </w:r>
      <w:proofErr w:type="spellStart"/>
      <w:r w:rsidRPr="002A78FB">
        <w:t>Khagrachhari</w:t>
      </w:r>
      <w:proofErr w:type="spellEnd"/>
      <w:r w:rsidR="00761C6A" w:rsidRPr="002A78FB">
        <w:t xml:space="preserve"> </w:t>
      </w:r>
      <w:r w:rsidR="00056192" w:rsidRPr="002A78FB">
        <w:t>[4]</w:t>
      </w:r>
      <w:r w:rsidRPr="002A78FB">
        <w:t xml:space="preserve">. These districts are inhabited by the </w:t>
      </w:r>
      <w:r w:rsidRPr="002A78FB">
        <w:rPr>
          <w:i/>
          <w:iCs/>
        </w:rPr>
        <w:t xml:space="preserve">Chakma, Marma, Tripura, </w:t>
      </w:r>
      <w:proofErr w:type="spellStart"/>
      <w:r w:rsidRPr="002A78FB">
        <w:rPr>
          <w:i/>
          <w:iCs/>
        </w:rPr>
        <w:t>Mru</w:t>
      </w:r>
      <w:proofErr w:type="spellEnd"/>
      <w:r w:rsidRPr="002A78FB">
        <w:rPr>
          <w:i/>
          <w:iCs/>
        </w:rPr>
        <w:t xml:space="preserve">, </w:t>
      </w:r>
      <w:proofErr w:type="spellStart"/>
      <w:r w:rsidRPr="002A78FB">
        <w:rPr>
          <w:i/>
          <w:iCs/>
        </w:rPr>
        <w:t>Tanjanga</w:t>
      </w:r>
      <w:proofErr w:type="spellEnd"/>
      <w:r w:rsidRPr="002A78FB">
        <w:rPr>
          <w:i/>
          <w:iCs/>
        </w:rPr>
        <w:t xml:space="preserve">, </w:t>
      </w:r>
      <w:proofErr w:type="spellStart"/>
      <w:r w:rsidRPr="002A78FB">
        <w:rPr>
          <w:i/>
          <w:iCs/>
        </w:rPr>
        <w:t>Bawm</w:t>
      </w:r>
      <w:proofErr w:type="spellEnd"/>
      <w:r w:rsidRPr="002A78FB">
        <w:rPr>
          <w:i/>
          <w:iCs/>
        </w:rPr>
        <w:t xml:space="preserve">, </w:t>
      </w:r>
      <w:proofErr w:type="spellStart"/>
      <w:r w:rsidRPr="002A78FB">
        <w:rPr>
          <w:i/>
          <w:iCs/>
        </w:rPr>
        <w:t>Pangkhua</w:t>
      </w:r>
      <w:proofErr w:type="spellEnd"/>
      <w:r w:rsidRPr="002A78FB">
        <w:rPr>
          <w:i/>
          <w:iCs/>
        </w:rPr>
        <w:t xml:space="preserve">, Chak, Khang, </w:t>
      </w:r>
      <w:proofErr w:type="spellStart"/>
      <w:r w:rsidRPr="002A78FB">
        <w:rPr>
          <w:i/>
          <w:iCs/>
        </w:rPr>
        <w:t>Khumi</w:t>
      </w:r>
      <w:proofErr w:type="spellEnd"/>
      <w:r w:rsidRPr="002A78FB">
        <w:t xml:space="preserve">, and </w:t>
      </w:r>
      <w:proofErr w:type="spellStart"/>
      <w:r w:rsidRPr="002A78FB">
        <w:rPr>
          <w:i/>
          <w:iCs/>
        </w:rPr>
        <w:t>Lusai</w:t>
      </w:r>
      <w:proofErr w:type="spellEnd"/>
      <w:r w:rsidRPr="002A78FB">
        <w:t xml:space="preserve"> minority ethnic groups. Both biologically and structurally, they closely resemble the Mongolian people. These individuals are also referred to as </w:t>
      </w:r>
      <w:r w:rsidRPr="002A78FB">
        <w:lastRenderedPageBreak/>
        <w:t xml:space="preserve">"Hill people." Anthropologically speaking, Mongolians also inhabit the northeastern region of Bangladesh. The </w:t>
      </w:r>
      <w:r w:rsidRPr="002A78FB">
        <w:rPr>
          <w:i/>
          <w:iCs/>
        </w:rPr>
        <w:t xml:space="preserve">Garo, </w:t>
      </w:r>
      <w:proofErr w:type="spellStart"/>
      <w:r w:rsidRPr="002A78FB">
        <w:rPr>
          <w:i/>
          <w:iCs/>
        </w:rPr>
        <w:t>Hajang</w:t>
      </w:r>
      <w:proofErr w:type="spellEnd"/>
      <w:r w:rsidRPr="002A78FB">
        <w:rPr>
          <w:i/>
          <w:iCs/>
        </w:rPr>
        <w:t xml:space="preserve">, </w:t>
      </w:r>
      <w:r w:rsidRPr="002A78FB">
        <w:t xml:space="preserve">and </w:t>
      </w:r>
      <w:r w:rsidRPr="002A78FB">
        <w:rPr>
          <w:i/>
          <w:iCs/>
        </w:rPr>
        <w:t>Coach</w:t>
      </w:r>
      <w:r w:rsidRPr="002A78FB">
        <w:t xml:space="preserve"> are notable ethnic minority groups who reside in the vicinity of Mymensingh. Greater Sylhet is home to the </w:t>
      </w:r>
      <w:r w:rsidRPr="002A78FB">
        <w:rPr>
          <w:i/>
          <w:iCs/>
        </w:rPr>
        <w:t>Khasi</w:t>
      </w:r>
      <w:r w:rsidRPr="002A78FB">
        <w:t xml:space="preserve"> or </w:t>
      </w:r>
      <w:r w:rsidRPr="002A78FB">
        <w:rPr>
          <w:i/>
          <w:iCs/>
        </w:rPr>
        <w:t>Khasia</w:t>
      </w:r>
      <w:r w:rsidRPr="002A78FB">
        <w:t xml:space="preserve"> and </w:t>
      </w:r>
      <w:proofErr w:type="spellStart"/>
      <w:r w:rsidRPr="002A78FB">
        <w:rPr>
          <w:i/>
          <w:iCs/>
        </w:rPr>
        <w:t>Monipuri</w:t>
      </w:r>
      <w:proofErr w:type="spellEnd"/>
      <w:r w:rsidRPr="002A78FB">
        <w:t xml:space="preserve"> minority ethnic groups. Additionally, </w:t>
      </w:r>
      <w:proofErr w:type="spellStart"/>
      <w:r w:rsidRPr="002A78FB">
        <w:rPr>
          <w:i/>
          <w:iCs/>
        </w:rPr>
        <w:t>Rakhain</w:t>
      </w:r>
      <w:proofErr w:type="spellEnd"/>
      <w:r w:rsidRPr="002A78FB">
        <w:t xml:space="preserve">, an ethnic group associated with the Morgue people, inhabit the districts of Cox's Bazar, Patuakhali, and </w:t>
      </w:r>
      <w:proofErr w:type="spellStart"/>
      <w:r w:rsidRPr="002A78FB">
        <w:t>Barguna</w:t>
      </w:r>
      <w:proofErr w:type="spellEnd"/>
      <w:r w:rsidRPr="002A78FB">
        <w:t xml:space="preserve">. Small ethnic groups include </w:t>
      </w:r>
      <w:proofErr w:type="spellStart"/>
      <w:r w:rsidRPr="002A78FB">
        <w:rPr>
          <w:i/>
          <w:iCs/>
        </w:rPr>
        <w:t>Saontal</w:t>
      </w:r>
      <w:proofErr w:type="spellEnd"/>
      <w:r w:rsidRPr="002A78FB">
        <w:rPr>
          <w:i/>
          <w:iCs/>
        </w:rPr>
        <w:t xml:space="preserve">, </w:t>
      </w:r>
      <w:proofErr w:type="spellStart"/>
      <w:r w:rsidRPr="002A78FB">
        <w:rPr>
          <w:i/>
          <w:iCs/>
        </w:rPr>
        <w:t>Orao</w:t>
      </w:r>
      <w:proofErr w:type="spellEnd"/>
      <w:r w:rsidRPr="002A78FB">
        <w:rPr>
          <w:i/>
          <w:iCs/>
        </w:rPr>
        <w:t xml:space="preserve">, Mahali, Monda, </w:t>
      </w:r>
      <w:proofErr w:type="spellStart"/>
      <w:r w:rsidRPr="002A78FB">
        <w:rPr>
          <w:i/>
          <w:iCs/>
        </w:rPr>
        <w:t>Malpahary</w:t>
      </w:r>
      <w:proofErr w:type="spellEnd"/>
      <w:r w:rsidRPr="002A78FB">
        <w:t xml:space="preserve">, and </w:t>
      </w:r>
      <w:r w:rsidRPr="002A78FB">
        <w:rPr>
          <w:i/>
          <w:iCs/>
        </w:rPr>
        <w:t>Malo</w:t>
      </w:r>
      <w:r w:rsidRPr="002A78FB">
        <w:t xml:space="preserve"> inhabit the northwestern regions of Bangladesh, including Dinajpur, Rangpur, </w:t>
      </w:r>
      <w:proofErr w:type="spellStart"/>
      <w:r w:rsidRPr="002A78FB">
        <w:t>Rajshahi</w:t>
      </w:r>
      <w:proofErr w:type="spellEnd"/>
      <w:r w:rsidRPr="002A78FB">
        <w:t xml:space="preserve">, </w:t>
      </w:r>
      <w:proofErr w:type="spellStart"/>
      <w:r w:rsidRPr="002A78FB">
        <w:t>Bogura</w:t>
      </w:r>
      <w:proofErr w:type="spellEnd"/>
      <w:r w:rsidRPr="002A78FB">
        <w:t xml:space="preserve">, and Pabna, among others. They are referred to as dwellers of plain land. They also live in greater Sylhet. Some more minority ethnic groups of people live in Bangladesh </w:t>
      </w:r>
      <w:r w:rsidR="00056192" w:rsidRPr="002A78FB">
        <w:t>[4]</w:t>
      </w:r>
      <w:r w:rsidRPr="002A78FB">
        <w:t xml:space="preserve">. </w:t>
      </w:r>
      <w:r w:rsidRPr="002A78FB">
        <w:rPr>
          <w:i/>
          <w:iCs/>
        </w:rPr>
        <w:t xml:space="preserve">Dalu, Hodi, </w:t>
      </w:r>
      <w:proofErr w:type="spellStart"/>
      <w:r w:rsidRPr="002A78FB">
        <w:rPr>
          <w:i/>
          <w:iCs/>
        </w:rPr>
        <w:t>Rajbangshi</w:t>
      </w:r>
      <w:proofErr w:type="spellEnd"/>
      <w:r w:rsidRPr="002A78FB">
        <w:rPr>
          <w:i/>
          <w:iCs/>
        </w:rPr>
        <w:t xml:space="preserve">, Patro, Barman, Banai, Pahan, Mahato, and </w:t>
      </w:r>
      <w:proofErr w:type="spellStart"/>
      <w:r w:rsidRPr="002A78FB">
        <w:rPr>
          <w:i/>
          <w:iCs/>
        </w:rPr>
        <w:t>kol</w:t>
      </w:r>
      <w:proofErr w:type="spellEnd"/>
      <w:r w:rsidRPr="002A78FB">
        <w:rPr>
          <w:i/>
          <w:iCs/>
        </w:rPr>
        <w:t xml:space="preserve"> </w:t>
      </w:r>
      <w:r w:rsidRPr="002A78FB">
        <w:t xml:space="preserve">are a few examples. Additionally, they inhabit several regions of Gazipur, </w:t>
      </w:r>
      <w:proofErr w:type="spellStart"/>
      <w:r w:rsidRPr="002A78FB">
        <w:t>Mymenshing</w:t>
      </w:r>
      <w:proofErr w:type="spellEnd"/>
      <w:r w:rsidRPr="002A78FB">
        <w:t>, larger Sylhet, and Tangail</w:t>
      </w:r>
      <w:r w:rsidR="00263F1C" w:rsidRPr="002A78FB">
        <w:t xml:space="preserve"> </w:t>
      </w:r>
      <w:r w:rsidR="00056192" w:rsidRPr="002A78FB">
        <w:t>[5]</w:t>
      </w:r>
      <w:r w:rsidRPr="002A78FB">
        <w:t>.</w:t>
      </w:r>
    </w:p>
    <w:p w14:paraId="52A3AD80" w14:textId="77777777" w:rsidR="00463134" w:rsidRPr="002A78FB" w:rsidRDefault="00463134" w:rsidP="000D1A8B">
      <w:pPr>
        <w:tabs>
          <w:tab w:val="left" w:pos="1016"/>
        </w:tabs>
        <w:spacing w:line="360" w:lineRule="auto"/>
        <w:jc w:val="both"/>
      </w:pPr>
    </w:p>
    <w:p w14:paraId="6C43DB44" w14:textId="10CF19FA" w:rsidR="000D1A8B" w:rsidRPr="002A78FB" w:rsidRDefault="000D1A8B" w:rsidP="000D1A8B">
      <w:pPr>
        <w:tabs>
          <w:tab w:val="left" w:pos="1016"/>
        </w:tabs>
        <w:spacing w:line="360" w:lineRule="auto"/>
        <w:jc w:val="both"/>
      </w:pPr>
      <w:r w:rsidRPr="002A78FB">
        <w:t xml:space="preserve">The indigenous population resides primarily in the hilly regions of Chittagong. Communities are socioeconomically, politically, and socially separate groups of individuals. In Bangladesh, they are alternatively referred to as Tribal People, Ethnic Group, or Minorities. The indigenous people's way of life and culture are extraordinarily intriguing. They are Buddhist in origin. Additionally, there are Christian, Hindu, and </w:t>
      </w:r>
      <w:r w:rsidR="00613F67" w:rsidRPr="002A78FB">
        <w:t>animist</w:t>
      </w:r>
      <w:r w:rsidRPr="002A78FB">
        <w:t xml:space="preserve"> communities. Primitive ways of life are also prevalent within the majority of the ethnic group. Overall, women engage in more labor-intensive endeavors than men</w:t>
      </w:r>
      <w:r w:rsidR="006B2FAE" w:rsidRPr="002A78FB">
        <w:t xml:space="preserve"> </w:t>
      </w:r>
      <w:r w:rsidR="00056192" w:rsidRPr="002A78FB">
        <w:rPr>
          <w:shd w:val="clear" w:color="auto" w:fill="FFFFFF"/>
        </w:rPr>
        <w:t>[6]</w:t>
      </w:r>
      <w:r w:rsidRPr="002A78FB">
        <w:t>.</w:t>
      </w:r>
    </w:p>
    <w:p w14:paraId="023FC2C2" w14:textId="77777777" w:rsidR="001019F0" w:rsidRPr="002A78FB" w:rsidRDefault="001019F0" w:rsidP="000D1A8B">
      <w:pPr>
        <w:tabs>
          <w:tab w:val="left" w:pos="1016"/>
        </w:tabs>
        <w:spacing w:line="360" w:lineRule="auto"/>
        <w:jc w:val="both"/>
      </w:pPr>
    </w:p>
    <w:p w14:paraId="631F341D" w14:textId="77777777" w:rsidR="000D1A8B" w:rsidRPr="002A78FB" w:rsidRDefault="000D1A8B" w:rsidP="000D1A8B">
      <w:pPr>
        <w:tabs>
          <w:tab w:val="left" w:pos="1016"/>
        </w:tabs>
        <w:spacing w:line="360" w:lineRule="auto"/>
        <w:jc w:val="both"/>
      </w:pPr>
      <w:r w:rsidRPr="002A78FB">
        <w:t>The indigenous people are exceptionally self-reliant. They choose to live an extremely basic existence. Conversely, they manufacture the vast majority of daily necessities, such as clothing and food. The majority of tribal people are bilingual in their native tongue and the state language (dialect). As to the communities' assertions, they observe unique ceremonies and rituals. They, too, wear unique attire. The ladies possess a variety of unique abilities, such as weaving fabrics, preparing community-specific traditional dishes, and observing their own culture. Overall, they live a modest existence and are benevolent and welcoming. Under every critical circumstance, they proceed in unison.</w:t>
      </w:r>
    </w:p>
    <w:p w14:paraId="3F1F19C0" w14:textId="77777777" w:rsidR="00CA5051" w:rsidRPr="002A78FB" w:rsidRDefault="00CA5051" w:rsidP="000D1A8B">
      <w:pPr>
        <w:tabs>
          <w:tab w:val="left" w:pos="1016"/>
        </w:tabs>
        <w:spacing w:line="360" w:lineRule="auto"/>
        <w:jc w:val="both"/>
      </w:pPr>
    </w:p>
    <w:p w14:paraId="272BA3BB" w14:textId="428BD2F0" w:rsidR="000D1A8B" w:rsidRPr="002A78FB" w:rsidRDefault="000D1A8B" w:rsidP="000D1A8B">
      <w:pPr>
        <w:tabs>
          <w:tab w:val="left" w:pos="1016"/>
        </w:tabs>
        <w:spacing w:line="360" w:lineRule="auto"/>
        <w:jc w:val="both"/>
      </w:pPr>
      <w:r w:rsidRPr="002A78FB">
        <w:t>It is crucial to keep in mind that the Statistics Bureau classifies Bangladesh into 27 distinct tribal groups</w:t>
      </w:r>
      <w:r w:rsidR="00613F67" w:rsidRPr="002A78FB">
        <w:t xml:space="preserve"> </w:t>
      </w:r>
      <w:r w:rsidR="00056192" w:rsidRPr="002A78FB">
        <w:t>[7]</w:t>
      </w:r>
      <w:r w:rsidRPr="002A78FB">
        <w:t xml:space="preserve">. They currently reside in the Sylhet Division, </w:t>
      </w:r>
      <w:proofErr w:type="spellStart"/>
      <w:r w:rsidRPr="002A78FB">
        <w:t>Rajshahi</w:t>
      </w:r>
      <w:proofErr w:type="spellEnd"/>
      <w:r w:rsidRPr="002A78FB">
        <w:t xml:space="preserve"> Division, Chittagong Hill Tracts, and Mymensingh District. In Bangladesh, the Chakma constitute the largest ethnic group, while the Marma rank second in size. There are approximately two million people officially recognized ethnic minority groups in Bangladesh</w:t>
      </w:r>
      <w:r w:rsidR="00613F67" w:rsidRPr="002A78FB">
        <w:t xml:space="preserve"> </w:t>
      </w:r>
      <w:r w:rsidR="00056192" w:rsidRPr="002A78FB">
        <w:t>[7]</w:t>
      </w:r>
      <w:r w:rsidRPr="002A78FB">
        <w:t xml:space="preserve">. They constitute approximately 1.25 percent of Bangladesh’s population. There are two broad categories of ethnic minorities in Bangladesh: groups that reside in the Chittagong Hill Tracts (CHT) in the southeastern Chattogram Division, and groups that reside in the northern </w:t>
      </w:r>
      <w:r w:rsidRPr="002A78FB">
        <w:lastRenderedPageBreak/>
        <w:t>divisions, often referred to as plainland ethnic groups</w:t>
      </w:r>
      <w:r w:rsidR="00056192" w:rsidRPr="002A78FB">
        <w:t xml:space="preserve"> [7]</w:t>
      </w:r>
      <w:r w:rsidRPr="002A78FB">
        <w:t>.</w:t>
      </w:r>
      <w:r w:rsidR="00DF49F1" w:rsidRPr="002A78FB">
        <w:t xml:space="preserve"> </w:t>
      </w:r>
      <w:r w:rsidR="0038755D" w:rsidRPr="002A78FB">
        <w:t>For them, fish and fishery-related activities are one of the main sources of income that contributes towards their daily needs and survival.</w:t>
      </w:r>
    </w:p>
    <w:p w14:paraId="503513A0" w14:textId="77777777" w:rsidR="00CA5051" w:rsidRPr="002A78FB" w:rsidRDefault="00CA5051" w:rsidP="000D1A8B">
      <w:pPr>
        <w:tabs>
          <w:tab w:val="left" w:pos="1016"/>
        </w:tabs>
        <w:spacing w:line="360" w:lineRule="auto"/>
        <w:jc w:val="both"/>
      </w:pPr>
    </w:p>
    <w:p w14:paraId="1F3EC109" w14:textId="71FD5EB3" w:rsidR="000D1A8B" w:rsidRPr="002A78FB" w:rsidRDefault="0038755D" w:rsidP="000D1A8B">
      <w:pPr>
        <w:tabs>
          <w:tab w:val="left" w:pos="1016"/>
        </w:tabs>
        <w:spacing w:line="360" w:lineRule="auto"/>
        <w:jc w:val="both"/>
      </w:pPr>
      <w:r w:rsidRPr="002A78FB">
        <w:t xml:space="preserve">Note </w:t>
      </w:r>
      <w:proofErr w:type="spellStart"/>
      <w:proofErr w:type="gramStart"/>
      <w:r w:rsidRPr="002A78FB">
        <w:t>that,f</w:t>
      </w:r>
      <w:r w:rsidR="000D1A8B" w:rsidRPr="002A78FB">
        <w:t>ish</w:t>
      </w:r>
      <w:proofErr w:type="spellEnd"/>
      <w:proofErr w:type="gramEnd"/>
      <w:r w:rsidR="000D1A8B" w:rsidRPr="002A78FB">
        <w:t xml:space="preserve"> and fishery products are consumed on a global scale for their nutritional value. The freshness of fish is the primary determinant of its nutritional value. The commencement of decomposition results in a reduction in the nutritional value of fish. Fish should therefore be handled without interruption. The bulk of indigenous inhabitants in Bangladesh, nevertheless, do not have access to refrigerated facilities. Consequently, preservation techniques are implemented, including temperature reduction (e.g., boiling or frying), moisture dehydration (e.g., smoking, drying, and salting), and pH reduction (via fermentation). These procedures have the potential to induce modifications in the flavor and consistency of the fish, in addition to yielding distinctive fishery products. </w:t>
      </w:r>
    </w:p>
    <w:p w14:paraId="45803CED" w14:textId="77777777" w:rsidR="00CA5051" w:rsidRPr="002A78FB" w:rsidRDefault="00CA5051" w:rsidP="000D1A8B">
      <w:pPr>
        <w:tabs>
          <w:tab w:val="left" w:pos="1016"/>
        </w:tabs>
        <w:spacing w:line="360" w:lineRule="auto"/>
        <w:jc w:val="both"/>
      </w:pPr>
    </w:p>
    <w:p w14:paraId="63AE34F3" w14:textId="36454993" w:rsidR="000D1A8B" w:rsidRPr="002A78FB" w:rsidRDefault="000D1A8B" w:rsidP="000D1A8B">
      <w:pPr>
        <w:tabs>
          <w:tab w:val="left" w:pos="1016"/>
        </w:tabs>
        <w:spacing w:line="360" w:lineRule="auto"/>
        <w:jc w:val="both"/>
      </w:pPr>
      <w:r w:rsidRPr="002A78FB">
        <w:t>In Bangladesh, locally processed fermented fish-derived, so called “</w:t>
      </w:r>
      <w:r w:rsidR="00202CAA" w:rsidRPr="002A78FB">
        <w:rPr>
          <w:i/>
          <w:iCs/>
        </w:rPr>
        <w:t>Nappi</w:t>
      </w:r>
      <w:r w:rsidRPr="002A78FB">
        <w:t>”, is a daily essential ingredient in cooking many dishes of the tribal people who lives in the southeast and west parts of this country and also the tribe in the neighboring country in Myanmar. The in</w:t>
      </w:r>
      <w:r w:rsidR="001019F0" w:rsidRPr="002A78FB">
        <w:t>digenous</w:t>
      </w:r>
      <w:r w:rsidRPr="002A78FB">
        <w:t xml:space="preserve"> salty food ‘</w:t>
      </w:r>
      <w:r w:rsidR="00202CAA" w:rsidRPr="002A78FB">
        <w:rPr>
          <w:i/>
          <w:iCs/>
        </w:rPr>
        <w:t>Nappi</w:t>
      </w:r>
      <w:r w:rsidRPr="002A78FB">
        <w:t xml:space="preserve">’ is specially made by Rakhine, an ethnic tribal community of hill track districts in Bangladesh includes coastal areas such as - Cox’s Bazar, Teknaf, </w:t>
      </w:r>
      <w:proofErr w:type="spellStart"/>
      <w:r w:rsidRPr="002A78FB">
        <w:t>Chaufaldandi</w:t>
      </w:r>
      <w:proofErr w:type="spellEnd"/>
      <w:r w:rsidRPr="002A78FB">
        <w:t xml:space="preserve">, </w:t>
      </w:r>
      <w:proofErr w:type="spellStart"/>
      <w:r w:rsidRPr="002A78FB">
        <w:t>M</w:t>
      </w:r>
      <w:r w:rsidR="00742710" w:rsidRPr="002A78FB">
        <w:t>a</w:t>
      </w:r>
      <w:r w:rsidRPr="002A78FB">
        <w:t>heshkhali</w:t>
      </w:r>
      <w:proofErr w:type="spellEnd"/>
      <w:r w:rsidRPr="002A78FB">
        <w:t xml:space="preserve">, and Patuakhali. </w:t>
      </w:r>
      <w:r w:rsidR="00202CAA" w:rsidRPr="002A78FB">
        <w:rPr>
          <w:i/>
          <w:iCs/>
        </w:rPr>
        <w:t>Nappi</w:t>
      </w:r>
      <w:r w:rsidRPr="002A78FB">
        <w:t xml:space="preserve"> is a very popular traditional fermented fishery product which is semi solid shrimp paste with potent flavor. This popular indigenous cuisine is also known with diverse names in different countries i.e., </w:t>
      </w:r>
      <w:r w:rsidR="00202CAA" w:rsidRPr="002A78FB">
        <w:rPr>
          <w:i/>
          <w:iCs/>
        </w:rPr>
        <w:t>Nappi</w:t>
      </w:r>
      <w:r w:rsidRPr="002A78FB">
        <w:rPr>
          <w:i/>
          <w:iCs/>
        </w:rPr>
        <w:t xml:space="preserve"> </w:t>
      </w:r>
      <w:r w:rsidRPr="002A78FB">
        <w:t xml:space="preserve">in Bangladesh, </w:t>
      </w:r>
      <w:proofErr w:type="spellStart"/>
      <w:r w:rsidRPr="002A78FB">
        <w:rPr>
          <w:i/>
          <w:iCs/>
        </w:rPr>
        <w:t>Terasi</w:t>
      </w:r>
      <w:proofErr w:type="spellEnd"/>
      <w:r w:rsidRPr="002A78FB">
        <w:rPr>
          <w:i/>
          <w:iCs/>
        </w:rPr>
        <w:t xml:space="preserve"> </w:t>
      </w:r>
      <w:r w:rsidRPr="002A78FB">
        <w:t xml:space="preserve">in Indonesia, </w:t>
      </w:r>
      <w:r w:rsidRPr="002A78FB">
        <w:rPr>
          <w:i/>
          <w:iCs/>
        </w:rPr>
        <w:t>Ngapi</w:t>
      </w:r>
      <w:r w:rsidRPr="002A78FB">
        <w:t xml:space="preserve"> in Myanmar, </w:t>
      </w:r>
      <w:r w:rsidRPr="002A78FB">
        <w:rPr>
          <w:i/>
          <w:iCs/>
        </w:rPr>
        <w:t>Kapi</w:t>
      </w:r>
      <w:r w:rsidRPr="002A78FB">
        <w:t xml:space="preserve"> in Thailand, </w:t>
      </w:r>
      <w:r w:rsidRPr="002A78FB">
        <w:rPr>
          <w:i/>
          <w:iCs/>
        </w:rPr>
        <w:t>Ki</w:t>
      </w:r>
      <w:r w:rsidRPr="002A78FB">
        <w:t xml:space="preserve"> in Cambodia, </w:t>
      </w:r>
      <w:proofErr w:type="spellStart"/>
      <w:r w:rsidRPr="002A78FB">
        <w:rPr>
          <w:i/>
          <w:iCs/>
        </w:rPr>
        <w:t>Blacan</w:t>
      </w:r>
      <w:proofErr w:type="spellEnd"/>
      <w:r w:rsidRPr="002A78FB">
        <w:rPr>
          <w:i/>
          <w:iCs/>
        </w:rPr>
        <w:t xml:space="preserve"> </w:t>
      </w:r>
      <w:r w:rsidRPr="002A78FB">
        <w:t xml:space="preserve">in Malaysia and </w:t>
      </w:r>
      <w:r w:rsidRPr="002A78FB">
        <w:rPr>
          <w:i/>
          <w:iCs/>
        </w:rPr>
        <w:t>Bagoong</w:t>
      </w:r>
      <w:r w:rsidRPr="002A78FB">
        <w:t xml:space="preserve"> in Philippines </w:t>
      </w:r>
      <w:r w:rsidR="00463770" w:rsidRPr="002A78FB">
        <w:t>[8</w:t>
      </w:r>
      <w:r w:rsidR="00613F67" w:rsidRPr="002A78FB">
        <w:t>,</w:t>
      </w:r>
      <w:r w:rsidRPr="002A78FB">
        <w:t xml:space="preserve"> </w:t>
      </w:r>
      <w:r w:rsidR="00463770" w:rsidRPr="002A78FB">
        <w:t>9</w:t>
      </w:r>
      <w:r w:rsidR="00613F67" w:rsidRPr="002A78FB">
        <w:t>,</w:t>
      </w:r>
      <w:r w:rsidRPr="002A78FB">
        <w:t xml:space="preserve"> </w:t>
      </w:r>
      <w:r w:rsidR="00463770" w:rsidRPr="002A78FB">
        <w:t>10</w:t>
      </w:r>
      <w:r w:rsidR="00613F67" w:rsidRPr="002A78FB">
        <w:t xml:space="preserve">, </w:t>
      </w:r>
      <w:r w:rsidR="00463770" w:rsidRPr="002A78FB">
        <w:t>11</w:t>
      </w:r>
      <w:r w:rsidR="00613F67" w:rsidRPr="002A78FB">
        <w:t xml:space="preserve">, </w:t>
      </w:r>
      <w:r w:rsidR="00463770" w:rsidRPr="002A78FB">
        <w:t>12</w:t>
      </w:r>
      <w:r w:rsidR="00613F67" w:rsidRPr="002A78FB">
        <w:t>]</w:t>
      </w:r>
      <w:r w:rsidRPr="002A78FB">
        <w:t xml:space="preserve">. It is thought that this shrimp paste was first made in the Southeast Asia probably by the Cham and Mon peoples of the Indo-China region </w:t>
      </w:r>
      <w:r w:rsidR="00463770" w:rsidRPr="002A78FB">
        <w:t>[12</w:t>
      </w:r>
      <w:r w:rsidR="00613F67" w:rsidRPr="002A78FB">
        <w:t xml:space="preserve">, </w:t>
      </w:r>
      <w:r w:rsidR="00463770" w:rsidRPr="002A78FB">
        <w:t>13</w:t>
      </w:r>
      <w:r w:rsidR="00613F67" w:rsidRPr="002A78FB">
        <w:t>]</w:t>
      </w:r>
      <w:r w:rsidRPr="002A78FB">
        <w:t>.</w:t>
      </w:r>
    </w:p>
    <w:p w14:paraId="2D323ADA" w14:textId="77777777" w:rsidR="004A3D70" w:rsidRPr="002A78FB" w:rsidRDefault="004A3D70" w:rsidP="000D1A8B">
      <w:pPr>
        <w:tabs>
          <w:tab w:val="left" w:pos="1016"/>
        </w:tabs>
        <w:spacing w:line="360" w:lineRule="auto"/>
        <w:jc w:val="both"/>
      </w:pPr>
    </w:p>
    <w:p w14:paraId="7B08783C" w14:textId="44A5B03C" w:rsidR="000D1A8B" w:rsidRPr="002A78FB" w:rsidRDefault="000D1A8B" w:rsidP="000D1A8B">
      <w:pPr>
        <w:tabs>
          <w:tab w:val="left" w:pos="1016"/>
        </w:tabs>
        <w:spacing w:line="360" w:lineRule="auto"/>
        <w:jc w:val="both"/>
      </w:pPr>
      <w:r w:rsidRPr="002A78FB">
        <w:t xml:space="preserve">Generally, shrimps are used to produce fermented paste named </w:t>
      </w:r>
      <w:r w:rsidR="00202CAA" w:rsidRPr="002A78FB">
        <w:rPr>
          <w:i/>
          <w:iCs/>
        </w:rPr>
        <w:t>Nappi</w:t>
      </w:r>
      <w:r w:rsidRPr="002A78FB">
        <w:t xml:space="preserve">. Shrimps of the genera </w:t>
      </w:r>
      <w:proofErr w:type="spellStart"/>
      <w:r w:rsidRPr="002A78FB">
        <w:rPr>
          <w:i/>
          <w:iCs/>
        </w:rPr>
        <w:t>Acetes</w:t>
      </w:r>
      <w:proofErr w:type="spellEnd"/>
      <w:r w:rsidRPr="002A78FB">
        <w:t xml:space="preserve">, (small krill like prawns), </w:t>
      </w:r>
      <w:proofErr w:type="spellStart"/>
      <w:r w:rsidRPr="002A78FB">
        <w:t>Mesopodopsis</w:t>
      </w:r>
      <w:proofErr w:type="spellEnd"/>
      <w:r w:rsidRPr="002A78FB">
        <w:t xml:space="preserve">, Lucifer, and Mysids are usually use to make this product. The genus </w:t>
      </w:r>
      <w:proofErr w:type="spellStart"/>
      <w:r w:rsidRPr="002A78FB">
        <w:rPr>
          <w:i/>
          <w:iCs/>
        </w:rPr>
        <w:t>Acetes</w:t>
      </w:r>
      <w:proofErr w:type="spellEnd"/>
      <w:r w:rsidRPr="002A78FB">
        <w:rPr>
          <w:i/>
          <w:iCs/>
        </w:rPr>
        <w:t xml:space="preserve"> </w:t>
      </w:r>
      <w:r w:rsidRPr="002A78FB">
        <w:t xml:space="preserve">is the most common raw materials to produce shrimp paste and other fermented products. Typically, small shrimps such as </w:t>
      </w:r>
      <w:proofErr w:type="spellStart"/>
      <w:r w:rsidRPr="002A78FB">
        <w:rPr>
          <w:i/>
          <w:iCs/>
        </w:rPr>
        <w:t>Acetes</w:t>
      </w:r>
      <w:proofErr w:type="spellEnd"/>
      <w:r w:rsidRPr="002A78FB">
        <w:rPr>
          <w:i/>
          <w:iCs/>
        </w:rPr>
        <w:t xml:space="preserve"> </w:t>
      </w:r>
      <w:proofErr w:type="spellStart"/>
      <w:r w:rsidRPr="002A78FB">
        <w:rPr>
          <w:i/>
          <w:iCs/>
        </w:rPr>
        <w:t>sp</w:t>
      </w:r>
      <w:proofErr w:type="spellEnd"/>
      <w:r w:rsidRPr="002A78FB">
        <w:t xml:space="preserve"> and </w:t>
      </w:r>
      <w:r w:rsidRPr="002A78FB">
        <w:rPr>
          <w:i/>
          <w:iCs/>
        </w:rPr>
        <w:t xml:space="preserve">Mysid </w:t>
      </w:r>
      <w:proofErr w:type="spellStart"/>
      <w:r w:rsidRPr="002A78FB">
        <w:rPr>
          <w:i/>
          <w:iCs/>
        </w:rPr>
        <w:t>sp</w:t>
      </w:r>
      <w:proofErr w:type="spellEnd"/>
      <w:r w:rsidRPr="002A78FB">
        <w:t xml:space="preserve"> are mainly used to make </w:t>
      </w:r>
      <w:r w:rsidR="00202CAA" w:rsidRPr="002A78FB">
        <w:rPr>
          <w:i/>
          <w:iCs/>
        </w:rPr>
        <w:t>Nappi</w:t>
      </w:r>
      <w:r w:rsidRPr="002A78FB">
        <w:t xml:space="preserve"> in </w:t>
      </w:r>
      <w:proofErr w:type="spellStart"/>
      <w:r w:rsidRPr="002A78FB">
        <w:t>M</w:t>
      </w:r>
      <w:r w:rsidR="00742710" w:rsidRPr="002A78FB">
        <w:t>a</w:t>
      </w:r>
      <w:r w:rsidRPr="002A78FB">
        <w:t>heshkhali</w:t>
      </w:r>
      <w:proofErr w:type="spellEnd"/>
      <w:r w:rsidRPr="002A78FB">
        <w:t xml:space="preserve"> and </w:t>
      </w:r>
      <w:proofErr w:type="spellStart"/>
      <w:r w:rsidRPr="002A78FB">
        <w:t>Chaufaldandi</w:t>
      </w:r>
      <w:proofErr w:type="spellEnd"/>
      <w:r w:rsidRPr="002A78FB">
        <w:t xml:space="preserve"> of Cox’s Bazar district, Bangladesh. Sometimes a small amount of fish fry, fingerling and small fish are also mixed with raw material which is locally known as “</w:t>
      </w:r>
      <w:r w:rsidRPr="002A78FB">
        <w:rPr>
          <w:i/>
          <w:iCs/>
        </w:rPr>
        <w:t>Meng</w:t>
      </w:r>
      <w:r w:rsidRPr="002A78FB">
        <w:t xml:space="preserve">” in </w:t>
      </w:r>
      <w:proofErr w:type="spellStart"/>
      <w:r w:rsidRPr="002A78FB">
        <w:t>M</w:t>
      </w:r>
      <w:r w:rsidR="00742710" w:rsidRPr="002A78FB">
        <w:t>a</w:t>
      </w:r>
      <w:r w:rsidRPr="002A78FB">
        <w:t>heshkhali</w:t>
      </w:r>
      <w:proofErr w:type="spellEnd"/>
      <w:r w:rsidRPr="002A78FB">
        <w:t xml:space="preserve">. Shrimp species used to produce this food varies country to country, depending on the types of shrimp availability in that specific country. In Southeast and East Asian countries, </w:t>
      </w:r>
      <w:proofErr w:type="spellStart"/>
      <w:r w:rsidRPr="002A78FB">
        <w:t>Acetes</w:t>
      </w:r>
      <w:proofErr w:type="spellEnd"/>
      <w:r w:rsidRPr="002A78FB">
        <w:t xml:space="preserve"> shrimp species are the most abundant and commonly used to produce fermented shrimp products, in which </w:t>
      </w:r>
      <w:r w:rsidRPr="002A78FB">
        <w:rPr>
          <w:i/>
          <w:iCs/>
        </w:rPr>
        <w:t>A. indicus</w:t>
      </w:r>
      <w:r w:rsidRPr="002A78FB">
        <w:t xml:space="preserve">, </w:t>
      </w:r>
      <w:r w:rsidRPr="002A78FB">
        <w:rPr>
          <w:i/>
          <w:iCs/>
        </w:rPr>
        <w:t xml:space="preserve">A. </w:t>
      </w:r>
      <w:proofErr w:type="spellStart"/>
      <w:r w:rsidRPr="002A78FB">
        <w:rPr>
          <w:i/>
          <w:iCs/>
        </w:rPr>
        <w:t>erythraeus</w:t>
      </w:r>
      <w:proofErr w:type="spellEnd"/>
      <w:r w:rsidRPr="002A78FB">
        <w:t xml:space="preserve">, </w:t>
      </w:r>
      <w:r w:rsidRPr="002A78FB">
        <w:rPr>
          <w:i/>
          <w:iCs/>
        </w:rPr>
        <w:t>A. vulgaris</w:t>
      </w:r>
      <w:r w:rsidRPr="002A78FB">
        <w:t xml:space="preserve"> and </w:t>
      </w:r>
      <w:r w:rsidRPr="002A78FB">
        <w:rPr>
          <w:i/>
          <w:iCs/>
        </w:rPr>
        <w:t>A. japonicus</w:t>
      </w:r>
      <w:r w:rsidRPr="002A78FB">
        <w:t xml:space="preserve"> are the most common.</w:t>
      </w:r>
    </w:p>
    <w:p w14:paraId="0EF99B19" w14:textId="77777777" w:rsidR="00CA5051" w:rsidRPr="002A78FB" w:rsidRDefault="00CA5051" w:rsidP="000D1A8B">
      <w:pPr>
        <w:tabs>
          <w:tab w:val="left" w:pos="1016"/>
        </w:tabs>
        <w:spacing w:line="360" w:lineRule="auto"/>
        <w:jc w:val="both"/>
      </w:pPr>
    </w:p>
    <w:p w14:paraId="18BFC6F5" w14:textId="77777777" w:rsidR="000D1A8B" w:rsidRPr="002A78FB" w:rsidRDefault="00202CAA" w:rsidP="000D1A8B">
      <w:pPr>
        <w:tabs>
          <w:tab w:val="left" w:pos="1016"/>
        </w:tabs>
        <w:spacing w:line="360" w:lineRule="auto"/>
        <w:jc w:val="both"/>
      </w:pPr>
      <w:r w:rsidRPr="002A78FB">
        <w:rPr>
          <w:i/>
          <w:iCs/>
        </w:rPr>
        <w:t>Nappi</w:t>
      </w:r>
      <w:r w:rsidR="000D1A8B" w:rsidRPr="002A78FB">
        <w:t xml:space="preserve">, a traditional and widely consumed fermented fishery product, is primarily produced by the </w:t>
      </w:r>
      <w:proofErr w:type="spellStart"/>
      <w:r w:rsidR="000D1A8B" w:rsidRPr="002A78FB">
        <w:rPr>
          <w:i/>
          <w:iCs/>
        </w:rPr>
        <w:t>Rakhaing</w:t>
      </w:r>
      <w:proofErr w:type="spellEnd"/>
      <w:r w:rsidR="000D1A8B" w:rsidRPr="002A78FB">
        <w:t xml:space="preserve"> of hill districts (specifically Chittagong and Chittagong hill tracts) and coastal areas (including Cox's Bazar, Teknaf, </w:t>
      </w:r>
      <w:proofErr w:type="spellStart"/>
      <w:r w:rsidR="000D1A8B" w:rsidRPr="002A78FB">
        <w:t>Barguna</w:t>
      </w:r>
      <w:proofErr w:type="spellEnd"/>
      <w:r w:rsidR="000D1A8B" w:rsidRPr="002A78FB">
        <w:t xml:space="preserve">, and </w:t>
      </w:r>
      <w:proofErr w:type="spellStart"/>
      <w:r w:rsidR="000D1A8B" w:rsidRPr="002A78FB">
        <w:t>Patuakhalli</w:t>
      </w:r>
      <w:proofErr w:type="spellEnd"/>
      <w:r w:rsidR="000D1A8B" w:rsidRPr="002A78FB">
        <w:t xml:space="preserve">) in Bangladesh. Among the ethnic community, </w:t>
      </w:r>
      <w:proofErr w:type="spellStart"/>
      <w:r w:rsidR="000D1A8B" w:rsidRPr="002A78FB">
        <w:rPr>
          <w:i/>
          <w:iCs/>
        </w:rPr>
        <w:t>Rakhaing</w:t>
      </w:r>
      <w:proofErr w:type="spellEnd"/>
      <w:r w:rsidR="000D1A8B" w:rsidRPr="002A78FB">
        <w:t xml:space="preserve"> are the most well-known producers and vendors of </w:t>
      </w:r>
      <w:r w:rsidRPr="002A78FB">
        <w:rPr>
          <w:i/>
          <w:iCs/>
        </w:rPr>
        <w:t>Nappi</w:t>
      </w:r>
      <w:r w:rsidR="000D1A8B" w:rsidRPr="002A78FB">
        <w:t xml:space="preserve">. </w:t>
      </w:r>
      <w:r w:rsidRPr="002A78FB">
        <w:rPr>
          <w:i/>
          <w:iCs/>
        </w:rPr>
        <w:t>Nappi</w:t>
      </w:r>
      <w:r w:rsidR="000D1A8B" w:rsidRPr="002A78FB">
        <w:rPr>
          <w:i/>
          <w:iCs/>
        </w:rPr>
        <w:t>,</w:t>
      </w:r>
      <w:r w:rsidR="000D1A8B" w:rsidRPr="002A78FB">
        <w:t xml:space="preserve"> a fermented semi-solid fish paste characterized by its robust flavor, serves as an affordable protein source for an economically disadvantaged and underprivileged ethnic population in Bangladesh. </w:t>
      </w:r>
    </w:p>
    <w:p w14:paraId="10405350" w14:textId="77777777" w:rsidR="00CA5051" w:rsidRPr="002A78FB" w:rsidRDefault="00CA5051" w:rsidP="000D1A8B">
      <w:pPr>
        <w:tabs>
          <w:tab w:val="left" w:pos="1016"/>
        </w:tabs>
        <w:spacing w:line="360" w:lineRule="auto"/>
        <w:jc w:val="both"/>
      </w:pPr>
    </w:p>
    <w:p w14:paraId="0EC8E148" w14:textId="77777777" w:rsidR="000D1A8B" w:rsidRPr="002A78FB" w:rsidRDefault="00202CAA" w:rsidP="000D1A8B">
      <w:pPr>
        <w:tabs>
          <w:tab w:val="left" w:pos="1016"/>
        </w:tabs>
        <w:spacing w:line="360" w:lineRule="auto"/>
        <w:jc w:val="both"/>
      </w:pPr>
      <w:r w:rsidRPr="002A78FB">
        <w:rPr>
          <w:i/>
          <w:iCs/>
        </w:rPr>
        <w:t>Nappi</w:t>
      </w:r>
      <w:r w:rsidR="000D1A8B" w:rsidRPr="002A78FB">
        <w:t xml:space="preserve"> is highly regarded by the inhabitants of the hill regions. </w:t>
      </w:r>
      <w:r w:rsidRPr="002A78FB">
        <w:rPr>
          <w:i/>
          <w:iCs/>
        </w:rPr>
        <w:t>Nappi</w:t>
      </w:r>
      <w:r w:rsidR="000D1A8B" w:rsidRPr="002A78FB">
        <w:t xml:space="preserve"> is utilized by individuals to enhance the flavor of their dishes. This is </w:t>
      </w:r>
      <w:proofErr w:type="spellStart"/>
      <w:r w:rsidR="000D1A8B" w:rsidRPr="002A78FB">
        <w:rPr>
          <w:i/>
          <w:iCs/>
        </w:rPr>
        <w:t>chepa</w:t>
      </w:r>
      <w:proofErr w:type="spellEnd"/>
      <w:r w:rsidR="000D1A8B" w:rsidRPr="002A78FB">
        <w:rPr>
          <w:i/>
          <w:iCs/>
        </w:rPr>
        <w:t xml:space="preserve"> </w:t>
      </w:r>
      <w:proofErr w:type="spellStart"/>
      <w:r w:rsidR="000D1A8B" w:rsidRPr="002A78FB">
        <w:rPr>
          <w:i/>
          <w:iCs/>
        </w:rPr>
        <w:t>shutki</w:t>
      </w:r>
      <w:proofErr w:type="spellEnd"/>
      <w:r w:rsidR="000D1A8B" w:rsidRPr="002A78FB">
        <w:t xml:space="preserve"> in another form. </w:t>
      </w:r>
      <w:r w:rsidRPr="002A78FB">
        <w:rPr>
          <w:i/>
          <w:iCs/>
        </w:rPr>
        <w:t>Nappi</w:t>
      </w:r>
      <w:r w:rsidR="000D1A8B" w:rsidRPr="002A78FB">
        <w:t xml:space="preserve">, which is used to dishes, is encased in banana tree leaves and torched until it becomes rigid. It may also be utilized in cooking directly after being combined with water. With the exception of the three hill tract districts, Chattogram, Barisal, </w:t>
      </w:r>
      <w:proofErr w:type="spellStart"/>
      <w:r w:rsidR="000D1A8B" w:rsidRPr="002A78FB">
        <w:t>Barguna</w:t>
      </w:r>
      <w:proofErr w:type="spellEnd"/>
      <w:r w:rsidR="000D1A8B" w:rsidRPr="002A78FB">
        <w:t xml:space="preserve">, and Patuakhali all place significant significance on </w:t>
      </w:r>
      <w:r w:rsidRPr="002A78FB">
        <w:rPr>
          <w:i/>
          <w:iCs/>
        </w:rPr>
        <w:t>Nappi</w:t>
      </w:r>
      <w:r w:rsidR="000D1A8B" w:rsidRPr="002A78FB">
        <w:t xml:space="preserve">. Through Teknaf and the Chittagong Hill Tracts, </w:t>
      </w:r>
      <w:r w:rsidRPr="002A78FB">
        <w:rPr>
          <w:i/>
          <w:iCs/>
        </w:rPr>
        <w:t>Nappi</w:t>
      </w:r>
      <w:r w:rsidR="000D1A8B" w:rsidRPr="002A78FB">
        <w:t xml:space="preserve"> is exported monthly to Myanmar and India. Numerous restaurants in Thailand, Indonesia, and Sri Lanka have begun to offer </w:t>
      </w:r>
      <w:proofErr w:type="spellStart"/>
      <w:r w:rsidR="000D1A8B" w:rsidRPr="002A78FB">
        <w:rPr>
          <w:i/>
          <w:iCs/>
        </w:rPr>
        <w:t>shutki</w:t>
      </w:r>
      <w:proofErr w:type="spellEnd"/>
      <w:r w:rsidR="000D1A8B" w:rsidRPr="002A78FB">
        <w:t xml:space="preserve"> staples such as </w:t>
      </w:r>
      <w:r w:rsidRPr="002A78FB">
        <w:rPr>
          <w:i/>
          <w:iCs/>
        </w:rPr>
        <w:t>Nappi</w:t>
      </w:r>
      <w:r w:rsidR="000D1A8B" w:rsidRPr="002A78FB">
        <w:t>.</w:t>
      </w:r>
    </w:p>
    <w:p w14:paraId="4B7749FE" w14:textId="77777777" w:rsidR="00CA5051" w:rsidRPr="002A78FB" w:rsidRDefault="00CA5051" w:rsidP="000D1A8B">
      <w:pPr>
        <w:tabs>
          <w:tab w:val="left" w:pos="1016"/>
        </w:tabs>
        <w:spacing w:line="360" w:lineRule="auto"/>
        <w:jc w:val="both"/>
      </w:pPr>
    </w:p>
    <w:p w14:paraId="3A5E7003" w14:textId="74898D01" w:rsidR="000D1A8B" w:rsidRPr="002A78FB" w:rsidRDefault="000D1A8B" w:rsidP="000D1A8B">
      <w:pPr>
        <w:tabs>
          <w:tab w:val="left" w:pos="1016"/>
        </w:tabs>
        <w:spacing w:line="360" w:lineRule="auto"/>
        <w:jc w:val="both"/>
      </w:pPr>
      <w:r w:rsidRPr="002A78FB">
        <w:t>According to some research it provides Moisture: 35.40%, Protein: 32.0%, Fat: 12.0%, Ash: 18.9%, pH: 6.2</w:t>
      </w:r>
      <w:r w:rsidR="00130473" w:rsidRPr="002A78FB">
        <w:t xml:space="preserve"> </w:t>
      </w:r>
      <w:r w:rsidR="00463770" w:rsidRPr="002A78FB">
        <w:t>[14]</w:t>
      </w:r>
      <w:r w:rsidRPr="002A78FB">
        <w:t>, 38.35% protein, 20.31% fat with antioxidant activity, and health beneficial bioactive compounds</w:t>
      </w:r>
      <w:r w:rsidR="00130473" w:rsidRPr="002A78FB">
        <w:t xml:space="preserve"> </w:t>
      </w:r>
      <w:r w:rsidR="00463770" w:rsidRPr="002A78FB">
        <w:t>[15]</w:t>
      </w:r>
      <w:r w:rsidRPr="002A78FB">
        <w:t>.</w:t>
      </w:r>
      <w:r w:rsidR="00CA5051" w:rsidRPr="002A78FB">
        <w:t xml:space="preserve"> </w:t>
      </w:r>
      <w:r w:rsidRPr="002A78FB">
        <w:t>Fish fermentation increases the bioavailability of minerals and provides excellent organoleptic qualities to the product</w:t>
      </w:r>
      <w:r w:rsidR="00130473" w:rsidRPr="002A78FB">
        <w:t xml:space="preserve"> </w:t>
      </w:r>
      <w:r w:rsidR="00463770" w:rsidRPr="002A78FB">
        <w:t>[16]</w:t>
      </w:r>
      <w:r w:rsidRPr="002A78FB">
        <w:t>. Fatty acid content is considerably lower in fermented fish as opposed to fresh fish</w:t>
      </w:r>
      <w:r w:rsidR="00130473" w:rsidRPr="002A78FB">
        <w:t xml:space="preserve"> </w:t>
      </w:r>
      <w:r w:rsidR="00AE3D44" w:rsidRPr="002A78FB">
        <w:t>[17]</w:t>
      </w:r>
      <w:r w:rsidRPr="002A78FB">
        <w:t>. It has been discovered that fermented fish oil is exceptionally rich in EPA (</w:t>
      </w:r>
      <w:r w:rsidR="00761C6A" w:rsidRPr="002A78FB">
        <w:t>E</w:t>
      </w:r>
      <w:r w:rsidRPr="002A78FB">
        <w:t xml:space="preserve">icosapentaenoic </w:t>
      </w:r>
      <w:r w:rsidR="00761C6A" w:rsidRPr="002A78FB">
        <w:t>A</w:t>
      </w:r>
      <w:r w:rsidRPr="002A78FB">
        <w:t>cid) and DHA (</w:t>
      </w:r>
      <w:r w:rsidR="00761C6A" w:rsidRPr="002A78FB">
        <w:t>D</w:t>
      </w:r>
      <w:r w:rsidRPr="002A78FB">
        <w:t xml:space="preserve">ocosahexaenoic </w:t>
      </w:r>
      <w:r w:rsidR="00761C6A" w:rsidRPr="002A78FB">
        <w:t>A</w:t>
      </w:r>
      <w:r w:rsidRPr="002A78FB">
        <w:t>cid)</w:t>
      </w:r>
      <w:r w:rsidR="00130473" w:rsidRPr="002A78FB">
        <w:t xml:space="preserve"> </w:t>
      </w:r>
      <w:r w:rsidR="00AE3D44" w:rsidRPr="002A78FB">
        <w:t>[18]</w:t>
      </w:r>
      <w:r w:rsidRPr="002A78FB">
        <w:t xml:space="preserve">. </w:t>
      </w:r>
      <w:r w:rsidRPr="002A78FB">
        <w:fldChar w:fldCharType="begin" w:fldLock="1"/>
      </w:r>
      <w:r w:rsidRPr="002A78FB">
        <w:instrText>ADDIN CSL_CITATION {"citationItems":[{"id":"ITEM-1","itemData":{"DOI":"10.1186/1471-2172-13-44","ISSN":"14712172","PMID":"22873180","abstract":"Background: Allergic skin inflammation such as atopic dermatitis (AD), which is characterized by pruritus and inflammation, is regulated partly through the activity of regulatory T cells (Tregs). Tregs play key roles in the immune response by preventing or suppressing the differentiation, proliferation and function of various immune cells, including CD4+ T cells. Recent studies report that fermentation has a tremendous capacity to transform chemical structures or create new substances, and the omega-3 polyunsaturated fatty acids (n-3 PUFAs) in fish oil can reduce inflammation in allergic patients. The beneficial effects of natural fish oil (NFO) have been described in many diseases, but the mechanism by which fermented fish oil (FFO) modulates the immune system and the allergic response is poorly understood. In this study, we produced FFO and tested its ability to suppress the allergic inflammatory response and to activate CD4+CD25+Foxp3+ Tregs.Results: The ability of FFO and NFO to modulate the immune system was investigated using a mouse model of AD. Administration of FFO or NFO in the drinking water alleviated the allergic inflammation in the skin, and FFO was more effective than NFO. FFO treatment did increase the expression of the immune-suppressive cytokines TGF-β and IL-10. In addition, ingestion of FFO increased Foxp3 expression and the number of CD4+CD25+Foxp3+ Tregs compared with NFO.Conclusions: These results suggest that the anti-allergic effect of FFO is associated with enrichment of CD4+CD25+ Foxp3+ T cells at the inflamed sites and that FFO may be effective in treating the allergic symptoms of AD. © 2012 Han et al.; licensee BioMed Central Ltd.","author":[{"dropping-particle":"","family":"Han","given":"Sang Chul","non-dropping-particle":"","parse-names":false,"suffix":""},{"dropping-particle":"","family":"Kang","given":"Gyeoung Jin","non-dropping-particle":"","parse-names":false,"suffix":""},{"dropping-particle":"","family":"Ko","given":"Yeong Jong","non-dropping-particle":"","parse-names":false,"suffix":""},{"dropping-particle":"","family":"Kang","given":"Hee Kyoung","non-dropping-particle":"","parse-names":false,"suffix":""},{"dropping-particle":"","family":"Moon","given":"Sang Wook","non-dropping-particle":"","parse-names":false,"suffix":""},{"dropping-particle":"","family":"Ann","given":"Yong Seok","non-dropping-particle":"","parse-names":false,"suffix":""},{"dropping-particle":"","family":"Yoo","given":"Eun Sook","non-dropping-particle":"","parse-names":false,"suffix":""}],"container-title":"BMC Immunology","id":"ITEM-1","issued":{"date-parts":[["2012"]]},"page":"1-12","title":"Fermented fish oil suppresses T helper 1/2 cell response in a mouse model of atopic dermatitis via generation of CD4+CD25+Foxp3+ T cells","type":"article-journal","volume":"13"},"uris":["http://www.mendeley.com/documents/?uuid=87edddce-780e-425d-a081-0c4c7f4abcaa"]}],"mendeley":{"formattedCitation":"(Han et al., 2012)","manualFormatting":"Han et al., 2012 ","plainTextFormattedCitation":"(Han et al., 2012)","previouslyFormattedCitation":"(Han et al., 2012)"},"properties":{"noteIndex":0},"schema":"https://github.com/citation-style-language/schema/raw/master/csl-citation.json"}</w:instrText>
      </w:r>
      <w:r w:rsidRPr="002A78FB">
        <w:fldChar w:fldCharType="separate"/>
      </w:r>
      <w:r w:rsidRPr="002A78FB">
        <w:t>Han et al.,</w:t>
      </w:r>
      <w:r w:rsidR="00AE3D44" w:rsidRPr="002A78FB">
        <w:t xml:space="preserve"> [18]</w:t>
      </w:r>
      <w:r w:rsidRPr="002A78FB">
        <w:t xml:space="preserve"> </w:t>
      </w:r>
      <w:r w:rsidRPr="002A78FB">
        <w:fldChar w:fldCharType="end"/>
      </w:r>
      <w:r w:rsidRPr="002A78FB">
        <w:t>reported that fermented fish oil contains DHA which can help alleviate the symptoms of atopic dermatitis. Fermented fish also contains natural antioxidants and essential nutrients. It has been reported that bioactive peptides derived from fermented fish products act as antioxidants</w:t>
      </w:r>
      <w:r w:rsidR="00AE3D44" w:rsidRPr="002A78FB">
        <w:t>[19]</w:t>
      </w:r>
      <w:r w:rsidRPr="002A78FB">
        <w:t xml:space="preserve">. </w:t>
      </w:r>
      <w:r w:rsidRPr="002A78FB">
        <w:fldChar w:fldCharType="begin" w:fldLock="1"/>
      </w:r>
      <w:r w:rsidRPr="002A78FB">
        <w:instrText>ADDIN CSL_CITATION {"citationItems":[{"id":"ITEM-1","itemData":{"DOI":"10.1080/87559129.2015.1057844","ISSN":"15256103","abstract":"Fish sauce is an amber-colored salty liquid in Southeast Asian cuisine used as an important condiment for improving the taste of foods. It is produced by fermenting the fish with salt in the ratios of 1:1 or 3:1 (fish:salt, wet wt) in underground concrete tanks or earthenware for 6–12 months at ambient conditions. Proteins of the raw materials are hydrolyzed into peptides and amino acids by microbial proteolytic enzymes during fermentation. This paper reviews fish sauce diversity and its bacteriological, biochemical, and biofunctional properties. Additionally, efforts to accelerate fish sauce production by employing halotolerant bacterial cultures and proteinases to reduce the fermentation period and also to improve the acceptability of the product are also reviewed. Further, the review provides an overview of bacterial proteinases that have been employed to enhance the sensory and microbiological quality of fish sauce. The review also outlines the effect of fermented fish sauces on health, especially in reference to several bioactive peptides and bacterial metabolites apart from discussing desalination technique to recover the metabolites from fish sauce.","author":[{"dropping-particle":"","family":"Shivanne Gowda","given":"Siddegowda Gopalapura","non-dropping-particle":"","parse-names":false,"suffix":""},{"dropping-particle":"","family":"Narayan","given":"Bhaskar","non-dropping-particle":"","parse-names":false,"suffix":""},{"dropping-particle":"","family":"Gopal","given":"Shubha","non-dropping-particle":"","parse-names":false,"suffix":""}],"container-title":"Food Reviews International","id":"ITEM-1","issue":"2","issued":{"date-parts":[["2016"]]},"page":"203-229","title":"Bacteriological properties and health-related biochemical components of fermented fish sauce: An overview","type":"article-journal","volume":"32"},"uris":["http://www.mendeley.com/documents/?uuid=5fd0791f-6e17-4ec6-891a-853588bdd51c"]}],"mendeley":{"formattedCitation":"(Shivanne Gowda et al., 2016)","manualFormatting":"Shivanne Gowda et al., 2016","plainTextFormattedCitation":"(Shivanne Gowda et al., 2016)","previouslyFormattedCitation":"(Shivanne Gowda et al., 2016)"},"properties":{"noteIndex":0},"schema":"https://github.com/citation-style-language/schema/raw/master/csl-citation.json"}</w:instrText>
      </w:r>
      <w:r w:rsidRPr="002A78FB">
        <w:fldChar w:fldCharType="separate"/>
      </w:r>
      <w:r w:rsidRPr="002A78FB">
        <w:t xml:space="preserve">Shivanne Gowda et al., </w:t>
      </w:r>
      <w:r w:rsidR="00AE3D44" w:rsidRPr="002A78FB">
        <w:t>[20]</w:t>
      </w:r>
      <w:r w:rsidRPr="002A78FB">
        <w:fldChar w:fldCharType="end"/>
      </w:r>
      <w:r w:rsidRPr="002A78FB">
        <w:t xml:space="preserve">emphasized that, depending on their amino acid sequences, bioactive peptides may exert a variety of biological effects, including antioxidant, antagonist, antihypertensive, immunomodulatory, and anticancer action. Fermented shrimp paste contains fatty acids, amino acids including aspartate, glutamate, alanine, leucine, lysine, arginine, and proline </w:t>
      </w:r>
      <w:r w:rsidR="00AE3D44" w:rsidRPr="002A78FB">
        <w:t>[21]</w:t>
      </w:r>
      <w:r w:rsidRPr="002A78FB">
        <w:t xml:space="preserve">. Like as, </w:t>
      </w:r>
      <w:r w:rsidR="00202CAA" w:rsidRPr="002A78FB">
        <w:rPr>
          <w:i/>
          <w:iCs/>
        </w:rPr>
        <w:t>Nappi</w:t>
      </w:r>
      <w:r w:rsidRPr="002A78FB">
        <w:t xml:space="preserve"> also contains high amino acids, protein, minerals and polypeptides </w:t>
      </w:r>
      <w:r w:rsidR="00AE3D44" w:rsidRPr="002A78FB">
        <w:t>[</w:t>
      </w:r>
      <w:r w:rsidR="00A675FE" w:rsidRPr="002A78FB">
        <w:t xml:space="preserve">9, </w:t>
      </w:r>
      <w:r w:rsidR="00AE3D44" w:rsidRPr="002A78FB">
        <w:t>22]</w:t>
      </w:r>
      <w:r w:rsidRPr="002A78FB">
        <w:t xml:space="preserve">. The nutritional value of fermented shrimp or </w:t>
      </w:r>
      <w:r w:rsidR="00202CAA" w:rsidRPr="002A78FB">
        <w:rPr>
          <w:i/>
          <w:iCs/>
        </w:rPr>
        <w:t>Nappi</w:t>
      </w:r>
      <w:r w:rsidRPr="002A78FB">
        <w:t xml:space="preserve"> basically depends on manufacturing procedures or processing techniques, handling, the quality of raw material and processing place </w:t>
      </w:r>
      <w:r w:rsidR="00AE3D44" w:rsidRPr="002A78FB">
        <w:t>[9]</w:t>
      </w:r>
      <w:r w:rsidRPr="002A78FB">
        <w:t xml:space="preserve">. It has a chance of contamination with some bacteria, fungi, viruses and parasites if there are unhygienic conditions, poor preparation techniques and spoiled raw shrimps </w:t>
      </w:r>
      <w:r w:rsidR="00AE3D44" w:rsidRPr="002A78FB">
        <w:t>[6, 13]</w:t>
      </w:r>
      <w:r w:rsidRPr="002A78FB">
        <w:t xml:space="preserve">. As it has a higher nutrient contents and high demand to the ethnic community, this food product </w:t>
      </w:r>
      <w:r w:rsidRPr="002A78FB">
        <w:lastRenderedPageBreak/>
        <w:t>can be taken to the potential international market in Myanmar, Indonesia, Thailand, China, Hongkong and Malaysia, if quality is ensured.</w:t>
      </w:r>
    </w:p>
    <w:p w14:paraId="53FBFBA7" w14:textId="77777777" w:rsidR="0068621D" w:rsidRPr="002A78FB" w:rsidRDefault="0068621D" w:rsidP="0068621D">
      <w:pPr>
        <w:tabs>
          <w:tab w:val="left" w:pos="1016"/>
        </w:tabs>
        <w:spacing w:line="360" w:lineRule="auto"/>
        <w:jc w:val="both"/>
        <w:rPr>
          <w:b/>
          <w:bCs/>
        </w:rPr>
      </w:pPr>
    </w:p>
    <w:p w14:paraId="04F22A56" w14:textId="77777777" w:rsidR="00FC3D78" w:rsidRPr="002A78FB" w:rsidRDefault="00884CEA" w:rsidP="00FC3D78">
      <w:pPr>
        <w:spacing w:line="360" w:lineRule="auto"/>
        <w:jc w:val="both"/>
        <w:rPr>
          <w:b/>
          <w:bCs/>
        </w:rPr>
      </w:pPr>
      <w:r w:rsidRPr="002A78FB">
        <w:br w:type="page"/>
      </w:r>
      <w:r w:rsidR="004F6A42" w:rsidRPr="002A78FB">
        <w:rPr>
          <w:b/>
          <w:bCs/>
        </w:rPr>
        <w:lastRenderedPageBreak/>
        <w:t xml:space="preserve">2. </w:t>
      </w:r>
      <w:r w:rsidR="00F4332E" w:rsidRPr="002A78FB">
        <w:rPr>
          <w:b/>
          <w:bCs/>
        </w:rPr>
        <w:t>Materials and Methods</w:t>
      </w:r>
    </w:p>
    <w:p w14:paraId="7F8904A2" w14:textId="27EAA659" w:rsidR="00CA6C72" w:rsidRPr="002A78FB" w:rsidRDefault="00CA6C72" w:rsidP="00FC3D78">
      <w:pPr>
        <w:spacing w:line="360" w:lineRule="auto"/>
        <w:jc w:val="both"/>
        <w:rPr>
          <w:b/>
          <w:bCs/>
        </w:rPr>
      </w:pPr>
      <w:r w:rsidRPr="002A78FB">
        <w:rPr>
          <w:b/>
          <w:bCs/>
        </w:rPr>
        <w:t>2.1 Study area</w:t>
      </w:r>
    </w:p>
    <w:p w14:paraId="475E11D0" w14:textId="302EA956" w:rsidR="00CA6C72" w:rsidRPr="002A78FB" w:rsidRDefault="00CA6C72" w:rsidP="00FC3D78">
      <w:pPr>
        <w:spacing w:line="360" w:lineRule="auto"/>
        <w:jc w:val="both"/>
        <w:rPr>
          <w:b/>
          <w:bCs/>
        </w:rPr>
      </w:pPr>
      <w:r w:rsidRPr="002A78FB">
        <w:rPr>
          <w:b/>
          <w:bCs/>
          <w:noProof/>
        </w:rPr>
        <w:drawing>
          <wp:inline distT="0" distB="0" distL="0" distR="0" wp14:anchorId="09232049" wp14:editId="58DE317E">
            <wp:extent cx="5732145" cy="4057650"/>
            <wp:effectExtent l="0" t="0" r="1905" b="0"/>
            <wp:docPr id="55924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41136" name="Picture 55924113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2145" cy="4057650"/>
                    </a:xfrm>
                    <a:prstGeom prst="rect">
                      <a:avLst/>
                    </a:prstGeom>
                  </pic:spPr>
                </pic:pic>
              </a:graphicData>
            </a:graphic>
          </wp:inline>
        </w:drawing>
      </w:r>
    </w:p>
    <w:p w14:paraId="580FA248" w14:textId="4F27827F" w:rsidR="00CA6C72" w:rsidRPr="002A78FB" w:rsidRDefault="00CA6C72" w:rsidP="00FC3D78">
      <w:pPr>
        <w:spacing w:line="360" w:lineRule="auto"/>
        <w:jc w:val="both"/>
      </w:pPr>
      <w:r w:rsidRPr="002A78FB">
        <w:rPr>
          <w:b/>
          <w:bCs/>
        </w:rPr>
        <w:t>Fig 01:</w:t>
      </w:r>
      <w:r w:rsidRPr="002A78FB">
        <w:t xml:space="preserve"> Map showing the location of ethnic communities </w:t>
      </w:r>
      <w:r w:rsidR="00721CA9" w:rsidRPr="002A78FB">
        <w:t>in Bangladesh (right side) and the location of study area (below of left side).</w:t>
      </w:r>
    </w:p>
    <w:p w14:paraId="02E96898" w14:textId="77777777" w:rsidR="00CA6C72" w:rsidRPr="002A78FB" w:rsidRDefault="00CA6C72" w:rsidP="00FC3D78">
      <w:pPr>
        <w:spacing w:line="360" w:lineRule="auto"/>
        <w:jc w:val="both"/>
        <w:rPr>
          <w:b/>
          <w:bCs/>
        </w:rPr>
      </w:pPr>
    </w:p>
    <w:p w14:paraId="594ED199" w14:textId="16D547A3" w:rsidR="005D1348" w:rsidRPr="002A78FB" w:rsidRDefault="004F6A42" w:rsidP="00FC3D78">
      <w:pPr>
        <w:spacing w:line="360" w:lineRule="auto"/>
        <w:jc w:val="both"/>
        <w:rPr>
          <w:b/>
          <w:bCs/>
        </w:rPr>
      </w:pPr>
      <w:r w:rsidRPr="002A78FB">
        <w:rPr>
          <w:b/>
          <w:bCs/>
        </w:rPr>
        <w:t>2.</w:t>
      </w:r>
      <w:r w:rsidR="00CA6C72" w:rsidRPr="002A78FB">
        <w:rPr>
          <w:b/>
          <w:bCs/>
        </w:rPr>
        <w:t>2</w:t>
      </w:r>
      <w:r w:rsidRPr="002A78FB">
        <w:rPr>
          <w:b/>
          <w:bCs/>
        </w:rPr>
        <w:t xml:space="preserve"> </w:t>
      </w:r>
      <w:r w:rsidR="005D1348" w:rsidRPr="002A78FB">
        <w:rPr>
          <w:b/>
          <w:bCs/>
        </w:rPr>
        <w:t xml:space="preserve">Sample </w:t>
      </w:r>
      <w:r w:rsidR="00D331D1" w:rsidRPr="002A78FB">
        <w:rPr>
          <w:b/>
          <w:bCs/>
        </w:rPr>
        <w:t>collection</w:t>
      </w:r>
    </w:p>
    <w:p w14:paraId="15E99F3A" w14:textId="77777777" w:rsidR="002A78FB" w:rsidRDefault="00202CAA" w:rsidP="00FC3D78">
      <w:pPr>
        <w:spacing w:line="360" w:lineRule="auto"/>
        <w:jc w:val="both"/>
      </w:pPr>
      <w:r w:rsidRPr="002A78FB">
        <w:rPr>
          <w:i/>
          <w:iCs/>
        </w:rPr>
        <w:t>Nappi</w:t>
      </w:r>
      <w:r w:rsidR="00910350" w:rsidRPr="002A78FB">
        <w:t xml:space="preserve"> samples were collected from </w:t>
      </w:r>
      <w:proofErr w:type="spellStart"/>
      <w:r w:rsidR="00910350" w:rsidRPr="002A78FB">
        <w:t>M</w:t>
      </w:r>
      <w:r w:rsidR="00742710" w:rsidRPr="002A78FB">
        <w:t>a</w:t>
      </w:r>
      <w:r w:rsidR="00910350" w:rsidRPr="002A78FB">
        <w:t>heshkhali</w:t>
      </w:r>
      <w:proofErr w:type="spellEnd"/>
      <w:r w:rsidR="00910350" w:rsidRPr="002A78FB">
        <w:t xml:space="preserve"> and </w:t>
      </w:r>
      <w:proofErr w:type="spellStart"/>
      <w:r w:rsidR="00910350" w:rsidRPr="002A78FB">
        <w:t>Chaufaldandi</w:t>
      </w:r>
      <w:proofErr w:type="spellEnd"/>
      <w:r w:rsidR="00910350" w:rsidRPr="002A78FB">
        <w:t xml:space="preserve"> areas of Cox's Bazar, Bangladesh</w:t>
      </w:r>
      <w:r w:rsidR="008240E1" w:rsidRPr="002A78FB">
        <w:t>.</w:t>
      </w:r>
      <w:r w:rsidR="00910350" w:rsidRPr="002A78FB">
        <w:t xml:space="preserve"> The samples were collected from the villagers in those areas involved in the preparation of </w:t>
      </w:r>
      <w:r w:rsidRPr="002A78FB">
        <w:rPr>
          <w:i/>
          <w:iCs/>
        </w:rPr>
        <w:t>Nappi</w:t>
      </w:r>
      <w:r w:rsidR="00910350" w:rsidRPr="002A78FB">
        <w:t>.</w:t>
      </w:r>
      <w:r w:rsidR="00AC38A8" w:rsidRPr="002A78FB">
        <w:t xml:space="preserve"> It is during the winter season when the local indigenous community prepares the </w:t>
      </w:r>
      <w:r w:rsidRPr="002A78FB">
        <w:rPr>
          <w:i/>
          <w:iCs/>
        </w:rPr>
        <w:t>Nappi</w:t>
      </w:r>
      <w:r w:rsidR="00C12303" w:rsidRPr="002A78FB">
        <w:rPr>
          <w:i/>
          <w:iCs/>
        </w:rPr>
        <w:t>.</w:t>
      </w:r>
      <w:r w:rsidR="000906B4" w:rsidRPr="002A78FB">
        <w:t xml:space="preserve"> </w:t>
      </w:r>
      <w:r w:rsidR="002C5BA5" w:rsidRPr="002A78FB">
        <w:t>December 2022 was the date when the study sample was collected</w:t>
      </w:r>
      <w:r w:rsidR="000906B4" w:rsidRPr="002A78FB">
        <w:t>.</w:t>
      </w:r>
      <w:r w:rsidR="00C12303" w:rsidRPr="002A78FB">
        <w:t xml:space="preserve">  </w:t>
      </w:r>
      <w:r w:rsidR="008240E1" w:rsidRPr="002A78FB">
        <w:t xml:space="preserve"> Collected samples were packed into an airtight container and brought immediately to the laboratory of </w:t>
      </w:r>
      <w:r w:rsidR="00A36843" w:rsidRPr="002A78FB">
        <w:t xml:space="preserve">the </w:t>
      </w:r>
      <w:r w:rsidR="008240E1" w:rsidRPr="002A78FB">
        <w:t>Institute of Marine Sciences</w:t>
      </w:r>
      <w:r w:rsidR="008D36BF" w:rsidRPr="002A78FB">
        <w:t>, University of Chittagong, Bangladesh</w:t>
      </w:r>
      <w:r w:rsidR="00241A82" w:rsidRPr="002A78FB">
        <w:t>. A total of 100 samples were macerated in a motor with a pestle separately and used to determine the proximate composition of the sample.</w:t>
      </w:r>
      <w:r w:rsidR="00D069C4" w:rsidRPr="002A78FB">
        <w:t xml:space="preserve"> </w:t>
      </w:r>
      <w:r w:rsidR="00241A82" w:rsidRPr="002A78FB">
        <w:t>Three replicates were used for each analysis</w:t>
      </w:r>
      <w:r w:rsidR="00BD6191" w:rsidRPr="002A78FB">
        <w:t xml:space="preserve">. </w:t>
      </w:r>
      <w:r w:rsidR="00D069C4" w:rsidRPr="002A78FB">
        <w:t>A s</w:t>
      </w:r>
      <w:r w:rsidR="00DE36D0" w:rsidRPr="002A78FB">
        <w:t xml:space="preserve">tandard procedure </w:t>
      </w:r>
      <w:r w:rsidR="00EA5EDB" w:rsidRPr="002A78FB">
        <w:t>was</w:t>
      </w:r>
      <w:r w:rsidR="00DE36D0" w:rsidRPr="002A78FB">
        <w:t xml:space="preserve"> followed to </w:t>
      </w:r>
      <w:r w:rsidR="00D069C4" w:rsidRPr="002A78FB">
        <w:t>determine</w:t>
      </w:r>
      <w:r w:rsidR="00DE36D0" w:rsidRPr="002A78FB">
        <w:t xml:space="preserve"> </w:t>
      </w:r>
      <w:r w:rsidR="00EA5EDB" w:rsidRPr="002A78FB">
        <w:t>p</w:t>
      </w:r>
      <w:r w:rsidR="00DE36D0" w:rsidRPr="002A78FB">
        <w:t xml:space="preserve">rotein </w:t>
      </w:r>
      <w:r w:rsidR="00AE3D44" w:rsidRPr="002A78FB">
        <w:t>[23</w:t>
      </w:r>
      <w:r w:rsidR="00A675FE" w:rsidRPr="002A78FB">
        <w:t>,</w:t>
      </w:r>
      <w:r w:rsidR="00130473" w:rsidRPr="002A78FB">
        <w:t xml:space="preserve"> </w:t>
      </w:r>
      <w:r w:rsidR="00AE3D44" w:rsidRPr="002A78FB">
        <w:t>24</w:t>
      </w:r>
      <w:r w:rsidR="00A675FE" w:rsidRPr="002A78FB">
        <w:t>,</w:t>
      </w:r>
      <w:r w:rsidR="00B77949" w:rsidRPr="002A78FB">
        <w:t xml:space="preserve"> </w:t>
      </w:r>
      <w:r w:rsidR="00AE3D44" w:rsidRPr="002A78FB">
        <w:t>25</w:t>
      </w:r>
      <w:r w:rsidR="00A20A30" w:rsidRPr="002A78FB">
        <w:t>]</w:t>
      </w:r>
      <w:r w:rsidR="00DE36D0" w:rsidRPr="002A78FB">
        <w:t xml:space="preserve">, </w:t>
      </w:r>
      <w:r w:rsidR="00EA5EDB" w:rsidRPr="002A78FB">
        <w:t>f</w:t>
      </w:r>
      <w:r w:rsidR="00DE36D0" w:rsidRPr="002A78FB">
        <w:t xml:space="preserve">at </w:t>
      </w:r>
      <w:r w:rsidR="00A20A30" w:rsidRPr="002A78FB">
        <w:t>[24</w:t>
      </w:r>
      <w:r w:rsidR="00A675FE" w:rsidRPr="002A78FB">
        <w:t>,</w:t>
      </w:r>
      <w:r w:rsidR="00130473" w:rsidRPr="002A78FB">
        <w:t xml:space="preserve"> </w:t>
      </w:r>
      <w:r w:rsidR="00A20A30" w:rsidRPr="002A78FB">
        <w:t>26]</w:t>
      </w:r>
      <w:r w:rsidR="00DE36D0" w:rsidRPr="002A78FB">
        <w:t xml:space="preserve">, </w:t>
      </w:r>
      <w:r w:rsidR="00EA5EDB" w:rsidRPr="002A78FB">
        <w:t>carbohydrate</w:t>
      </w:r>
      <w:r w:rsidR="00DE36D0" w:rsidRPr="002A78FB">
        <w:t xml:space="preserve"> </w:t>
      </w:r>
      <w:r w:rsidR="00E94801" w:rsidRPr="002A78FB">
        <w:t xml:space="preserve">and </w:t>
      </w:r>
      <w:r w:rsidR="00EA5EDB" w:rsidRPr="002A78FB">
        <w:t>ash</w:t>
      </w:r>
      <w:r w:rsidR="00A20A30" w:rsidRPr="002A78FB">
        <w:t xml:space="preserve"> [26]</w:t>
      </w:r>
      <w:r w:rsidR="000A1B9A" w:rsidRPr="002A78FB">
        <w:t>,</w:t>
      </w:r>
      <w:r w:rsidR="00EA5EDB" w:rsidRPr="002A78FB">
        <w:t xml:space="preserve"> and moisture </w:t>
      </w:r>
      <w:r w:rsidR="00A20A30" w:rsidRPr="002A78FB">
        <w:t>[27, 25]</w:t>
      </w:r>
      <w:r w:rsidR="00EA5EDB" w:rsidRPr="002A78FB">
        <w:t xml:space="preserve"> </w:t>
      </w:r>
      <w:r w:rsidR="00DE36D0" w:rsidRPr="002A78FB">
        <w:t xml:space="preserve">of </w:t>
      </w:r>
      <w:r w:rsidRPr="002A78FB">
        <w:rPr>
          <w:i/>
          <w:iCs/>
        </w:rPr>
        <w:t>Nappi</w:t>
      </w:r>
      <w:r w:rsidR="00A159EF" w:rsidRPr="002A78FB">
        <w:t>.</w:t>
      </w:r>
      <w:r w:rsidR="00DE36D0" w:rsidRPr="002A78FB">
        <w:t xml:space="preserve"> </w:t>
      </w:r>
      <w:r w:rsidR="00B0035A" w:rsidRPr="002A78FB">
        <w:t xml:space="preserve">The study includes information about </w:t>
      </w:r>
      <w:r w:rsidRPr="002A78FB">
        <w:rPr>
          <w:i/>
          <w:iCs/>
        </w:rPr>
        <w:t>Nappi</w:t>
      </w:r>
      <w:r w:rsidR="00B0035A" w:rsidRPr="002A78FB">
        <w:t xml:space="preserve"> preparation based on discussions with the producers</w:t>
      </w:r>
      <w:r w:rsidR="000E7F14" w:rsidRPr="002A78FB">
        <w:t xml:space="preserve">. </w:t>
      </w:r>
      <w:r w:rsidR="00900B57" w:rsidRPr="002A78FB">
        <w:t>In addition, the marketing channel analysis was conducted through discussions with producers, sellers, and buyers.</w:t>
      </w:r>
    </w:p>
    <w:p w14:paraId="345D73EF" w14:textId="6594BB7D" w:rsidR="009B7EC8" w:rsidRPr="002A78FB" w:rsidRDefault="004F6A42" w:rsidP="00FC3D78">
      <w:pPr>
        <w:spacing w:line="360" w:lineRule="auto"/>
        <w:jc w:val="both"/>
      </w:pPr>
      <w:r w:rsidRPr="002A78FB">
        <w:rPr>
          <w:b/>
          <w:bCs/>
        </w:rPr>
        <w:t xml:space="preserve">2.1.1 </w:t>
      </w:r>
      <w:r w:rsidR="009B7EC8" w:rsidRPr="002A78FB">
        <w:rPr>
          <w:b/>
          <w:bCs/>
        </w:rPr>
        <w:t xml:space="preserve">Preparation of </w:t>
      </w:r>
      <w:r w:rsidR="00202CAA" w:rsidRPr="002A78FB">
        <w:rPr>
          <w:b/>
          <w:bCs/>
          <w:i/>
          <w:iCs/>
        </w:rPr>
        <w:t>Nappi</w:t>
      </w:r>
    </w:p>
    <w:p w14:paraId="003558DE" w14:textId="77777777" w:rsidR="0087259E" w:rsidRPr="002A78FB" w:rsidRDefault="00667887" w:rsidP="00FC3D78">
      <w:pPr>
        <w:spacing w:line="360" w:lineRule="auto"/>
        <w:jc w:val="both"/>
      </w:pPr>
      <w:r w:rsidRPr="002A78FB">
        <w:lastRenderedPageBreak/>
        <w:t>Raw</w:t>
      </w:r>
      <w:r w:rsidR="009B7EC8" w:rsidRPr="002A78FB">
        <w:t xml:space="preserve"> materials</w:t>
      </w:r>
      <w:r w:rsidR="00DA23F0" w:rsidRPr="002A78FB">
        <w:t xml:space="preserve"> include trash fishes, by catch species as well</w:t>
      </w:r>
      <w:r w:rsidR="00884CEA" w:rsidRPr="002A78FB">
        <w:t xml:space="preserve"> as</w:t>
      </w:r>
      <w:r w:rsidR="00DA23F0" w:rsidRPr="002A78FB">
        <w:t xml:space="preserve"> undesirable species with no commercial importance</w:t>
      </w:r>
      <w:r w:rsidR="009B7EC8" w:rsidRPr="002A78FB">
        <w:t xml:space="preserve"> were collected from the fishermen</w:t>
      </w:r>
      <w:r w:rsidR="00884CEA" w:rsidRPr="002A78FB">
        <w:t xml:space="preserve"> (</w:t>
      </w:r>
      <w:r w:rsidR="007C3B6D" w:rsidRPr="002A78FB">
        <w:t>A representative example of raw materials is shown in Fig</w:t>
      </w:r>
      <w:r w:rsidR="00263E75" w:rsidRPr="002A78FB">
        <w:t>ures</w:t>
      </w:r>
      <w:r w:rsidR="007C3B6D" w:rsidRPr="002A78FB">
        <w:t xml:space="preserve"> 1 and 2</w:t>
      </w:r>
      <w:r w:rsidR="00884CEA" w:rsidRPr="002A78FB">
        <w:t>)</w:t>
      </w:r>
      <w:r w:rsidR="00DA23F0" w:rsidRPr="002A78FB">
        <w:t xml:space="preserve">. </w:t>
      </w:r>
    </w:p>
    <w:p w14:paraId="199EE33D" w14:textId="77777777" w:rsidR="00F25412" w:rsidRPr="002A78FB" w:rsidRDefault="00F25412" w:rsidP="00FC3D78">
      <w:pPr>
        <w:spacing w:line="360" w:lineRule="auto"/>
        <w:jc w:val="both"/>
      </w:pPr>
    </w:p>
    <w:tbl>
      <w:tblPr>
        <w:tblW w:w="0" w:type="auto"/>
        <w:tblLook w:val="04A0" w:firstRow="1" w:lastRow="0" w:firstColumn="1" w:lastColumn="0" w:noHBand="0" w:noVBand="1"/>
      </w:tblPr>
      <w:tblGrid>
        <w:gridCol w:w="4621"/>
        <w:gridCol w:w="4622"/>
      </w:tblGrid>
      <w:tr w:rsidR="002A78FB" w:rsidRPr="002A78FB" w14:paraId="37223892" w14:textId="77777777" w:rsidTr="008E3435">
        <w:trPr>
          <w:trHeight w:val="2862"/>
        </w:trPr>
        <w:tc>
          <w:tcPr>
            <w:tcW w:w="4621" w:type="dxa"/>
            <w:shd w:val="clear" w:color="auto" w:fill="auto"/>
          </w:tcPr>
          <w:p w14:paraId="7F80638A" w14:textId="6B40B86D" w:rsidR="0087259E" w:rsidRPr="002A78FB" w:rsidRDefault="00EE63AD" w:rsidP="004B2413">
            <w:pPr>
              <w:spacing w:line="360" w:lineRule="auto"/>
              <w:jc w:val="both"/>
              <w:rPr>
                <w:rFonts w:ascii="Candara" w:eastAsia="Calibri" w:hAnsi="Candara" w:cs="Calibri"/>
                <w:sz w:val="20"/>
                <w:szCs w:val="20"/>
              </w:rPr>
            </w:pPr>
            <w:r w:rsidRPr="002A78FB">
              <w:rPr>
                <w:rFonts w:ascii="Candara" w:eastAsia="Calibri" w:hAnsi="Candara" w:cs="Calibri"/>
                <w:noProof/>
                <w:sz w:val="20"/>
                <w:szCs w:val="20"/>
              </w:rPr>
              <w:drawing>
                <wp:inline distT="0" distB="0" distL="0" distR="0" wp14:anchorId="7D5FD420" wp14:editId="7F11DC63">
                  <wp:extent cx="2668270" cy="1780540"/>
                  <wp:effectExtent l="0" t="0" r="0" b="0"/>
                  <wp:docPr id="5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8270" cy="1780540"/>
                          </a:xfrm>
                          <a:prstGeom prst="rect">
                            <a:avLst/>
                          </a:prstGeom>
                          <a:noFill/>
                        </pic:spPr>
                      </pic:pic>
                    </a:graphicData>
                  </a:graphic>
                </wp:inline>
              </w:drawing>
            </w:r>
          </w:p>
        </w:tc>
        <w:tc>
          <w:tcPr>
            <w:tcW w:w="4622" w:type="dxa"/>
            <w:shd w:val="clear" w:color="auto" w:fill="auto"/>
          </w:tcPr>
          <w:p w14:paraId="7B779F2B" w14:textId="1B571437" w:rsidR="0087259E" w:rsidRPr="002A78FB" w:rsidRDefault="00EE63AD" w:rsidP="004B2413">
            <w:pPr>
              <w:spacing w:line="360" w:lineRule="auto"/>
              <w:jc w:val="both"/>
              <w:rPr>
                <w:rFonts w:ascii="Candara" w:eastAsia="Calibri" w:hAnsi="Candara" w:cs="Calibri"/>
                <w:sz w:val="20"/>
                <w:szCs w:val="20"/>
              </w:rPr>
            </w:pPr>
            <w:r w:rsidRPr="002A78FB">
              <w:rPr>
                <w:noProof/>
              </w:rPr>
              <w:drawing>
                <wp:inline distT="0" distB="0" distL="0" distR="0" wp14:anchorId="25D8171F" wp14:editId="35177CEE">
                  <wp:extent cx="2695575" cy="180022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95575" cy="1800225"/>
                          </a:xfrm>
                          <a:prstGeom prst="rect">
                            <a:avLst/>
                          </a:prstGeom>
                          <a:noFill/>
                          <a:ln>
                            <a:noFill/>
                          </a:ln>
                        </pic:spPr>
                      </pic:pic>
                    </a:graphicData>
                  </a:graphic>
                </wp:inline>
              </w:drawing>
            </w:r>
          </w:p>
        </w:tc>
      </w:tr>
      <w:tr w:rsidR="002A78FB" w:rsidRPr="002A78FB" w14:paraId="0118B4B1" w14:textId="77777777" w:rsidTr="008E3435">
        <w:tc>
          <w:tcPr>
            <w:tcW w:w="4621" w:type="dxa"/>
            <w:shd w:val="clear" w:color="auto" w:fill="auto"/>
          </w:tcPr>
          <w:p w14:paraId="36E10DEF" w14:textId="38547EC0" w:rsidR="0095740F" w:rsidRPr="002A78FB" w:rsidRDefault="000F2CA7" w:rsidP="008E3435">
            <w:pPr>
              <w:jc w:val="center"/>
            </w:pPr>
            <w:r w:rsidRPr="002A78FB">
              <w:rPr>
                <w:b/>
                <w:bCs/>
              </w:rPr>
              <w:t xml:space="preserve">Figure </w:t>
            </w:r>
            <w:r w:rsidR="001923E6" w:rsidRPr="002A78FB">
              <w:rPr>
                <w:b/>
                <w:bCs/>
              </w:rPr>
              <w:t>1</w:t>
            </w:r>
            <w:r w:rsidR="001923E6" w:rsidRPr="002A78FB">
              <w:t xml:space="preserve">. </w:t>
            </w:r>
            <w:r w:rsidR="008330A5" w:rsidRPr="002A78FB">
              <w:t>Specimen used for Nappi preparation (</w:t>
            </w:r>
            <w:proofErr w:type="spellStart"/>
            <w:r w:rsidRPr="002A78FB">
              <w:rPr>
                <w:i/>
              </w:rPr>
              <w:t>Acetes</w:t>
            </w:r>
            <w:proofErr w:type="spellEnd"/>
            <w:r w:rsidR="00A40025" w:rsidRPr="002A78FB">
              <w:rPr>
                <w:i/>
              </w:rPr>
              <w:t xml:space="preserve"> </w:t>
            </w:r>
            <w:proofErr w:type="spellStart"/>
            <w:r w:rsidR="00A40025" w:rsidRPr="002A78FB">
              <w:rPr>
                <w:i/>
              </w:rPr>
              <w:t>sp</w:t>
            </w:r>
            <w:proofErr w:type="spellEnd"/>
            <w:r w:rsidR="008330A5" w:rsidRPr="002A78FB">
              <w:rPr>
                <w:i/>
              </w:rPr>
              <w:t>)</w:t>
            </w:r>
          </w:p>
        </w:tc>
        <w:tc>
          <w:tcPr>
            <w:tcW w:w="4622" w:type="dxa"/>
            <w:shd w:val="clear" w:color="auto" w:fill="auto"/>
          </w:tcPr>
          <w:p w14:paraId="72E05BF1" w14:textId="6D2F11AE" w:rsidR="00A40025" w:rsidRPr="002A78FB" w:rsidRDefault="00A40025" w:rsidP="0001641D">
            <w:pPr>
              <w:jc w:val="center"/>
            </w:pPr>
            <w:r w:rsidRPr="002A78FB">
              <w:rPr>
                <w:b/>
                <w:bCs/>
              </w:rPr>
              <w:t xml:space="preserve">Figure </w:t>
            </w:r>
            <w:r w:rsidR="001923E6" w:rsidRPr="002A78FB">
              <w:rPr>
                <w:b/>
                <w:bCs/>
              </w:rPr>
              <w:t>2</w:t>
            </w:r>
            <w:r w:rsidR="001923E6" w:rsidRPr="002A78FB">
              <w:t>.</w:t>
            </w:r>
            <w:r w:rsidR="008330A5" w:rsidRPr="002A78FB">
              <w:t xml:space="preserve"> Specimen used for Nappi preparation</w:t>
            </w:r>
            <w:r w:rsidRPr="002A78FB">
              <w:t xml:space="preserve"> </w:t>
            </w:r>
            <w:r w:rsidR="008330A5" w:rsidRPr="002A78FB">
              <w:t>(</w:t>
            </w:r>
            <w:r w:rsidRPr="002A78FB">
              <w:rPr>
                <w:i/>
              </w:rPr>
              <w:t xml:space="preserve">Mysid </w:t>
            </w:r>
            <w:proofErr w:type="spellStart"/>
            <w:r w:rsidRPr="002A78FB">
              <w:rPr>
                <w:i/>
              </w:rPr>
              <w:t>sp</w:t>
            </w:r>
            <w:proofErr w:type="spellEnd"/>
            <w:r w:rsidR="008330A5" w:rsidRPr="002A78FB">
              <w:rPr>
                <w:i/>
              </w:rPr>
              <w:t>)</w:t>
            </w:r>
          </w:p>
          <w:p w14:paraId="24342FC1" w14:textId="77777777" w:rsidR="0095740F" w:rsidRPr="002A78FB" w:rsidRDefault="0095740F" w:rsidP="00A40025">
            <w:pPr>
              <w:rPr>
                <w:rFonts w:eastAsia="Calibri"/>
              </w:rPr>
            </w:pPr>
          </w:p>
        </w:tc>
      </w:tr>
    </w:tbl>
    <w:p w14:paraId="2F6ED560" w14:textId="646DC4AA" w:rsidR="0068621D" w:rsidRDefault="00DA23F0" w:rsidP="00FC3D78">
      <w:pPr>
        <w:spacing w:line="360" w:lineRule="auto"/>
        <w:jc w:val="both"/>
      </w:pPr>
      <w:r w:rsidRPr="002A78FB">
        <w:t xml:space="preserve">Collected raw materials were </w:t>
      </w:r>
      <w:r w:rsidR="003D429C" w:rsidRPr="002A78FB">
        <w:t>then graded</w:t>
      </w:r>
      <w:r w:rsidR="009B7EC8" w:rsidRPr="002A78FB">
        <w:t xml:space="preserve"> on the basis</w:t>
      </w:r>
      <w:r w:rsidRPr="002A78FB">
        <w:t xml:space="preserve"> of </w:t>
      </w:r>
      <w:r w:rsidR="00884CEA" w:rsidRPr="002A78FB">
        <w:t xml:space="preserve">their </w:t>
      </w:r>
      <w:r w:rsidRPr="002A78FB">
        <w:t>sizes</w:t>
      </w:r>
      <w:r w:rsidR="009B7EC8" w:rsidRPr="002A78FB">
        <w:t>. Small amount of salt was added with raw materials</w:t>
      </w:r>
      <w:r w:rsidR="008330A5" w:rsidRPr="002A78FB">
        <w:t xml:space="preserve"> (Fig 3.A)</w:t>
      </w:r>
      <w:r w:rsidR="009B7EC8" w:rsidRPr="002A78FB">
        <w:t>. Then these were dried in the sun for 1-2 day</w:t>
      </w:r>
      <w:r w:rsidR="008330A5" w:rsidRPr="002A78FB">
        <w:t xml:space="preserve"> (Fig 3.B)</w:t>
      </w:r>
      <w:r w:rsidR="009B7EC8" w:rsidRPr="002A78FB">
        <w:t>. After sun drying raw materials were grinded in wooden mortar with salt</w:t>
      </w:r>
      <w:r w:rsidR="008330A5" w:rsidRPr="002A78FB">
        <w:t xml:space="preserve"> (Fig 3.C)</w:t>
      </w:r>
      <w:r w:rsidR="009B7EC8" w:rsidRPr="002A78FB">
        <w:t xml:space="preserve">. The grinding raw </w:t>
      </w:r>
      <w:r w:rsidR="00667887" w:rsidRPr="002A78FB">
        <w:t>materials</w:t>
      </w:r>
      <w:r w:rsidR="009B7EC8" w:rsidRPr="002A78FB">
        <w:t xml:space="preserve"> dried again in </w:t>
      </w:r>
    </w:p>
    <w:p w14:paraId="6BF201DF" w14:textId="77777777" w:rsidR="002A78FB" w:rsidRDefault="002A78FB" w:rsidP="00FC3D78">
      <w:pPr>
        <w:spacing w:line="360" w:lineRule="auto"/>
        <w:jc w:val="both"/>
      </w:pPr>
    </w:p>
    <w:p w14:paraId="087444AA" w14:textId="77777777" w:rsidR="002A78FB" w:rsidRDefault="002A78FB" w:rsidP="00FC3D78">
      <w:pPr>
        <w:spacing w:line="360" w:lineRule="auto"/>
        <w:jc w:val="both"/>
      </w:pPr>
    </w:p>
    <w:p w14:paraId="579E324A" w14:textId="77777777" w:rsidR="002A78FB" w:rsidRDefault="002A78FB" w:rsidP="00FC3D78">
      <w:pPr>
        <w:spacing w:line="360" w:lineRule="auto"/>
        <w:jc w:val="both"/>
      </w:pPr>
    </w:p>
    <w:p w14:paraId="63974884" w14:textId="77777777" w:rsidR="002A78FB" w:rsidRDefault="002A78FB" w:rsidP="00FC3D78">
      <w:pPr>
        <w:spacing w:line="360" w:lineRule="auto"/>
        <w:jc w:val="both"/>
      </w:pPr>
    </w:p>
    <w:p w14:paraId="6BA116F6" w14:textId="77777777" w:rsidR="002A78FB" w:rsidRDefault="002A78FB" w:rsidP="00FC3D78">
      <w:pPr>
        <w:spacing w:line="360" w:lineRule="auto"/>
        <w:jc w:val="both"/>
      </w:pPr>
    </w:p>
    <w:p w14:paraId="3B2B08C5" w14:textId="77777777" w:rsidR="002A78FB" w:rsidRDefault="002A78FB" w:rsidP="00FC3D78">
      <w:pPr>
        <w:spacing w:line="360" w:lineRule="auto"/>
        <w:jc w:val="both"/>
      </w:pPr>
    </w:p>
    <w:p w14:paraId="75211464" w14:textId="77777777" w:rsidR="002A78FB" w:rsidRDefault="002A78FB" w:rsidP="00FC3D78">
      <w:pPr>
        <w:spacing w:line="360" w:lineRule="auto"/>
        <w:jc w:val="both"/>
      </w:pPr>
    </w:p>
    <w:p w14:paraId="68260D89" w14:textId="77777777" w:rsidR="002A78FB" w:rsidRDefault="002A78FB" w:rsidP="00FC3D78">
      <w:pPr>
        <w:spacing w:line="360" w:lineRule="auto"/>
        <w:jc w:val="both"/>
      </w:pPr>
    </w:p>
    <w:p w14:paraId="7B9F3EC8" w14:textId="77777777" w:rsidR="002A78FB" w:rsidRDefault="002A78FB" w:rsidP="00FC3D78">
      <w:pPr>
        <w:spacing w:line="360" w:lineRule="auto"/>
        <w:jc w:val="both"/>
      </w:pPr>
    </w:p>
    <w:p w14:paraId="39C7195E" w14:textId="77777777" w:rsidR="002A78FB" w:rsidRDefault="002A78FB" w:rsidP="00FC3D78">
      <w:pPr>
        <w:spacing w:line="360" w:lineRule="auto"/>
        <w:jc w:val="both"/>
      </w:pPr>
    </w:p>
    <w:p w14:paraId="736E6467" w14:textId="77777777" w:rsidR="002A78FB" w:rsidRDefault="002A78FB" w:rsidP="00FC3D78">
      <w:pPr>
        <w:spacing w:line="360" w:lineRule="auto"/>
        <w:jc w:val="both"/>
      </w:pPr>
    </w:p>
    <w:p w14:paraId="66548BE5" w14:textId="77777777" w:rsidR="002A78FB" w:rsidRDefault="002A78FB" w:rsidP="00FC3D78">
      <w:pPr>
        <w:spacing w:line="360" w:lineRule="auto"/>
        <w:jc w:val="both"/>
      </w:pPr>
    </w:p>
    <w:p w14:paraId="3C381078" w14:textId="77777777" w:rsidR="002A78FB" w:rsidRDefault="002A78FB" w:rsidP="00FC3D78">
      <w:pPr>
        <w:spacing w:line="360" w:lineRule="auto"/>
        <w:jc w:val="both"/>
      </w:pPr>
    </w:p>
    <w:p w14:paraId="2225A322" w14:textId="77777777" w:rsidR="002A78FB" w:rsidRPr="002A78FB" w:rsidRDefault="002A78FB" w:rsidP="00FC3D78">
      <w:pPr>
        <w:spacing w:line="360" w:lineRule="auto"/>
        <w:jc w:val="both"/>
      </w:pPr>
    </w:p>
    <w:p w14:paraId="7AB461F8" w14:textId="57049D07" w:rsidR="00130473" w:rsidRPr="002A78FB" w:rsidRDefault="00130473" w:rsidP="00FC3D78">
      <w:pPr>
        <w:spacing w:line="360" w:lineRule="auto"/>
        <w:jc w:val="both"/>
      </w:pPr>
    </w:p>
    <w:p w14:paraId="4D7DAF1F" w14:textId="7E293C43" w:rsidR="00130473" w:rsidRPr="002A78FB" w:rsidRDefault="00130473" w:rsidP="00FC3D78">
      <w:pPr>
        <w:spacing w:line="360" w:lineRule="auto"/>
        <w:jc w:val="both"/>
      </w:pPr>
      <w:r w:rsidRPr="002A78FB">
        <w:rPr>
          <w:b/>
          <w:bCs/>
          <w:noProof/>
        </w:rPr>
        <mc:AlternateContent>
          <mc:Choice Requires="wpg">
            <w:drawing>
              <wp:anchor distT="0" distB="0" distL="114300" distR="114300" simplePos="0" relativeHeight="251657728" behindDoc="0" locked="0" layoutInCell="1" allowOverlap="1" wp14:anchorId="6059CDE1" wp14:editId="015E48FD">
                <wp:simplePos x="0" y="0"/>
                <wp:positionH relativeFrom="column">
                  <wp:posOffset>1883410</wp:posOffset>
                </wp:positionH>
                <wp:positionV relativeFrom="paragraph">
                  <wp:posOffset>29210</wp:posOffset>
                </wp:positionV>
                <wp:extent cx="1832610" cy="8362315"/>
                <wp:effectExtent l="6985" t="26035" r="0" b="3175"/>
                <wp:wrapNone/>
                <wp:docPr id="1900663850"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2610" cy="8362315"/>
                          <a:chOff x="0" y="0"/>
                          <a:chExt cx="1832445" cy="8362121"/>
                        </a:xfrm>
                      </wpg:grpSpPr>
                      <wps:wsp>
                        <wps:cNvPr id="1741747867" name="Text Box 3"/>
                        <wps:cNvSpPr txBox="1">
                          <a:spLocks noChangeArrowheads="1"/>
                        </wps:cNvSpPr>
                        <wps:spPr bwMode="auto">
                          <a:xfrm>
                            <a:off x="47708" y="1158571"/>
                            <a:ext cx="1778000" cy="197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860CC6" w14:textId="77777777" w:rsidR="005153A5" w:rsidRPr="00D842DA" w:rsidRDefault="00202CAA" w:rsidP="00202CAA">
                              <w:pPr>
                                <w:rPr>
                                  <w:sz w:val="20"/>
                                  <w:szCs w:val="20"/>
                                </w:rPr>
                              </w:pPr>
                              <w:r>
                                <w:rPr>
                                  <w:b/>
                                  <w:sz w:val="20"/>
                                  <w:szCs w:val="20"/>
                                </w:rPr>
                                <w:t xml:space="preserve">A. </w:t>
                              </w:r>
                              <w:r w:rsidR="005153A5" w:rsidRPr="00CE157C">
                                <w:rPr>
                                  <w:b/>
                                  <w:sz w:val="20"/>
                                  <w:szCs w:val="20"/>
                                </w:rPr>
                                <w:t>Sorted &amp; salted raw shrimp</w:t>
                              </w:r>
                            </w:p>
                          </w:txbxContent>
                        </wps:txbx>
                        <wps:bodyPr rot="0" vert="horz" wrap="square" lIns="0" tIns="0" rIns="0" bIns="0" anchor="t" anchorCtr="0" upright="1">
                          <a:noAutofit/>
                        </wps:bodyPr>
                      </wps:wsp>
                      <pic:pic xmlns:pic="http://schemas.openxmlformats.org/drawingml/2006/picture">
                        <pic:nvPicPr>
                          <pic:cNvPr id="542787514" name="Picture 1" descr="C:\Users\User\Desktop\IMG_20180821_130346.jpg"/>
                          <pic:cNvPicPr>
                            <a:picLocks noChangeAspect="1"/>
                          </pic:cNvPicPr>
                        </pic:nvPicPr>
                        <pic:blipFill>
                          <a:blip r:embed="rId11" cstate="print">
                            <a:extLst>
                              <a:ext uri="{28A0092B-C50C-407E-A947-70E740481C1C}">
                                <a14:useLocalDpi xmlns:a14="http://schemas.microsoft.com/office/drawing/2010/main" val="0"/>
                              </a:ext>
                            </a:extLst>
                          </a:blip>
                          <a:srcRect l="11433" t="18721" r="12012" b="25467"/>
                          <a:stretch>
                            <a:fillRect/>
                          </a:stretch>
                        </pic:blipFill>
                        <pic:spPr bwMode="auto">
                          <a:xfrm>
                            <a:off x="77857" y="0"/>
                            <a:ext cx="1700530" cy="1115060"/>
                          </a:xfrm>
                          <a:prstGeom prst="rect">
                            <a:avLst/>
                          </a:prstGeom>
                          <a:noFill/>
                          <a:ln w="25400" algn="ctr">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42822372" name="Picture 6" descr="E:\pictures\Term paper pic\IMG_20180821_130447.jpg"/>
                          <pic:cNvPicPr>
                            <a:picLocks noChangeAspect="1"/>
                          </pic:cNvPicPr>
                        </pic:nvPicPr>
                        <pic:blipFill>
                          <a:blip r:embed="rId12">
                            <a:extLst>
                              <a:ext uri="{28A0092B-C50C-407E-A947-70E740481C1C}">
                                <a14:useLocalDpi xmlns:a14="http://schemas.microsoft.com/office/drawing/2010/main" val="0"/>
                              </a:ext>
                            </a:extLst>
                          </a:blip>
                          <a:srcRect t="10594" r="27469" b="57849"/>
                          <a:stretch>
                            <a:fillRect/>
                          </a:stretch>
                        </pic:blipFill>
                        <pic:spPr bwMode="auto">
                          <a:xfrm>
                            <a:off x="69905" y="1407380"/>
                            <a:ext cx="1713230" cy="1100455"/>
                          </a:xfrm>
                          <a:prstGeom prst="rect">
                            <a:avLst/>
                          </a:prstGeom>
                          <a:noFill/>
                          <a:ln w="25400" algn="ctr">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wps:wsp>
                        <wps:cNvPr id="100492916" name="Text Box 7"/>
                        <wps:cNvSpPr txBox="1">
                          <a:spLocks noChangeArrowheads="1"/>
                        </wps:cNvSpPr>
                        <wps:spPr bwMode="auto">
                          <a:xfrm>
                            <a:off x="27830" y="2550049"/>
                            <a:ext cx="1791777"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59E03" w14:textId="77777777" w:rsidR="005153A5" w:rsidRPr="00CE157C" w:rsidRDefault="00D842DA" w:rsidP="005153A5">
                              <w:pPr>
                                <w:jc w:val="center"/>
                                <w:rPr>
                                  <w:sz w:val="20"/>
                                  <w:szCs w:val="20"/>
                                </w:rPr>
                              </w:pPr>
                              <w:r>
                                <w:rPr>
                                  <w:b/>
                                  <w:sz w:val="20"/>
                                  <w:szCs w:val="20"/>
                                </w:rPr>
                                <w:t xml:space="preserve">B.  </w:t>
                              </w:r>
                              <w:r w:rsidR="005153A5" w:rsidRPr="00CE157C">
                                <w:rPr>
                                  <w:b/>
                                  <w:sz w:val="20"/>
                                  <w:szCs w:val="20"/>
                                </w:rPr>
                                <w:t xml:space="preserve">Sun drying salted shrimp                        </w:t>
                              </w:r>
                            </w:p>
                            <w:p w14:paraId="3C1BA6F1" w14:textId="77777777" w:rsidR="005153A5" w:rsidRPr="00D842DA" w:rsidRDefault="005153A5" w:rsidP="005153A5">
                              <w:pPr>
                                <w:jc w:val="center"/>
                              </w:pPr>
                            </w:p>
                          </w:txbxContent>
                        </wps:txbx>
                        <wps:bodyPr rot="0" vert="horz" wrap="square" lIns="0" tIns="0" rIns="0" bIns="0" anchor="t" anchorCtr="0" upright="1">
                          <a:noAutofit/>
                        </wps:bodyPr>
                      </wps:wsp>
                      <wps:wsp>
                        <wps:cNvPr id="1476291142" name="Text Box 9"/>
                        <wps:cNvSpPr txBox="1">
                          <a:spLocks noChangeArrowheads="1"/>
                        </wps:cNvSpPr>
                        <wps:spPr bwMode="auto">
                          <a:xfrm>
                            <a:off x="19879" y="3933576"/>
                            <a:ext cx="1800804"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3D913C" w14:textId="77777777" w:rsidR="005153A5" w:rsidRPr="00CE157C" w:rsidRDefault="00D842DA" w:rsidP="005153A5">
                              <w:pPr>
                                <w:jc w:val="center"/>
                                <w:rPr>
                                  <w:sz w:val="20"/>
                                  <w:szCs w:val="20"/>
                                </w:rPr>
                              </w:pPr>
                              <w:r>
                                <w:rPr>
                                  <w:b/>
                                  <w:sz w:val="20"/>
                                  <w:szCs w:val="20"/>
                                </w:rPr>
                                <w:t xml:space="preserve">C. </w:t>
                              </w:r>
                              <w:r w:rsidR="005153A5" w:rsidRPr="00CE157C">
                                <w:rPr>
                                  <w:b/>
                                  <w:sz w:val="20"/>
                                  <w:szCs w:val="20"/>
                                </w:rPr>
                                <w:t xml:space="preserve">Mortar-pestle for grinding                        </w:t>
                              </w:r>
                            </w:p>
                            <w:p w14:paraId="38F989CF" w14:textId="77777777" w:rsidR="005153A5" w:rsidRDefault="005153A5" w:rsidP="005153A5">
                              <w:pPr>
                                <w:jc w:val="center"/>
                              </w:pPr>
                            </w:p>
                          </w:txbxContent>
                        </wps:txbx>
                        <wps:bodyPr rot="0" vert="horz" wrap="square" lIns="0" tIns="0" rIns="0" bIns="0" anchor="t" anchorCtr="0" upright="1">
                          <a:noAutofit/>
                        </wps:bodyPr>
                      </wps:wsp>
                      <pic:pic xmlns:pic="http://schemas.openxmlformats.org/drawingml/2006/picture">
                        <pic:nvPicPr>
                          <pic:cNvPr id="621285657" name="Picture 11" descr="E:\pictures\Term paper pic\IMG_20180821_130629.jpg"/>
                          <pic:cNvPicPr>
                            <a:picLocks noChangeAspect="1"/>
                          </pic:cNvPicPr>
                        </pic:nvPicPr>
                        <pic:blipFill>
                          <a:blip r:embed="rId13">
                            <a:extLst>
                              <a:ext uri="{28A0092B-C50C-407E-A947-70E740481C1C}">
                                <a14:useLocalDpi xmlns:a14="http://schemas.microsoft.com/office/drawing/2010/main" val="0"/>
                              </a:ext>
                            </a:extLst>
                          </a:blip>
                          <a:srcRect l="7841" t="45399" r="22044" b="21294"/>
                          <a:stretch>
                            <a:fillRect/>
                          </a:stretch>
                        </pic:blipFill>
                        <pic:spPr bwMode="auto">
                          <a:xfrm>
                            <a:off x="50027" y="2782956"/>
                            <a:ext cx="1727200" cy="1104900"/>
                          </a:xfrm>
                          <a:prstGeom prst="rect">
                            <a:avLst/>
                          </a:prstGeom>
                          <a:noFill/>
                          <a:ln w="25400" algn="ctr">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9723308" name="Picture 12" descr="C:\Users\User\Desktop\IMG_20180821_130826.jpg"/>
                          <pic:cNvPicPr>
                            <a:picLocks noChangeAspect="1"/>
                          </pic:cNvPicPr>
                        </pic:nvPicPr>
                        <pic:blipFill>
                          <a:blip r:embed="rId14">
                            <a:extLst>
                              <a:ext uri="{28A0092B-C50C-407E-A947-70E740481C1C}">
                                <a14:useLocalDpi xmlns:a14="http://schemas.microsoft.com/office/drawing/2010/main" val="0"/>
                              </a:ext>
                            </a:extLst>
                          </a:blip>
                          <a:srcRect t="-2" r="31258" b="41409"/>
                          <a:stretch>
                            <a:fillRect/>
                          </a:stretch>
                        </pic:blipFill>
                        <pic:spPr bwMode="auto">
                          <a:xfrm>
                            <a:off x="38100" y="4178410"/>
                            <a:ext cx="1752600" cy="1117600"/>
                          </a:xfrm>
                          <a:prstGeom prst="rect">
                            <a:avLst/>
                          </a:prstGeom>
                          <a:noFill/>
                          <a:ln w="25400" algn="ctr">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wps:wsp>
                        <wps:cNvPr id="2145914024" name="Text Box 13"/>
                        <wps:cNvSpPr txBox="1">
                          <a:spLocks noChangeArrowheads="1"/>
                        </wps:cNvSpPr>
                        <wps:spPr bwMode="auto">
                          <a:xfrm>
                            <a:off x="11927" y="5344933"/>
                            <a:ext cx="1820518"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419250" w14:textId="77777777" w:rsidR="005153A5" w:rsidRPr="00CE157C" w:rsidRDefault="00D842DA" w:rsidP="005153A5">
                              <w:pPr>
                                <w:jc w:val="center"/>
                              </w:pPr>
                              <w:r>
                                <w:rPr>
                                  <w:b/>
                                  <w:sz w:val="20"/>
                                  <w:szCs w:val="20"/>
                                </w:rPr>
                                <w:t xml:space="preserve">D. </w:t>
                              </w:r>
                              <w:r w:rsidR="005153A5" w:rsidRPr="00CE157C">
                                <w:rPr>
                                  <w:b/>
                                  <w:sz w:val="20"/>
                                  <w:szCs w:val="20"/>
                                </w:rPr>
                                <w:t>Grinded salted shrimp</w:t>
                              </w:r>
                            </w:p>
                          </w:txbxContent>
                        </wps:txbx>
                        <wps:bodyPr rot="0" vert="horz" wrap="square" lIns="0" tIns="0" rIns="0" bIns="0" anchor="t" anchorCtr="0" upright="1">
                          <a:noAutofit/>
                        </wps:bodyPr>
                      </wps:wsp>
                      <pic:pic xmlns:pic="http://schemas.openxmlformats.org/drawingml/2006/picture">
                        <pic:nvPicPr>
                          <pic:cNvPr id="1865179594" name="Picture 15" descr="E:\pictures\Term paper pic\IMG_20180821_130801.jpg"/>
                          <pic:cNvPicPr>
                            <a:picLocks noChangeAspect="1"/>
                          </pic:cNvPicPr>
                        </pic:nvPicPr>
                        <pic:blipFill>
                          <a:blip r:embed="rId15">
                            <a:extLst>
                              <a:ext uri="{28A0092B-C50C-407E-A947-70E740481C1C}">
                                <a14:useLocalDpi xmlns:a14="http://schemas.microsoft.com/office/drawing/2010/main" val="0"/>
                              </a:ext>
                            </a:extLst>
                          </a:blip>
                          <a:srcRect l="35373" t="20609" r="4181" b="28596"/>
                          <a:stretch>
                            <a:fillRect/>
                          </a:stretch>
                        </pic:blipFill>
                        <pic:spPr bwMode="auto">
                          <a:xfrm>
                            <a:off x="34125" y="5581815"/>
                            <a:ext cx="1771650" cy="1111250"/>
                          </a:xfrm>
                          <a:prstGeom prst="rect">
                            <a:avLst/>
                          </a:prstGeom>
                          <a:noFill/>
                          <a:ln w="25400" algn="ctr">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wps:wsp>
                        <wps:cNvPr id="494230896" name="Text Box 14"/>
                        <wps:cNvSpPr txBox="1">
                          <a:spLocks noChangeArrowheads="1"/>
                        </wps:cNvSpPr>
                        <wps:spPr bwMode="auto">
                          <a:xfrm>
                            <a:off x="7952" y="6740387"/>
                            <a:ext cx="1820518"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A1393B" w14:textId="77777777" w:rsidR="005153A5" w:rsidRPr="00CE157C" w:rsidRDefault="00D842DA" w:rsidP="005153A5">
                              <w:pPr>
                                <w:jc w:val="center"/>
                              </w:pPr>
                              <w:r>
                                <w:rPr>
                                  <w:b/>
                                  <w:sz w:val="20"/>
                                  <w:szCs w:val="20"/>
                                </w:rPr>
                                <w:t xml:space="preserve">E. </w:t>
                              </w:r>
                              <w:r w:rsidR="005153A5" w:rsidRPr="00CE157C">
                                <w:rPr>
                                  <w:b/>
                                  <w:sz w:val="20"/>
                                  <w:szCs w:val="20"/>
                                </w:rPr>
                                <w:t xml:space="preserve">Quality checking of </w:t>
                              </w:r>
                              <w:r w:rsidR="005153A5" w:rsidRPr="00CE157C">
                                <w:rPr>
                                  <w:b/>
                                  <w:i/>
                                  <w:iCs/>
                                  <w:sz w:val="20"/>
                                  <w:szCs w:val="20"/>
                                </w:rPr>
                                <w:t>Nappi</w:t>
                              </w:r>
                            </w:p>
                          </w:txbxContent>
                        </wps:txbx>
                        <wps:bodyPr rot="0" vert="horz" wrap="square" lIns="0" tIns="0" rIns="0" bIns="0" anchor="t" anchorCtr="0" upright="1">
                          <a:noAutofit/>
                        </wps:bodyPr>
                      </wps:wsp>
                      <pic:pic xmlns:pic="http://schemas.openxmlformats.org/drawingml/2006/picture">
                        <pic:nvPicPr>
                          <pic:cNvPr id="533565219" name="Picture 1" descr="E:\pictures\Term paper pic\IMG_20180821_130947.jpg"/>
                          <pic:cNvPicPr>
                            <a:picLocks noChangeAspect="1"/>
                          </pic:cNvPicPr>
                        </pic:nvPicPr>
                        <pic:blipFill>
                          <a:blip r:embed="rId16">
                            <a:extLst>
                              <a:ext uri="{28A0092B-C50C-407E-A947-70E740481C1C}">
                                <a14:useLocalDpi xmlns:a14="http://schemas.microsoft.com/office/drawing/2010/main" val="0"/>
                              </a:ext>
                            </a:extLst>
                          </a:blip>
                          <a:srcRect l="15984" t="16599" r="24536" b="31619"/>
                          <a:stretch>
                            <a:fillRect/>
                          </a:stretch>
                        </pic:blipFill>
                        <pic:spPr bwMode="auto">
                          <a:xfrm>
                            <a:off x="26173" y="6977269"/>
                            <a:ext cx="1774190" cy="1144905"/>
                          </a:xfrm>
                          <a:prstGeom prst="rect">
                            <a:avLst/>
                          </a:prstGeom>
                          <a:noFill/>
                          <a:ln w="25400" algn="ctr">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wps:wsp>
                        <wps:cNvPr id="165864495" name="Text Box 15"/>
                        <wps:cNvSpPr txBox="1">
                          <a:spLocks noChangeArrowheads="1"/>
                        </wps:cNvSpPr>
                        <wps:spPr bwMode="auto">
                          <a:xfrm>
                            <a:off x="0" y="8171621"/>
                            <a:ext cx="1820518"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3C36E5" w14:textId="77777777" w:rsidR="005153A5" w:rsidRDefault="00D842DA" w:rsidP="005153A5">
                              <w:pPr>
                                <w:jc w:val="center"/>
                              </w:pPr>
                              <w:r>
                                <w:rPr>
                                  <w:b/>
                                  <w:sz w:val="20"/>
                                  <w:szCs w:val="20"/>
                                </w:rPr>
                                <w:t xml:space="preserve">F. </w:t>
                              </w:r>
                              <w:r w:rsidR="005153A5" w:rsidRPr="00202CAA">
                                <w:rPr>
                                  <w:b/>
                                  <w:i/>
                                  <w:iCs/>
                                  <w:sz w:val="20"/>
                                  <w:szCs w:val="20"/>
                                </w:rPr>
                                <w:t>Nappi</w:t>
                              </w:r>
                              <w:r w:rsidR="005153A5">
                                <w:rPr>
                                  <w:b/>
                                  <w:sz w:val="20"/>
                                  <w:szCs w:val="20"/>
                                </w:rPr>
                                <w:t xml:space="preserve"> ready for marketing </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59CDE1" id="Group 16" o:spid="_x0000_s1026" style="position:absolute;left:0;text-align:left;margin-left:148.3pt;margin-top:2.3pt;width:144.3pt;height:658.45pt;z-index:251657728" coordsize="18324,836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">
                <v:shapetype id="_x0000_t202" coordsize="21600,21600" o:spt="202" path="m,l,21600r21600,l21600,xe">
                  <v:stroke joinstyle="miter"/>
                  <v:path gradientshapeok="t" o:connecttype="rect"/>
                </v:shapetype>
                <v:shape id="Text Box 3" o:spid="_x0000_s1027" type="#_x0000_t202" style="position:absolute;left:477;top:11585;width:17780;height:1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" stroked="f">
                  <v:textbox inset="0,0,0,0">
                    <w:txbxContent>
                      <w:p w14:paraId="35860CC6" w14:textId="77777777" w:rsidR="005153A5" w:rsidRPr="00D842DA" w:rsidRDefault="00202CAA" w:rsidP="00202CAA">
                        <w:pPr>
                          <w:rPr>
                            <w:sz w:val="20"/>
                            <w:szCs w:val="20"/>
                          </w:rPr>
                        </w:pPr>
                        <w:r>
                          <w:rPr>
                            <w:b/>
                            <w:sz w:val="20"/>
                            <w:szCs w:val="20"/>
                          </w:rPr>
                          <w:t xml:space="preserve">A. </w:t>
                        </w:r>
                        <w:r w:rsidR="005153A5" w:rsidRPr="00CE157C">
                          <w:rPr>
                            <w:b/>
                            <w:sz w:val="20"/>
                            <w:szCs w:val="20"/>
                          </w:rPr>
                          <w:t>Sorted &amp; salted raw shrimp</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778;width:17005;height:11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" stroked="t" strokecolor="blue" strokeweight="2pt">
                  <v:imagedata r:id="rId17" o:title="IMG_20180821_130346" croptop="12269f" cropbottom="16690f" cropleft="7493f" cropright="7872f"/>
                  <v:path arrowok="t"/>
                </v:shape>
                <v:shape id="Picture 6" o:spid="_x0000_s1029" type="#_x0000_t75" style="position:absolute;left:699;top:14073;width:17132;height:11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" stroked="t" strokecolor="blue" strokeweight="2pt">
                  <v:imagedata r:id="rId18" o:title="IMG_20180821_130447" croptop="6943f" cropbottom="37912f" cropright="18002f"/>
                  <v:path arrowok="t"/>
                </v:shape>
                <v:shape id="Text Box 7" o:spid="_x0000_s1030" type="#_x0000_t202" style="position:absolute;left:278;top:25500;width:1791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" stroked="f">
                  <v:textbox inset="0,0,0,0">
                    <w:txbxContent>
                      <w:p w14:paraId="36D59E03" w14:textId="77777777" w:rsidR="005153A5" w:rsidRPr="00CE157C" w:rsidRDefault="00D842DA" w:rsidP="005153A5">
                        <w:pPr>
                          <w:jc w:val="center"/>
                          <w:rPr>
                            <w:sz w:val="20"/>
                            <w:szCs w:val="20"/>
                          </w:rPr>
                        </w:pPr>
                        <w:r>
                          <w:rPr>
                            <w:b/>
                            <w:sz w:val="20"/>
                            <w:szCs w:val="20"/>
                          </w:rPr>
                          <w:t xml:space="preserve">B.  </w:t>
                        </w:r>
                        <w:r w:rsidR="005153A5" w:rsidRPr="00CE157C">
                          <w:rPr>
                            <w:b/>
                            <w:sz w:val="20"/>
                            <w:szCs w:val="20"/>
                          </w:rPr>
                          <w:t xml:space="preserve">Sun drying salted shrimp                        </w:t>
                        </w:r>
                      </w:p>
                      <w:p w14:paraId="3C1BA6F1" w14:textId="77777777" w:rsidR="005153A5" w:rsidRPr="00D842DA" w:rsidRDefault="005153A5" w:rsidP="005153A5">
                        <w:pPr>
                          <w:jc w:val="center"/>
                        </w:pPr>
                      </w:p>
                    </w:txbxContent>
                  </v:textbox>
                </v:shape>
                <v:shape id="Text Box 9" o:spid="_x0000_s1031" type="#_x0000_t202" style="position:absolute;left:198;top:39335;width:18008;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" stroked="f">
                  <v:textbox inset="0,0,0,0">
                    <w:txbxContent>
                      <w:p w14:paraId="343D913C" w14:textId="77777777" w:rsidR="005153A5" w:rsidRPr="00CE157C" w:rsidRDefault="00D842DA" w:rsidP="005153A5">
                        <w:pPr>
                          <w:jc w:val="center"/>
                          <w:rPr>
                            <w:sz w:val="20"/>
                            <w:szCs w:val="20"/>
                          </w:rPr>
                        </w:pPr>
                        <w:r>
                          <w:rPr>
                            <w:b/>
                            <w:sz w:val="20"/>
                            <w:szCs w:val="20"/>
                          </w:rPr>
                          <w:t xml:space="preserve">C. </w:t>
                        </w:r>
                        <w:r w:rsidR="005153A5" w:rsidRPr="00CE157C">
                          <w:rPr>
                            <w:b/>
                            <w:sz w:val="20"/>
                            <w:szCs w:val="20"/>
                          </w:rPr>
                          <w:t xml:space="preserve">Mortar-pestle for grinding                        </w:t>
                        </w:r>
                      </w:p>
                      <w:p w14:paraId="38F989CF" w14:textId="77777777" w:rsidR="005153A5" w:rsidRDefault="005153A5" w:rsidP="005153A5">
                        <w:pPr>
                          <w:jc w:val="center"/>
                        </w:pPr>
                      </w:p>
                    </w:txbxContent>
                  </v:textbox>
                </v:shape>
                <v:shape id="Picture 11" o:spid="_x0000_s1032" type="#_x0000_t75" style="position:absolute;left:500;top:27829;width:17272;height:11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" stroked="t" strokecolor="blue" strokeweight="2pt">
                  <v:imagedata r:id="rId19" o:title="IMG_20180821_130629" croptop="29753f" cropbottom="13955f" cropleft="5139f" cropright="14447f"/>
                  <v:path arrowok="t"/>
                </v:shape>
                <v:shape id="Picture 12" o:spid="_x0000_s1033" type="#_x0000_t75" style="position:absolute;left:381;top:41784;width:17526;height:11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" stroked="t" strokecolor="blue" strokeweight="2pt">
                  <v:imagedata r:id="rId20" o:title="IMG_20180821_130826" croptop="-1f" cropbottom="27138f" cropright="20485f"/>
                  <v:path arrowok="t"/>
                </v:shape>
                <v:shape id="Text Box 13" o:spid="_x0000_s1034" type="#_x0000_t202" style="position:absolute;left:119;top:53449;width:1820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" stroked="f">
                  <v:textbox inset="0,0,0,0">
                    <w:txbxContent>
                      <w:p w14:paraId="26419250" w14:textId="77777777" w:rsidR="005153A5" w:rsidRPr="00CE157C" w:rsidRDefault="00D842DA" w:rsidP="005153A5">
                        <w:pPr>
                          <w:jc w:val="center"/>
                        </w:pPr>
                        <w:r>
                          <w:rPr>
                            <w:b/>
                            <w:sz w:val="20"/>
                            <w:szCs w:val="20"/>
                          </w:rPr>
                          <w:t xml:space="preserve">D. </w:t>
                        </w:r>
                        <w:r w:rsidR="005153A5" w:rsidRPr="00CE157C">
                          <w:rPr>
                            <w:b/>
                            <w:sz w:val="20"/>
                            <w:szCs w:val="20"/>
                          </w:rPr>
                          <w:t>Grinded salted shrimp</w:t>
                        </w:r>
                      </w:p>
                    </w:txbxContent>
                  </v:textbox>
                </v:shape>
                <v:shape id="Picture 15" o:spid="_x0000_s1035" type="#_x0000_t75" style="position:absolute;left:341;top:55818;width:17716;height:11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" stroked="t" strokecolor="blue" strokeweight="2pt">
                  <v:imagedata r:id="rId21" o:title="IMG_20180821_130801" croptop="13506f" cropbottom="18741f" cropleft="23182f" cropright="2740f"/>
                  <v:path arrowok="t"/>
                </v:shape>
                <v:shape id="Text Box 14" o:spid="_x0000_s1036" type="#_x0000_t202" style="position:absolute;left:79;top:67403;width:1820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" stroked="f">
                  <v:textbox inset="0,0,0,0">
                    <w:txbxContent>
                      <w:p w14:paraId="7FA1393B" w14:textId="77777777" w:rsidR="005153A5" w:rsidRPr="00CE157C" w:rsidRDefault="00D842DA" w:rsidP="005153A5">
                        <w:pPr>
                          <w:jc w:val="center"/>
                        </w:pPr>
                        <w:r>
                          <w:rPr>
                            <w:b/>
                            <w:sz w:val="20"/>
                            <w:szCs w:val="20"/>
                          </w:rPr>
                          <w:t xml:space="preserve">E. </w:t>
                        </w:r>
                        <w:r w:rsidR="005153A5" w:rsidRPr="00CE157C">
                          <w:rPr>
                            <w:b/>
                            <w:sz w:val="20"/>
                            <w:szCs w:val="20"/>
                          </w:rPr>
                          <w:t xml:space="preserve">Quality checking of </w:t>
                        </w:r>
                        <w:r w:rsidR="005153A5" w:rsidRPr="00CE157C">
                          <w:rPr>
                            <w:b/>
                            <w:i/>
                            <w:iCs/>
                            <w:sz w:val="20"/>
                            <w:szCs w:val="20"/>
                          </w:rPr>
                          <w:t>Nappi</w:t>
                        </w:r>
                      </w:p>
                    </w:txbxContent>
                  </v:textbox>
                </v:shape>
                <v:shape id="Picture 1" o:spid="_x0000_s1037" type="#_x0000_t75" style="position:absolute;left:261;top:69772;width:17742;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" stroked="t" strokecolor="blue" strokeweight="2pt">
                  <v:imagedata r:id="rId22" o:title="IMG_20180821_130947" croptop="10878f" cropbottom="20722f" cropleft="10475f" cropright="16080f"/>
                  <v:path arrowok="t"/>
                </v:shape>
                <v:shape id="Text Box 15" o:spid="_x0000_s1038" type="#_x0000_t202" style="position:absolute;top:81716;width:1820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" stroked="f">
                  <v:textbox inset="0,0,0,0">
                    <w:txbxContent>
                      <w:p w14:paraId="713C36E5" w14:textId="77777777" w:rsidR="005153A5" w:rsidRDefault="00D842DA" w:rsidP="005153A5">
                        <w:pPr>
                          <w:jc w:val="center"/>
                        </w:pPr>
                        <w:r>
                          <w:rPr>
                            <w:b/>
                            <w:sz w:val="20"/>
                            <w:szCs w:val="20"/>
                          </w:rPr>
                          <w:t xml:space="preserve">F. </w:t>
                        </w:r>
                        <w:r w:rsidR="005153A5" w:rsidRPr="00202CAA">
                          <w:rPr>
                            <w:b/>
                            <w:i/>
                            <w:iCs/>
                            <w:sz w:val="20"/>
                            <w:szCs w:val="20"/>
                          </w:rPr>
                          <w:t>Nappi</w:t>
                        </w:r>
                        <w:r w:rsidR="005153A5">
                          <w:rPr>
                            <w:b/>
                            <w:sz w:val="20"/>
                            <w:szCs w:val="20"/>
                          </w:rPr>
                          <w:t xml:space="preserve"> ready for marketing </w:t>
                        </w:r>
                      </w:p>
                    </w:txbxContent>
                  </v:textbox>
                </v:shape>
              </v:group>
            </w:pict>
          </mc:Fallback>
        </mc:AlternateContent>
      </w:r>
    </w:p>
    <w:p w14:paraId="7B231F0B" w14:textId="77777777" w:rsidR="00130473" w:rsidRPr="002A78FB" w:rsidRDefault="00130473" w:rsidP="00FC3D78">
      <w:pPr>
        <w:spacing w:line="360" w:lineRule="auto"/>
        <w:jc w:val="both"/>
      </w:pPr>
    </w:p>
    <w:p w14:paraId="49FC81BA" w14:textId="5846A1A9" w:rsidR="0068621D" w:rsidRPr="002A78FB" w:rsidRDefault="00D842DA" w:rsidP="00FC3D78">
      <w:pPr>
        <w:spacing w:line="360" w:lineRule="auto"/>
        <w:jc w:val="both"/>
      </w:pPr>
      <w:r w:rsidRPr="002A78FB">
        <w:t xml:space="preserve">                                       </w:t>
      </w:r>
    </w:p>
    <w:p w14:paraId="7709A774" w14:textId="77777777" w:rsidR="0068621D" w:rsidRPr="002A78FB" w:rsidRDefault="0068621D" w:rsidP="00FC3D78">
      <w:pPr>
        <w:spacing w:line="360" w:lineRule="auto"/>
        <w:jc w:val="both"/>
      </w:pPr>
    </w:p>
    <w:p w14:paraId="4869FE6F" w14:textId="77777777" w:rsidR="0068621D" w:rsidRPr="002A78FB" w:rsidRDefault="0068621D" w:rsidP="00FC3D78">
      <w:pPr>
        <w:spacing w:line="360" w:lineRule="auto"/>
        <w:jc w:val="both"/>
      </w:pPr>
    </w:p>
    <w:p w14:paraId="2552B461" w14:textId="77777777" w:rsidR="0068621D" w:rsidRPr="002A78FB" w:rsidRDefault="0068621D" w:rsidP="00FC3D78">
      <w:pPr>
        <w:spacing w:line="360" w:lineRule="auto"/>
        <w:jc w:val="both"/>
      </w:pPr>
    </w:p>
    <w:p w14:paraId="70DEAEB9" w14:textId="77777777" w:rsidR="0068621D" w:rsidRPr="002A78FB" w:rsidRDefault="0068621D" w:rsidP="00FC3D78">
      <w:pPr>
        <w:spacing w:line="360" w:lineRule="auto"/>
        <w:jc w:val="both"/>
      </w:pPr>
    </w:p>
    <w:p w14:paraId="29E1E5F8" w14:textId="77777777" w:rsidR="0068621D" w:rsidRPr="002A78FB" w:rsidRDefault="00D842DA" w:rsidP="00FC3D78">
      <w:pPr>
        <w:spacing w:line="360" w:lineRule="auto"/>
        <w:jc w:val="both"/>
      </w:pPr>
      <w:r w:rsidRPr="002A78FB">
        <w:t xml:space="preserve">                                       </w:t>
      </w:r>
    </w:p>
    <w:p w14:paraId="5A40312F" w14:textId="77777777" w:rsidR="0068621D" w:rsidRPr="002A78FB" w:rsidRDefault="0068621D" w:rsidP="00FC3D78">
      <w:pPr>
        <w:spacing w:line="360" w:lineRule="auto"/>
        <w:jc w:val="both"/>
      </w:pPr>
    </w:p>
    <w:p w14:paraId="6BABCCF6" w14:textId="77777777" w:rsidR="0068621D" w:rsidRPr="002A78FB" w:rsidRDefault="0068621D" w:rsidP="00FC3D78">
      <w:pPr>
        <w:spacing w:line="360" w:lineRule="auto"/>
        <w:jc w:val="both"/>
      </w:pPr>
    </w:p>
    <w:p w14:paraId="38E2E0FE" w14:textId="77777777" w:rsidR="0068621D" w:rsidRPr="002A78FB" w:rsidRDefault="0068621D" w:rsidP="00FC3D78">
      <w:pPr>
        <w:spacing w:line="360" w:lineRule="auto"/>
        <w:jc w:val="both"/>
      </w:pPr>
    </w:p>
    <w:p w14:paraId="72DE5234" w14:textId="77777777" w:rsidR="0068621D" w:rsidRPr="002A78FB" w:rsidRDefault="0068621D" w:rsidP="00FC3D78">
      <w:pPr>
        <w:spacing w:line="360" w:lineRule="auto"/>
        <w:jc w:val="both"/>
      </w:pPr>
    </w:p>
    <w:p w14:paraId="56047E3D" w14:textId="77777777" w:rsidR="0068621D" w:rsidRPr="002A78FB" w:rsidRDefault="00D842DA" w:rsidP="00FC3D78">
      <w:pPr>
        <w:spacing w:line="360" w:lineRule="auto"/>
        <w:jc w:val="both"/>
      </w:pPr>
      <w:r w:rsidRPr="002A78FB">
        <w:t xml:space="preserve">                                       </w:t>
      </w:r>
    </w:p>
    <w:p w14:paraId="056BD2FD" w14:textId="77777777" w:rsidR="0068621D" w:rsidRPr="002A78FB" w:rsidRDefault="0068621D" w:rsidP="00FC3D78">
      <w:pPr>
        <w:spacing w:line="360" w:lineRule="auto"/>
        <w:jc w:val="both"/>
      </w:pPr>
    </w:p>
    <w:p w14:paraId="1489EBCF" w14:textId="77777777" w:rsidR="0068621D" w:rsidRPr="002A78FB" w:rsidRDefault="0068621D" w:rsidP="00FC3D78">
      <w:pPr>
        <w:spacing w:line="360" w:lineRule="auto"/>
        <w:jc w:val="both"/>
      </w:pPr>
    </w:p>
    <w:p w14:paraId="0A282B03" w14:textId="77777777" w:rsidR="0068621D" w:rsidRPr="002A78FB" w:rsidRDefault="0068621D" w:rsidP="00FC3D78">
      <w:pPr>
        <w:spacing w:line="360" w:lineRule="auto"/>
        <w:jc w:val="both"/>
      </w:pPr>
    </w:p>
    <w:p w14:paraId="4206B827" w14:textId="77777777" w:rsidR="0068621D" w:rsidRPr="002A78FB" w:rsidRDefault="0068621D" w:rsidP="00FC3D78">
      <w:pPr>
        <w:spacing w:line="360" w:lineRule="auto"/>
        <w:jc w:val="both"/>
      </w:pPr>
    </w:p>
    <w:p w14:paraId="16D39480" w14:textId="77777777" w:rsidR="0068621D" w:rsidRPr="002A78FB" w:rsidRDefault="0068621D" w:rsidP="00FC3D78">
      <w:pPr>
        <w:spacing w:line="360" w:lineRule="auto"/>
        <w:jc w:val="both"/>
      </w:pPr>
    </w:p>
    <w:p w14:paraId="4DF4AE4B" w14:textId="77777777" w:rsidR="0068621D" w:rsidRPr="002A78FB" w:rsidRDefault="00D842DA" w:rsidP="00FC3D78">
      <w:pPr>
        <w:spacing w:line="360" w:lineRule="auto"/>
        <w:jc w:val="both"/>
      </w:pPr>
      <w:r w:rsidRPr="002A78FB">
        <w:t xml:space="preserve">                                      </w:t>
      </w:r>
    </w:p>
    <w:p w14:paraId="3ECF4B23" w14:textId="77777777" w:rsidR="0068621D" w:rsidRPr="002A78FB" w:rsidRDefault="0068621D" w:rsidP="00FC3D78">
      <w:pPr>
        <w:spacing w:line="360" w:lineRule="auto"/>
        <w:jc w:val="both"/>
      </w:pPr>
    </w:p>
    <w:p w14:paraId="31825A07" w14:textId="77777777" w:rsidR="0068621D" w:rsidRPr="002A78FB" w:rsidRDefault="0068621D" w:rsidP="00FC3D78">
      <w:pPr>
        <w:spacing w:line="360" w:lineRule="auto"/>
        <w:jc w:val="both"/>
      </w:pPr>
    </w:p>
    <w:p w14:paraId="70C48FFD" w14:textId="77777777" w:rsidR="0068621D" w:rsidRPr="002A78FB" w:rsidRDefault="0068621D" w:rsidP="00FC3D78">
      <w:pPr>
        <w:spacing w:line="360" w:lineRule="auto"/>
        <w:jc w:val="both"/>
      </w:pPr>
    </w:p>
    <w:p w14:paraId="3FD4C7C2" w14:textId="77777777" w:rsidR="00D842DA" w:rsidRPr="002A78FB" w:rsidRDefault="00D842DA" w:rsidP="00FC3D78">
      <w:pPr>
        <w:spacing w:line="360" w:lineRule="auto"/>
        <w:jc w:val="both"/>
      </w:pPr>
      <w:r w:rsidRPr="002A78FB">
        <w:t xml:space="preserve">                                     </w:t>
      </w:r>
    </w:p>
    <w:p w14:paraId="61003837" w14:textId="77777777" w:rsidR="0068621D" w:rsidRPr="002A78FB" w:rsidRDefault="00D842DA" w:rsidP="00FC3D78">
      <w:pPr>
        <w:spacing w:line="360" w:lineRule="auto"/>
        <w:jc w:val="both"/>
      </w:pPr>
      <w:r w:rsidRPr="002A78FB">
        <w:t xml:space="preserve">                                      </w:t>
      </w:r>
    </w:p>
    <w:p w14:paraId="60796E8B" w14:textId="77777777" w:rsidR="0068621D" w:rsidRPr="002A78FB" w:rsidRDefault="0068621D" w:rsidP="00FC3D78">
      <w:pPr>
        <w:spacing w:line="360" w:lineRule="auto"/>
        <w:jc w:val="both"/>
      </w:pPr>
    </w:p>
    <w:p w14:paraId="2D92BF29" w14:textId="77777777" w:rsidR="0068621D" w:rsidRPr="002A78FB" w:rsidRDefault="0068621D" w:rsidP="00FC3D78">
      <w:pPr>
        <w:spacing w:line="360" w:lineRule="auto"/>
        <w:jc w:val="both"/>
      </w:pPr>
    </w:p>
    <w:p w14:paraId="71BC5A9D" w14:textId="77777777" w:rsidR="0068621D" w:rsidRPr="002A78FB" w:rsidRDefault="0068621D" w:rsidP="00FC3D78">
      <w:pPr>
        <w:spacing w:line="360" w:lineRule="auto"/>
        <w:jc w:val="both"/>
      </w:pPr>
    </w:p>
    <w:p w14:paraId="61ED2741" w14:textId="77777777" w:rsidR="00D842DA" w:rsidRPr="002A78FB" w:rsidRDefault="00D842DA" w:rsidP="00FC3D78">
      <w:pPr>
        <w:spacing w:line="360" w:lineRule="auto"/>
        <w:jc w:val="both"/>
      </w:pPr>
      <w:r w:rsidRPr="002A78FB">
        <w:t xml:space="preserve">                                      </w:t>
      </w:r>
    </w:p>
    <w:p w14:paraId="74893B04" w14:textId="7F9E3301" w:rsidR="0068621D" w:rsidRPr="002A78FB" w:rsidRDefault="00D842DA" w:rsidP="00FC3D78">
      <w:pPr>
        <w:spacing w:line="360" w:lineRule="auto"/>
        <w:jc w:val="both"/>
      </w:pPr>
      <w:r w:rsidRPr="002A78FB">
        <w:t xml:space="preserve">                      </w:t>
      </w:r>
    </w:p>
    <w:p w14:paraId="4FA9FC24" w14:textId="77777777" w:rsidR="0068621D" w:rsidRPr="002A78FB" w:rsidRDefault="0068621D" w:rsidP="00FC3D78">
      <w:pPr>
        <w:spacing w:line="360" w:lineRule="auto"/>
        <w:jc w:val="both"/>
      </w:pPr>
    </w:p>
    <w:p w14:paraId="38224D0A" w14:textId="77777777" w:rsidR="0068621D" w:rsidRDefault="0068621D" w:rsidP="00FC3D78">
      <w:pPr>
        <w:spacing w:line="360" w:lineRule="auto"/>
        <w:jc w:val="both"/>
      </w:pPr>
    </w:p>
    <w:p w14:paraId="377DBB91" w14:textId="77777777" w:rsidR="002A78FB" w:rsidRPr="002A78FB" w:rsidRDefault="002A78FB" w:rsidP="00FC3D78">
      <w:pPr>
        <w:spacing w:line="360" w:lineRule="auto"/>
        <w:jc w:val="both"/>
      </w:pPr>
    </w:p>
    <w:p w14:paraId="2F3506DC" w14:textId="6D917C18" w:rsidR="00884CEA" w:rsidRPr="002A78FB" w:rsidRDefault="0068621D" w:rsidP="00FC3D78">
      <w:pPr>
        <w:spacing w:line="360" w:lineRule="auto"/>
        <w:jc w:val="both"/>
      </w:pPr>
      <w:r w:rsidRPr="002A78FB">
        <w:rPr>
          <w:b/>
          <w:bCs/>
        </w:rPr>
        <w:t>Figure 3.</w:t>
      </w:r>
      <w:r w:rsidR="00D842DA" w:rsidRPr="002A78FB">
        <w:t xml:space="preserve"> (A-F)</w:t>
      </w:r>
      <w:r w:rsidR="007F548F" w:rsidRPr="002A78FB">
        <w:t xml:space="preserve"> </w:t>
      </w:r>
      <w:r w:rsidRPr="002A78FB">
        <w:t xml:space="preserve">Traditional methods of </w:t>
      </w:r>
      <w:r w:rsidR="00202CAA" w:rsidRPr="002A78FB">
        <w:rPr>
          <w:i/>
          <w:iCs/>
        </w:rPr>
        <w:t>Nappi</w:t>
      </w:r>
      <w:r w:rsidRPr="002A78FB">
        <w:t xml:space="preserve"> preparation</w:t>
      </w:r>
      <w:r w:rsidR="00D842DA" w:rsidRPr="002A78FB">
        <w:t>.</w:t>
      </w:r>
      <w:r w:rsidR="000E6820" w:rsidRPr="002A78FB">
        <w:t xml:space="preserve"> A. raw materials </w:t>
      </w:r>
      <w:r w:rsidR="00965F16" w:rsidRPr="002A78FB">
        <w:t>sorted and</w:t>
      </w:r>
      <w:r w:rsidR="000E6820" w:rsidRPr="002A78FB">
        <w:t xml:space="preserve"> salt added, B. Sun drying to the salted raw materials; C. Used mortar pestle for raw materials grinding; D. Grinded raw materials by mortar; E. Checking the quality of </w:t>
      </w:r>
      <w:proofErr w:type="spellStart"/>
      <w:r w:rsidR="000E6820" w:rsidRPr="002A78FB">
        <w:t>nappi</w:t>
      </w:r>
      <w:proofErr w:type="spellEnd"/>
      <w:r w:rsidR="000E6820" w:rsidRPr="002A78FB">
        <w:t xml:space="preserve">; F. Nappi ready for further applications </w:t>
      </w:r>
      <w:r w:rsidR="009B7EC8" w:rsidRPr="002A78FB">
        <w:t xml:space="preserve">the </w:t>
      </w:r>
      <w:r w:rsidR="009B7EC8" w:rsidRPr="002A78FB">
        <w:lastRenderedPageBreak/>
        <w:t>sun and then grinded in wooden mortar with salt</w:t>
      </w:r>
      <w:r w:rsidR="008330A5" w:rsidRPr="002A78FB">
        <w:t xml:space="preserve"> (Fig 3.D)</w:t>
      </w:r>
      <w:r w:rsidR="009B7EC8" w:rsidRPr="002A78FB">
        <w:t xml:space="preserve">. Finally, the paste </w:t>
      </w:r>
      <w:r w:rsidR="00667887" w:rsidRPr="002A78FB">
        <w:t xml:space="preserve">product </w:t>
      </w:r>
      <w:r w:rsidR="009B7EC8" w:rsidRPr="002A78FB">
        <w:t>was ready fo</w:t>
      </w:r>
      <w:r w:rsidR="007F5FF7" w:rsidRPr="002A78FB">
        <w:t>r packaging and selling</w:t>
      </w:r>
      <w:r w:rsidR="008330A5" w:rsidRPr="002A78FB">
        <w:t xml:space="preserve"> (Fig 3.E &amp; 3.F)</w:t>
      </w:r>
      <w:r w:rsidR="007F5FF7" w:rsidRPr="002A78FB">
        <w:t xml:space="preserve">. </w:t>
      </w:r>
      <w:r w:rsidR="00202CAA" w:rsidRPr="002A78FB">
        <w:rPr>
          <w:i/>
          <w:iCs/>
        </w:rPr>
        <w:t>Nappi</w:t>
      </w:r>
      <w:r w:rsidR="007F5FF7" w:rsidRPr="002A78FB">
        <w:rPr>
          <w:i/>
        </w:rPr>
        <w:t xml:space="preserve"> </w:t>
      </w:r>
      <w:r w:rsidR="007F5FF7" w:rsidRPr="002A78FB">
        <w:t>preparation is clearly depicted in Figure 3.</w:t>
      </w:r>
      <w:r w:rsidR="00922E36" w:rsidRPr="002A78FB">
        <w:t xml:space="preserve"> </w:t>
      </w:r>
      <w:r w:rsidR="00202CAA" w:rsidRPr="002A78FB">
        <w:rPr>
          <w:i/>
          <w:iCs/>
        </w:rPr>
        <w:t>Nappi</w:t>
      </w:r>
      <w:r w:rsidR="00170DEB" w:rsidRPr="002A78FB">
        <w:t xml:space="preserve"> is exclusively prepared by indigenous communities in Bangladesh in accordance with their traditional methods and within their local environment.</w:t>
      </w:r>
    </w:p>
    <w:p w14:paraId="48E54A16" w14:textId="77777777" w:rsidR="00130473" w:rsidRPr="002A78FB" w:rsidRDefault="00130473" w:rsidP="0068621D">
      <w:pPr>
        <w:spacing w:line="360" w:lineRule="auto"/>
        <w:rPr>
          <w:b/>
          <w:bCs/>
        </w:rPr>
      </w:pPr>
    </w:p>
    <w:p w14:paraId="7088AAE1" w14:textId="47DEFE04" w:rsidR="00EF0051" w:rsidRPr="002A78FB" w:rsidRDefault="00EF0051" w:rsidP="0068621D">
      <w:pPr>
        <w:spacing w:line="360" w:lineRule="auto"/>
        <w:rPr>
          <w:b/>
          <w:bCs/>
        </w:rPr>
      </w:pPr>
      <w:r w:rsidRPr="002A78FB">
        <w:rPr>
          <w:b/>
          <w:bCs/>
        </w:rPr>
        <w:t>4. Statistical Analysis</w:t>
      </w:r>
    </w:p>
    <w:p w14:paraId="7F606726" w14:textId="6D5BDDC2" w:rsidR="00EF0051" w:rsidRPr="002A78FB" w:rsidRDefault="00EF0051" w:rsidP="00EB74FD">
      <w:pPr>
        <w:spacing w:line="360" w:lineRule="auto"/>
        <w:jc w:val="both"/>
      </w:pPr>
      <w:r w:rsidRPr="002A78FB">
        <w:t>For all proximate compositions</w:t>
      </w:r>
      <w:r w:rsidR="00612509" w:rsidRPr="002A78FB">
        <w:t xml:space="preserve"> (Protein, Fat, Ash, </w:t>
      </w:r>
      <w:r w:rsidR="00CA6C72" w:rsidRPr="002A78FB">
        <w:t>Moisture</w:t>
      </w:r>
      <w:r w:rsidR="00612509" w:rsidRPr="002A78FB">
        <w:t>, Carbohydrate)</w:t>
      </w:r>
      <w:r w:rsidRPr="002A78FB">
        <w:t xml:space="preserve"> ten replicates were done (n=10)</w:t>
      </w:r>
      <w:r w:rsidR="00ED1B11" w:rsidRPr="002A78FB">
        <w:t xml:space="preserve"> in the lab</w:t>
      </w:r>
      <w:r w:rsidRPr="002A78FB">
        <w:t xml:space="preserve"> and the</w:t>
      </w:r>
      <w:r w:rsidR="00612509" w:rsidRPr="002A78FB">
        <w:t xml:space="preserve"> obtained</w:t>
      </w:r>
      <w:r w:rsidRPr="002A78FB">
        <w:t xml:space="preserve"> data is expressed as mean</w:t>
      </w:r>
      <w:r w:rsidR="003D5780" w:rsidRPr="002A78FB">
        <w:t xml:space="preserve"> ± standard deviation (</w:t>
      </w:r>
      <w:proofErr w:type="spellStart"/>
      <w:r w:rsidR="003D5780" w:rsidRPr="002A78FB">
        <w:t>mean</w:t>
      </w:r>
      <w:r w:rsidR="003D5780" w:rsidRPr="002A78FB">
        <w:rPr>
          <w:sz w:val="22"/>
          <w:szCs w:val="22"/>
        </w:rPr>
        <w:t>±SD</w:t>
      </w:r>
      <w:proofErr w:type="spellEnd"/>
      <w:r w:rsidR="003D5780" w:rsidRPr="002A78FB">
        <w:t>). All the statistical analysis was conducted by r-programming (Version: 4.2.3)</w:t>
      </w:r>
      <w:r w:rsidR="00EB74FD" w:rsidRPr="002A78FB">
        <w:t>. G</w:t>
      </w:r>
      <w:r w:rsidR="003D5780" w:rsidRPr="002A78FB">
        <w:t xml:space="preserve">raphs </w:t>
      </w:r>
      <w:r w:rsidR="00612509" w:rsidRPr="002A78FB">
        <w:t>were</w:t>
      </w:r>
      <w:r w:rsidR="003D5780" w:rsidRPr="002A78FB">
        <w:t xml:space="preserve"> produced </w:t>
      </w:r>
      <w:r w:rsidR="00EB74FD" w:rsidRPr="002A78FB">
        <w:t xml:space="preserve">by </w:t>
      </w:r>
      <w:r w:rsidR="003D5780" w:rsidRPr="002A78FB">
        <w:t>using</w:t>
      </w:r>
      <w:r w:rsidR="00EB74FD" w:rsidRPr="002A78FB">
        <w:t xml:space="preserve"> r packages named as</w:t>
      </w:r>
      <w:r w:rsidR="003D5780" w:rsidRPr="002A78FB">
        <w:t xml:space="preserve"> ggplot2 (version: 3.4.4)</w:t>
      </w:r>
      <w:r w:rsidR="00EB74FD" w:rsidRPr="002A78FB">
        <w:t xml:space="preserve"> and </w:t>
      </w:r>
      <w:proofErr w:type="spellStart"/>
      <w:r w:rsidR="00EB74FD" w:rsidRPr="002A78FB">
        <w:t>PerformanceAnalytics</w:t>
      </w:r>
      <w:proofErr w:type="spellEnd"/>
      <w:r w:rsidR="00EB74FD" w:rsidRPr="002A78FB">
        <w:t xml:space="preserve"> (Version: 2.0.4). </w:t>
      </w:r>
      <w:r w:rsidR="003D5780" w:rsidRPr="002A78FB">
        <w:t>Data of two different sampling station was analysed by one-way analysis of variance (</w:t>
      </w:r>
      <w:r w:rsidR="00D10289" w:rsidRPr="002A78FB">
        <w:t>ANOVA) and</w:t>
      </w:r>
      <w:r w:rsidR="00EB74FD" w:rsidRPr="002A78FB">
        <w:t xml:space="preserve"> Tukey</w:t>
      </w:r>
      <w:r w:rsidR="00D10289" w:rsidRPr="002A78FB">
        <w:t xml:space="preserve"> as post hoc</w:t>
      </w:r>
      <w:r w:rsidR="00EB74FD" w:rsidRPr="002A78FB">
        <w:t xml:space="preserve"> test </w:t>
      </w:r>
      <w:r w:rsidR="003D5780" w:rsidRPr="002A78FB">
        <w:t>i.e. difference between the same proximate composition</w:t>
      </w:r>
      <w:r w:rsidR="00EB74FD" w:rsidRPr="002A78FB">
        <w:t xml:space="preserve"> (i.e. Protein)</w:t>
      </w:r>
      <w:r w:rsidR="003D5780" w:rsidRPr="002A78FB">
        <w:t xml:space="preserve"> of two different sampling station (</w:t>
      </w:r>
      <w:proofErr w:type="spellStart"/>
      <w:r w:rsidR="003D5780" w:rsidRPr="002A78FB">
        <w:t>Maheshkhali</w:t>
      </w:r>
      <w:proofErr w:type="spellEnd"/>
      <w:r w:rsidR="003D5780" w:rsidRPr="002A78FB">
        <w:t xml:space="preserve"> and </w:t>
      </w:r>
      <w:proofErr w:type="spellStart"/>
      <w:r w:rsidR="003D5780" w:rsidRPr="002A78FB">
        <w:t>Chaufaldandi</w:t>
      </w:r>
      <w:proofErr w:type="spellEnd"/>
      <w:r w:rsidR="003D5780" w:rsidRPr="002A78FB">
        <w:t xml:space="preserve">) with the significance difference level of p &lt; 0.05. </w:t>
      </w:r>
    </w:p>
    <w:p w14:paraId="27072B3F" w14:textId="77777777" w:rsidR="00EF0051" w:rsidRPr="002A78FB" w:rsidRDefault="00EF0051" w:rsidP="0068621D">
      <w:pPr>
        <w:spacing w:line="360" w:lineRule="auto"/>
        <w:rPr>
          <w:b/>
          <w:bCs/>
        </w:rPr>
      </w:pPr>
    </w:p>
    <w:p w14:paraId="6A1DEB50" w14:textId="21C3E957" w:rsidR="00032B1A" w:rsidRPr="002A78FB" w:rsidRDefault="00321642" w:rsidP="00FC3D78">
      <w:pPr>
        <w:spacing w:line="360" w:lineRule="auto"/>
        <w:jc w:val="both"/>
        <w:rPr>
          <w:b/>
          <w:bCs/>
        </w:rPr>
      </w:pPr>
      <w:r w:rsidRPr="002A78FB">
        <w:rPr>
          <w:b/>
          <w:bCs/>
        </w:rPr>
        <w:t>5</w:t>
      </w:r>
      <w:r w:rsidR="004F6A42" w:rsidRPr="002A78FB">
        <w:rPr>
          <w:b/>
          <w:bCs/>
        </w:rPr>
        <w:t xml:space="preserve">. </w:t>
      </w:r>
      <w:r w:rsidR="007312C9" w:rsidRPr="002A78FB">
        <w:rPr>
          <w:b/>
          <w:bCs/>
        </w:rPr>
        <w:t>Results and Discussion</w:t>
      </w:r>
      <w:r w:rsidR="00032B1A" w:rsidRPr="002A78FB">
        <w:rPr>
          <w:b/>
          <w:bCs/>
        </w:rPr>
        <w:t xml:space="preserve"> </w:t>
      </w:r>
    </w:p>
    <w:p w14:paraId="18D93FCB" w14:textId="45736D17" w:rsidR="009B7EC8" w:rsidRPr="002A78FB" w:rsidRDefault="00321642" w:rsidP="00FC3D78">
      <w:pPr>
        <w:spacing w:line="360" w:lineRule="auto"/>
        <w:jc w:val="both"/>
        <w:rPr>
          <w:b/>
          <w:bCs/>
        </w:rPr>
      </w:pPr>
      <w:r w:rsidRPr="002A78FB">
        <w:rPr>
          <w:b/>
          <w:bCs/>
        </w:rPr>
        <w:t>5</w:t>
      </w:r>
      <w:r w:rsidR="004F6A42" w:rsidRPr="002A78FB">
        <w:rPr>
          <w:b/>
          <w:bCs/>
        </w:rPr>
        <w:t xml:space="preserve">.1 </w:t>
      </w:r>
      <w:r w:rsidR="002C34DD" w:rsidRPr="002A78FB">
        <w:rPr>
          <w:b/>
          <w:bCs/>
        </w:rPr>
        <w:t xml:space="preserve">Proximate Composition of </w:t>
      </w:r>
      <w:r w:rsidR="00202CAA" w:rsidRPr="002A78FB">
        <w:rPr>
          <w:b/>
          <w:bCs/>
          <w:i/>
          <w:iCs/>
        </w:rPr>
        <w:t>Nappi</w:t>
      </w:r>
    </w:p>
    <w:p w14:paraId="1DB3D649" w14:textId="4D6FC2E2" w:rsidR="002A3DDD" w:rsidRPr="002A78FB" w:rsidRDefault="003D2674" w:rsidP="002A3DDD">
      <w:pPr>
        <w:spacing w:line="360" w:lineRule="auto"/>
        <w:jc w:val="both"/>
      </w:pPr>
      <w:r w:rsidRPr="002A78FB">
        <w:t xml:space="preserve">The percentage of protein, fat, moisture, ash and carbohydrate of </w:t>
      </w:r>
      <w:r w:rsidR="00202CAA" w:rsidRPr="002A78FB">
        <w:rPr>
          <w:i/>
          <w:iCs/>
        </w:rPr>
        <w:t>Nappi</w:t>
      </w:r>
      <w:r w:rsidRPr="002A78FB">
        <w:t xml:space="preserve"> </w:t>
      </w:r>
      <w:r w:rsidR="008B65D7" w:rsidRPr="002A78FB">
        <w:t xml:space="preserve">from </w:t>
      </w:r>
      <w:proofErr w:type="spellStart"/>
      <w:r w:rsidRPr="002A78FB">
        <w:t>M</w:t>
      </w:r>
      <w:r w:rsidR="00742710" w:rsidRPr="002A78FB">
        <w:t>a</w:t>
      </w:r>
      <w:r w:rsidRPr="002A78FB">
        <w:t>heshkhali</w:t>
      </w:r>
      <w:proofErr w:type="spellEnd"/>
      <w:r w:rsidR="008B65D7" w:rsidRPr="002A78FB">
        <w:t xml:space="preserve"> and </w:t>
      </w:r>
      <w:proofErr w:type="spellStart"/>
      <w:r w:rsidR="008B65D7" w:rsidRPr="002A78FB">
        <w:t>Chaufaldandi</w:t>
      </w:r>
      <w:proofErr w:type="spellEnd"/>
      <w:r w:rsidR="008B65D7" w:rsidRPr="002A78FB">
        <w:t xml:space="preserve"> were</w:t>
      </w:r>
      <w:r w:rsidRPr="002A78FB">
        <w:t xml:space="preserve"> </w:t>
      </w:r>
      <w:r w:rsidR="00965F16" w:rsidRPr="002A78FB">
        <w:t>34.34±0.68</w:t>
      </w:r>
      <w:r w:rsidRPr="002A78FB">
        <w:t xml:space="preserve">%, </w:t>
      </w:r>
      <w:r w:rsidR="00965F16" w:rsidRPr="002A78FB">
        <w:t>8.53±0.45</w:t>
      </w:r>
      <w:r w:rsidRPr="002A78FB">
        <w:t xml:space="preserve">%, </w:t>
      </w:r>
      <w:r w:rsidR="00B8261B" w:rsidRPr="002A78FB">
        <w:t>37.66±1.51</w:t>
      </w:r>
      <w:r w:rsidRPr="002A78FB">
        <w:t xml:space="preserve">%, </w:t>
      </w:r>
      <w:r w:rsidR="00B8261B" w:rsidRPr="002A78FB">
        <w:t xml:space="preserve">17.49±0.46 </w:t>
      </w:r>
      <w:r w:rsidRPr="002A78FB">
        <w:t xml:space="preserve">% and </w:t>
      </w:r>
      <w:r w:rsidR="00B8261B" w:rsidRPr="002A78FB">
        <w:t>1.39±0.10</w:t>
      </w:r>
      <w:r w:rsidRPr="002A78FB">
        <w:t xml:space="preserve">% </w:t>
      </w:r>
      <w:r w:rsidR="00302B06" w:rsidRPr="002A78FB">
        <w:t>(</w:t>
      </w:r>
      <w:r w:rsidR="00F44F8D" w:rsidRPr="002A78FB">
        <w:t>Table 1</w:t>
      </w:r>
      <w:r w:rsidR="00690C3D" w:rsidRPr="002A78FB">
        <w:t>)</w:t>
      </w:r>
      <w:r w:rsidR="00C7011F" w:rsidRPr="002A78FB">
        <w:t xml:space="preserve"> </w:t>
      </w:r>
      <w:r w:rsidR="00667887" w:rsidRPr="002A78FB">
        <w:t xml:space="preserve">and </w:t>
      </w:r>
      <w:r w:rsidR="007E3F9F" w:rsidRPr="002A78FB">
        <w:t>37.23±1.78</w:t>
      </w:r>
      <w:r w:rsidRPr="002A78FB">
        <w:t xml:space="preserve">%, </w:t>
      </w:r>
      <w:r w:rsidR="007E3F9F" w:rsidRPr="002A78FB">
        <w:t>6.00±0.40</w:t>
      </w:r>
      <w:r w:rsidRPr="002A78FB">
        <w:t xml:space="preserve">%, </w:t>
      </w:r>
      <w:r w:rsidR="007E3F9F" w:rsidRPr="002A78FB">
        <w:t>35.44±1.37</w:t>
      </w:r>
      <w:r w:rsidRPr="002A78FB">
        <w:t xml:space="preserve">%, </w:t>
      </w:r>
      <w:r w:rsidR="00911AA3" w:rsidRPr="002A78FB">
        <w:t>18.46±0.59</w:t>
      </w:r>
      <w:r w:rsidRPr="002A78FB">
        <w:t xml:space="preserve">% and </w:t>
      </w:r>
      <w:r w:rsidR="00911AA3" w:rsidRPr="002A78FB">
        <w:t>2.66±0.21</w:t>
      </w:r>
      <w:r w:rsidRPr="002A78FB">
        <w:t>% respectively</w:t>
      </w:r>
      <w:r w:rsidR="00302B06" w:rsidRPr="002A78FB">
        <w:t xml:space="preserve"> (</w:t>
      </w:r>
      <w:r w:rsidR="006A27F1" w:rsidRPr="002A78FB">
        <w:t>Table 1</w:t>
      </w:r>
      <w:r w:rsidR="00690C3D" w:rsidRPr="002A78FB">
        <w:t>)</w:t>
      </w:r>
      <w:r w:rsidR="00CE063D" w:rsidRPr="002A78FB">
        <w:t xml:space="preserve">. </w:t>
      </w:r>
    </w:p>
    <w:p w14:paraId="19C4863F" w14:textId="77777777" w:rsidR="002A3DDD" w:rsidRPr="002A78FB" w:rsidRDefault="002A3DDD" w:rsidP="002A3DDD">
      <w:pPr>
        <w:spacing w:line="360" w:lineRule="auto"/>
        <w:jc w:val="both"/>
      </w:pPr>
    </w:p>
    <w:p w14:paraId="580DE1ED" w14:textId="235EEE03" w:rsidR="002A3DDD" w:rsidRPr="002A78FB" w:rsidRDefault="002A3DDD" w:rsidP="002A3DDD">
      <w:pPr>
        <w:spacing w:line="360" w:lineRule="auto"/>
        <w:jc w:val="both"/>
      </w:pPr>
      <w:r w:rsidRPr="002A78FB">
        <w:t xml:space="preserve">Table 1: Proximate composition of </w:t>
      </w:r>
      <w:r w:rsidRPr="002A78FB">
        <w:rPr>
          <w:i/>
          <w:iCs/>
        </w:rPr>
        <w:t xml:space="preserve">Nappi </w:t>
      </w:r>
      <w:r w:rsidRPr="002A78FB">
        <w:t>collected from two sites (</w:t>
      </w:r>
      <w:proofErr w:type="spellStart"/>
      <w:r w:rsidRPr="002A78FB">
        <w:t>Maheshkhali</w:t>
      </w:r>
      <w:proofErr w:type="spellEnd"/>
      <w:r w:rsidRPr="002A78FB">
        <w:t xml:space="preserve"> and </w:t>
      </w:r>
      <w:proofErr w:type="spellStart"/>
      <w:r w:rsidRPr="002A78FB">
        <w:t>Chaufaldandi</w:t>
      </w:r>
      <w:proofErr w:type="spellEnd"/>
      <w:r w:rsidRPr="002A78FB">
        <w:t>).</w:t>
      </w:r>
    </w:p>
    <w:tbl>
      <w:tblPr>
        <w:tblW w:w="9283" w:type="dxa"/>
        <w:tblBorders>
          <w:bottom w:val="single" w:sz="4" w:space="0" w:color="auto"/>
        </w:tblBorders>
        <w:tblLook w:val="04A0" w:firstRow="1" w:lastRow="0" w:firstColumn="1" w:lastColumn="0" w:noHBand="0" w:noVBand="1"/>
      </w:tblPr>
      <w:tblGrid>
        <w:gridCol w:w="1770"/>
        <w:gridCol w:w="1464"/>
        <w:gridCol w:w="1464"/>
        <w:gridCol w:w="1301"/>
        <w:gridCol w:w="1947"/>
        <w:gridCol w:w="1337"/>
      </w:tblGrid>
      <w:tr w:rsidR="002A78FB" w:rsidRPr="002A78FB" w14:paraId="52A08342" w14:textId="77777777" w:rsidTr="00742710">
        <w:trPr>
          <w:trHeight w:val="870"/>
        </w:trPr>
        <w:tc>
          <w:tcPr>
            <w:tcW w:w="1770" w:type="dxa"/>
            <w:vMerge w:val="restart"/>
            <w:tcBorders>
              <w:top w:val="single" w:sz="12" w:space="0" w:color="auto"/>
              <w:bottom w:val="single" w:sz="12" w:space="0" w:color="auto"/>
              <w:tl2br w:val="nil"/>
            </w:tcBorders>
            <w:shd w:val="clear" w:color="auto" w:fill="D9D9D9" w:themeFill="background1" w:themeFillShade="D9"/>
            <w:noWrap/>
            <w:vAlign w:val="center"/>
            <w:hideMark/>
          </w:tcPr>
          <w:p w14:paraId="680161EE" w14:textId="77777777" w:rsidR="002A3DDD" w:rsidRPr="002A78FB" w:rsidRDefault="002A3DDD" w:rsidP="001A11D8">
            <w:pPr>
              <w:spacing w:after="240"/>
              <w:rPr>
                <w:b/>
                <w:bCs/>
                <w:sz w:val="22"/>
                <w:szCs w:val="22"/>
              </w:rPr>
            </w:pPr>
            <w:r w:rsidRPr="002A78FB">
              <w:rPr>
                <w:b/>
                <w:bCs/>
                <w:sz w:val="22"/>
                <w:szCs w:val="22"/>
              </w:rPr>
              <w:t>Proximate   composition</w:t>
            </w:r>
            <w:r w:rsidRPr="002A78FB">
              <w:rPr>
                <w:b/>
                <w:bCs/>
                <w:sz w:val="22"/>
                <w:szCs w:val="22"/>
              </w:rPr>
              <w:sym w:font="Wingdings" w:char="F0F0"/>
            </w:r>
          </w:p>
          <w:p w14:paraId="1816D861" w14:textId="77777777" w:rsidR="002A3DDD" w:rsidRPr="002A78FB" w:rsidRDefault="002A3DDD" w:rsidP="001A11D8">
            <w:pPr>
              <w:spacing w:after="240"/>
              <w:rPr>
                <w:b/>
                <w:bCs/>
                <w:sz w:val="22"/>
                <w:szCs w:val="22"/>
              </w:rPr>
            </w:pPr>
            <w:r w:rsidRPr="002A78FB">
              <w:rPr>
                <w:b/>
                <w:bCs/>
                <w:sz w:val="22"/>
                <w:szCs w:val="22"/>
              </w:rPr>
              <w:t>Station</w:t>
            </w:r>
            <w:r w:rsidRPr="002A78FB">
              <w:rPr>
                <w:b/>
                <w:bCs/>
                <w:sz w:val="22"/>
                <w:szCs w:val="22"/>
              </w:rPr>
              <w:sym w:font="Wingdings" w:char="F0F2"/>
            </w:r>
          </w:p>
        </w:tc>
        <w:tc>
          <w:tcPr>
            <w:tcW w:w="1464" w:type="dxa"/>
            <w:tcBorders>
              <w:top w:val="single" w:sz="12" w:space="0" w:color="auto"/>
              <w:bottom w:val="single" w:sz="4" w:space="0" w:color="auto"/>
            </w:tcBorders>
            <w:shd w:val="clear" w:color="auto" w:fill="D9D9D9" w:themeFill="background1" w:themeFillShade="D9"/>
            <w:noWrap/>
            <w:vAlign w:val="center"/>
            <w:hideMark/>
          </w:tcPr>
          <w:p w14:paraId="3F77D0D0" w14:textId="77777777" w:rsidR="002A3DDD" w:rsidRPr="002A78FB" w:rsidRDefault="002A3DDD" w:rsidP="001A11D8">
            <w:pPr>
              <w:jc w:val="center"/>
              <w:rPr>
                <w:b/>
                <w:bCs/>
                <w:sz w:val="22"/>
                <w:szCs w:val="22"/>
              </w:rPr>
            </w:pPr>
            <w:r w:rsidRPr="002A78FB">
              <w:rPr>
                <w:b/>
                <w:bCs/>
                <w:sz w:val="22"/>
                <w:szCs w:val="22"/>
              </w:rPr>
              <w:t>Moisture (%)</w:t>
            </w:r>
          </w:p>
          <w:p w14:paraId="729291A7" w14:textId="77777777" w:rsidR="002A3DDD" w:rsidRPr="002A78FB" w:rsidRDefault="002A3DDD" w:rsidP="001A11D8">
            <w:pPr>
              <w:jc w:val="center"/>
              <w:rPr>
                <w:sz w:val="22"/>
                <w:szCs w:val="22"/>
              </w:rPr>
            </w:pPr>
          </w:p>
        </w:tc>
        <w:tc>
          <w:tcPr>
            <w:tcW w:w="1464" w:type="dxa"/>
            <w:tcBorders>
              <w:top w:val="single" w:sz="12" w:space="0" w:color="auto"/>
              <w:bottom w:val="single" w:sz="4" w:space="0" w:color="auto"/>
            </w:tcBorders>
            <w:shd w:val="clear" w:color="auto" w:fill="D9D9D9" w:themeFill="background1" w:themeFillShade="D9"/>
            <w:noWrap/>
            <w:vAlign w:val="center"/>
            <w:hideMark/>
          </w:tcPr>
          <w:p w14:paraId="7BEAA88E" w14:textId="77777777" w:rsidR="002A3DDD" w:rsidRPr="002A78FB" w:rsidRDefault="002A3DDD" w:rsidP="001A11D8">
            <w:pPr>
              <w:jc w:val="center"/>
              <w:rPr>
                <w:b/>
                <w:bCs/>
                <w:sz w:val="22"/>
                <w:szCs w:val="22"/>
              </w:rPr>
            </w:pPr>
            <w:r w:rsidRPr="002A78FB">
              <w:rPr>
                <w:b/>
                <w:bCs/>
                <w:sz w:val="22"/>
                <w:szCs w:val="22"/>
              </w:rPr>
              <w:t>Protein (%)</w:t>
            </w:r>
          </w:p>
          <w:p w14:paraId="74513735" w14:textId="77777777" w:rsidR="002A3DDD" w:rsidRPr="002A78FB" w:rsidRDefault="002A3DDD" w:rsidP="001A11D8">
            <w:pPr>
              <w:jc w:val="center"/>
              <w:rPr>
                <w:b/>
                <w:bCs/>
                <w:sz w:val="22"/>
                <w:szCs w:val="22"/>
              </w:rPr>
            </w:pPr>
          </w:p>
        </w:tc>
        <w:tc>
          <w:tcPr>
            <w:tcW w:w="1301" w:type="dxa"/>
            <w:tcBorders>
              <w:top w:val="single" w:sz="12" w:space="0" w:color="auto"/>
              <w:bottom w:val="single" w:sz="4" w:space="0" w:color="auto"/>
            </w:tcBorders>
            <w:shd w:val="clear" w:color="auto" w:fill="D9D9D9" w:themeFill="background1" w:themeFillShade="D9"/>
            <w:noWrap/>
            <w:vAlign w:val="center"/>
            <w:hideMark/>
          </w:tcPr>
          <w:p w14:paraId="6ABFF48C" w14:textId="77777777" w:rsidR="002A3DDD" w:rsidRPr="002A78FB" w:rsidRDefault="002A3DDD" w:rsidP="001A11D8">
            <w:pPr>
              <w:jc w:val="center"/>
              <w:rPr>
                <w:b/>
                <w:bCs/>
                <w:sz w:val="22"/>
                <w:szCs w:val="22"/>
              </w:rPr>
            </w:pPr>
            <w:r w:rsidRPr="002A78FB">
              <w:rPr>
                <w:b/>
                <w:bCs/>
                <w:sz w:val="22"/>
                <w:szCs w:val="22"/>
              </w:rPr>
              <w:t>Ash (%)</w:t>
            </w:r>
          </w:p>
          <w:p w14:paraId="61158848" w14:textId="77777777" w:rsidR="002A3DDD" w:rsidRPr="002A78FB" w:rsidRDefault="002A3DDD" w:rsidP="001A11D8">
            <w:pPr>
              <w:jc w:val="center"/>
              <w:rPr>
                <w:b/>
                <w:bCs/>
                <w:sz w:val="22"/>
                <w:szCs w:val="22"/>
              </w:rPr>
            </w:pPr>
          </w:p>
        </w:tc>
        <w:tc>
          <w:tcPr>
            <w:tcW w:w="1947" w:type="dxa"/>
            <w:tcBorders>
              <w:top w:val="single" w:sz="12" w:space="0" w:color="auto"/>
              <w:bottom w:val="single" w:sz="4" w:space="0" w:color="auto"/>
            </w:tcBorders>
            <w:shd w:val="clear" w:color="auto" w:fill="D9D9D9" w:themeFill="background1" w:themeFillShade="D9"/>
            <w:noWrap/>
            <w:vAlign w:val="center"/>
            <w:hideMark/>
          </w:tcPr>
          <w:p w14:paraId="121A21CD" w14:textId="77777777" w:rsidR="002A3DDD" w:rsidRPr="002A78FB" w:rsidRDefault="002A3DDD" w:rsidP="001A11D8">
            <w:pPr>
              <w:jc w:val="center"/>
              <w:rPr>
                <w:b/>
                <w:bCs/>
                <w:sz w:val="22"/>
                <w:szCs w:val="22"/>
              </w:rPr>
            </w:pPr>
            <w:r w:rsidRPr="002A78FB">
              <w:rPr>
                <w:b/>
                <w:bCs/>
                <w:sz w:val="22"/>
                <w:szCs w:val="22"/>
              </w:rPr>
              <w:t>Carbohydrate (%)</w:t>
            </w:r>
          </w:p>
          <w:p w14:paraId="0F8F81AE" w14:textId="77777777" w:rsidR="002A3DDD" w:rsidRPr="002A78FB" w:rsidRDefault="002A3DDD" w:rsidP="001A11D8">
            <w:pPr>
              <w:jc w:val="center"/>
              <w:rPr>
                <w:b/>
                <w:bCs/>
                <w:sz w:val="22"/>
                <w:szCs w:val="22"/>
              </w:rPr>
            </w:pPr>
          </w:p>
        </w:tc>
        <w:tc>
          <w:tcPr>
            <w:tcW w:w="1337" w:type="dxa"/>
            <w:tcBorders>
              <w:top w:val="single" w:sz="12" w:space="0" w:color="auto"/>
              <w:bottom w:val="single" w:sz="4" w:space="0" w:color="auto"/>
            </w:tcBorders>
            <w:shd w:val="clear" w:color="auto" w:fill="D9D9D9" w:themeFill="background1" w:themeFillShade="D9"/>
            <w:noWrap/>
            <w:vAlign w:val="center"/>
            <w:hideMark/>
          </w:tcPr>
          <w:p w14:paraId="0F6E9946" w14:textId="77777777" w:rsidR="002A3DDD" w:rsidRPr="002A78FB" w:rsidRDefault="002A3DDD" w:rsidP="001A11D8">
            <w:pPr>
              <w:jc w:val="center"/>
              <w:rPr>
                <w:b/>
                <w:bCs/>
                <w:sz w:val="22"/>
                <w:szCs w:val="22"/>
              </w:rPr>
            </w:pPr>
            <w:r w:rsidRPr="002A78FB">
              <w:rPr>
                <w:b/>
                <w:bCs/>
                <w:sz w:val="22"/>
                <w:szCs w:val="22"/>
              </w:rPr>
              <w:t>Fat (%)</w:t>
            </w:r>
          </w:p>
          <w:p w14:paraId="20FADA96" w14:textId="77777777" w:rsidR="002A3DDD" w:rsidRPr="002A78FB" w:rsidRDefault="002A3DDD" w:rsidP="001A11D8">
            <w:pPr>
              <w:jc w:val="center"/>
              <w:rPr>
                <w:b/>
                <w:bCs/>
                <w:sz w:val="22"/>
                <w:szCs w:val="22"/>
              </w:rPr>
            </w:pPr>
          </w:p>
        </w:tc>
      </w:tr>
      <w:tr w:rsidR="002A78FB" w:rsidRPr="002A78FB" w14:paraId="6FD90BBB" w14:textId="77777777" w:rsidTr="00742710">
        <w:trPr>
          <w:trHeight w:val="459"/>
        </w:trPr>
        <w:tc>
          <w:tcPr>
            <w:tcW w:w="1770" w:type="dxa"/>
            <w:vMerge/>
            <w:tcBorders>
              <w:bottom w:val="single" w:sz="12" w:space="0" w:color="auto"/>
              <w:tl2br w:val="nil"/>
            </w:tcBorders>
            <w:shd w:val="clear" w:color="auto" w:fill="D9D9D9" w:themeFill="background1" w:themeFillShade="D9"/>
            <w:noWrap/>
          </w:tcPr>
          <w:p w14:paraId="72D861DA" w14:textId="77777777" w:rsidR="002A3DDD" w:rsidRPr="002A78FB" w:rsidRDefault="002A3DDD" w:rsidP="001A11D8">
            <w:pPr>
              <w:spacing w:after="240"/>
              <w:rPr>
                <w:b/>
                <w:bCs/>
                <w:sz w:val="22"/>
                <w:szCs w:val="22"/>
              </w:rPr>
            </w:pPr>
          </w:p>
        </w:tc>
        <w:tc>
          <w:tcPr>
            <w:tcW w:w="1464" w:type="dxa"/>
            <w:tcBorders>
              <w:top w:val="single" w:sz="4" w:space="0" w:color="auto"/>
              <w:bottom w:val="single" w:sz="12" w:space="0" w:color="auto"/>
            </w:tcBorders>
            <w:shd w:val="clear" w:color="auto" w:fill="D9D9D9" w:themeFill="background1" w:themeFillShade="D9"/>
            <w:noWrap/>
            <w:vAlign w:val="center"/>
          </w:tcPr>
          <w:p w14:paraId="722ED118" w14:textId="77777777" w:rsidR="002A3DDD" w:rsidRPr="002A78FB" w:rsidRDefault="002A3DDD" w:rsidP="001A11D8">
            <w:pPr>
              <w:jc w:val="center"/>
              <w:rPr>
                <w:b/>
                <w:bCs/>
                <w:sz w:val="22"/>
                <w:szCs w:val="22"/>
              </w:rPr>
            </w:pPr>
            <w:r w:rsidRPr="002A78FB">
              <w:rPr>
                <w:sz w:val="22"/>
                <w:szCs w:val="22"/>
              </w:rPr>
              <w:t>(</w:t>
            </w:r>
            <w:proofErr w:type="spellStart"/>
            <w:r w:rsidRPr="002A78FB">
              <w:rPr>
                <w:sz w:val="22"/>
                <w:szCs w:val="22"/>
              </w:rPr>
              <w:t>Mean±SD</w:t>
            </w:r>
            <w:proofErr w:type="spellEnd"/>
            <w:r w:rsidRPr="002A78FB">
              <w:rPr>
                <w:sz w:val="22"/>
                <w:szCs w:val="22"/>
              </w:rPr>
              <w:t>)</w:t>
            </w:r>
          </w:p>
        </w:tc>
        <w:tc>
          <w:tcPr>
            <w:tcW w:w="1464" w:type="dxa"/>
            <w:tcBorders>
              <w:top w:val="single" w:sz="4" w:space="0" w:color="auto"/>
              <w:bottom w:val="single" w:sz="12" w:space="0" w:color="auto"/>
            </w:tcBorders>
            <w:shd w:val="clear" w:color="auto" w:fill="D9D9D9" w:themeFill="background1" w:themeFillShade="D9"/>
            <w:noWrap/>
            <w:vAlign w:val="center"/>
          </w:tcPr>
          <w:p w14:paraId="09186AF3" w14:textId="77777777" w:rsidR="002A3DDD" w:rsidRPr="002A78FB" w:rsidRDefault="002A3DDD" w:rsidP="001A11D8">
            <w:pPr>
              <w:jc w:val="center"/>
              <w:rPr>
                <w:b/>
                <w:bCs/>
                <w:sz w:val="22"/>
                <w:szCs w:val="22"/>
              </w:rPr>
            </w:pPr>
            <w:r w:rsidRPr="002A78FB">
              <w:rPr>
                <w:sz w:val="22"/>
                <w:szCs w:val="22"/>
              </w:rPr>
              <w:t>(</w:t>
            </w:r>
            <w:proofErr w:type="spellStart"/>
            <w:r w:rsidRPr="002A78FB">
              <w:rPr>
                <w:sz w:val="22"/>
                <w:szCs w:val="22"/>
              </w:rPr>
              <w:t>Mean±SD</w:t>
            </w:r>
            <w:proofErr w:type="spellEnd"/>
            <w:r w:rsidRPr="002A78FB">
              <w:rPr>
                <w:sz w:val="22"/>
                <w:szCs w:val="22"/>
              </w:rPr>
              <w:t>)</w:t>
            </w:r>
          </w:p>
        </w:tc>
        <w:tc>
          <w:tcPr>
            <w:tcW w:w="1301" w:type="dxa"/>
            <w:tcBorders>
              <w:top w:val="single" w:sz="4" w:space="0" w:color="auto"/>
              <w:bottom w:val="single" w:sz="12" w:space="0" w:color="auto"/>
            </w:tcBorders>
            <w:shd w:val="clear" w:color="auto" w:fill="D9D9D9" w:themeFill="background1" w:themeFillShade="D9"/>
            <w:noWrap/>
            <w:vAlign w:val="center"/>
          </w:tcPr>
          <w:p w14:paraId="08CBAF0B" w14:textId="77777777" w:rsidR="002A3DDD" w:rsidRPr="002A78FB" w:rsidRDefault="002A3DDD" w:rsidP="001A11D8">
            <w:pPr>
              <w:jc w:val="center"/>
              <w:rPr>
                <w:b/>
                <w:bCs/>
                <w:sz w:val="22"/>
                <w:szCs w:val="22"/>
              </w:rPr>
            </w:pPr>
            <w:r w:rsidRPr="002A78FB">
              <w:rPr>
                <w:sz w:val="22"/>
                <w:szCs w:val="22"/>
              </w:rPr>
              <w:t>(</w:t>
            </w:r>
            <w:proofErr w:type="spellStart"/>
            <w:r w:rsidRPr="002A78FB">
              <w:rPr>
                <w:sz w:val="22"/>
                <w:szCs w:val="22"/>
              </w:rPr>
              <w:t>Mean±SD</w:t>
            </w:r>
            <w:proofErr w:type="spellEnd"/>
            <w:r w:rsidRPr="002A78FB">
              <w:rPr>
                <w:sz w:val="22"/>
                <w:szCs w:val="22"/>
              </w:rPr>
              <w:t>)</w:t>
            </w:r>
          </w:p>
        </w:tc>
        <w:tc>
          <w:tcPr>
            <w:tcW w:w="1947" w:type="dxa"/>
            <w:tcBorders>
              <w:top w:val="single" w:sz="4" w:space="0" w:color="auto"/>
              <w:bottom w:val="single" w:sz="12" w:space="0" w:color="auto"/>
            </w:tcBorders>
            <w:shd w:val="clear" w:color="auto" w:fill="D9D9D9" w:themeFill="background1" w:themeFillShade="D9"/>
            <w:noWrap/>
            <w:vAlign w:val="center"/>
          </w:tcPr>
          <w:p w14:paraId="0906E668" w14:textId="77777777" w:rsidR="002A3DDD" w:rsidRPr="002A78FB" w:rsidRDefault="002A3DDD" w:rsidP="001A11D8">
            <w:pPr>
              <w:jc w:val="center"/>
              <w:rPr>
                <w:b/>
                <w:bCs/>
                <w:sz w:val="22"/>
                <w:szCs w:val="22"/>
              </w:rPr>
            </w:pPr>
            <w:r w:rsidRPr="002A78FB">
              <w:rPr>
                <w:sz w:val="22"/>
                <w:szCs w:val="22"/>
              </w:rPr>
              <w:t>(</w:t>
            </w:r>
            <w:proofErr w:type="spellStart"/>
            <w:r w:rsidRPr="002A78FB">
              <w:rPr>
                <w:sz w:val="22"/>
                <w:szCs w:val="22"/>
              </w:rPr>
              <w:t>Mean±SD</w:t>
            </w:r>
            <w:proofErr w:type="spellEnd"/>
            <w:r w:rsidRPr="002A78FB">
              <w:rPr>
                <w:sz w:val="22"/>
                <w:szCs w:val="22"/>
              </w:rPr>
              <w:t>)</w:t>
            </w:r>
          </w:p>
        </w:tc>
        <w:tc>
          <w:tcPr>
            <w:tcW w:w="1337" w:type="dxa"/>
            <w:tcBorders>
              <w:top w:val="single" w:sz="4" w:space="0" w:color="auto"/>
              <w:bottom w:val="single" w:sz="12" w:space="0" w:color="auto"/>
            </w:tcBorders>
            <w:shd w:val="clear" w:color="auto" w:fill="D9D9D9" w:themeFill="background1" w:themeFillShade="D9"/>
            <w:noWrap/>
            <w:vAlign w:val="center"/>
          </w:tcPr>
          <w:p w14:paraId="68C1DA1A" w14:textId="77777777" w:rsidR="002A3DDD" w:rsidRPr="002A78FB" w:rsidRDefault="002A3DDD" w:rsidP="001A11D8">
            <w:pPr>
              <w:jc w:val="center"/>
              <w:rPr>
                <w:b/>
                <w:bCs/>
                <w:sz w:val="22"/>
                <w:szCs w:val="22"/>
              </w:rPr>
            </w:pPr>
            <w:r w:rsidRPr="002A78FB">
              <w:rPr>
                <w:sz w:val="22"/>
                <w:szCs w:val="22"/>
              </w:rPr>
              <w:t>(</w:t>
            </w:r>
            <w:proofErr w:type="spellStart"/>
            <w:r w:rsidRPr="002A78FB">
              <w:rPr>
                <w:sz w:val="22"/>
                <w:szCs w:val="22"/>
              </w:rPr>
              <w:t>Mean±SD</w:t>
            </w:r>
            <w:proofErr w:type="spellEnd"/>
            <w:r w:rsidRPr="002A78FB">
              <w:rPr>
                <w:sz w:val="22"/>
                <w:szCs w:val="22"/>
              </w:rPr>
              <w:t>)</w:t>
            </w:r>
          </w:p>
        </w:tc>
      </w:tr>
      <w:tr w:rsidR="002A78FB" w:rsidRPr="002A78FB" w14:paraId="1E58EB66" w14:textId="77777777" w:rsidTr="00742710">
        <w:trPr>
          <w:trHeight w:val="387"/>
        </w:trPr>
        <w:tc>
          <w:tcPr>
            <w:tcW w:w="1770" w:type="dxa"/>
            <w:tcBorders>
              <w:top w:val="single" w:sz="12" w:space="0" w:color="auto"/>
            </w:tcBorders>
            <w:shd w:val="clear" w:color="auto" w:fill="auto"/>
            <w:noWrap/>
            <w:vAlign w:val="center"/>
          </w:tcPr>
          <w:p w14:paraId="74A40189" w14:textId="77777777" w:rsidR="002A3DDD" w:rsidRPr="002A78FB" w:rsidRDefault="002A3DDD" w:rsidP="001A11D8">
            <w:pPr>
              <w:rPr>
                <w:sz w:val="22"/>
                <w:szCs w:val="22"/>
              </w:rPr>
            </w:pPr>
            <w:proofErr w:type="spellStart"/>
            <w:r w:rsidRPr="002A78FB">
              <w:rPr>
                <w:sz w:val="22"/>
                <w:szCs w:val="22"/>
              </w:rPr>
              <w:t>Maheshkhali</w:t>
            </w:r>
            <w:proofErr w:type="spellEnd"/>
          </w:p>
        </w:tc>
        <w:tc>
          <w:tcPr>
            <w:tcW w:w="1464" w:type="dxa"/>
            <w:tcBorders>
              <w:top w:val="single" w:sz="12" w:space="0" w:color="auto"/>
            </w:tcBorders>
            <w:shd w:val="clear" w:color="auto" w:fill="auto"/>
            <w:noWrap/>
            <w:vAlign w:val="center"/>
          </w:tcPr>
          <w:p w14:paraId="52DBE7AB" w14:textId="77777777" w:rsidR="002A3DDD" w:rsidRPr="002A78FB" w:rsidRDefault="002A3DDD" w:rsidP="001A11D8">
            <w:pPr>
              <w:jc w:val="center"/>
              <w:rPr>
                <w:sz w:val="22"/>
                <w:szCs w:val="22"/>
              </w:rPr>
            </w:pPr>
            <w:r w:rsidRPr="002A78FB">
              <w:rPr>
                <w:sz w:val="22"/>
                <w:szCs w:val="22"/>
              </w:rPr>
              <w:t>37.66±1.51</w:t>
            </w:r>
          </w:p>
        </w:tc>
        <w:tc>
          <w:tcPr>
            <w:tcW w:w="1464" w:type="dxa"/>
            <w:tcBorders>
              <w:top w:val="single" w:sz="12" w:space="0" w:color="auto"/>
            </w:tcBorders>
            <w:shd w:val="clear" w:color="auto" w:fill="auto"/>
            <w:noWrap/>
            <w:vAlign w:val="center"/>
          </w:tcPr>
          <w:p w14:paraId="5953718C" w14:textId="77777777" w:rsidR="002A3DDD" w:rsidRPr="002A78FB" w:rsidRDefault="002A3DDD" w:rsidP="001A11D8">
            <w:pPr>
              <w:jc w:val="center"/>
              <w:rPr>
                <w:sz w:val="22"/>
                <w:szCs w:val="22"/>
              </w:rPr>
            </w:pPr>
            <w:r w:rsidRPr="002A78FB">
              <w:rPr>
                <w:sz w:val="22"/>
                <w:szCs w:val="22"/>
              </w:rPr>
              <w:t>34.34±0.68</w:t>
            </w:r>
          </w:p>
        </w:tc>
        <w:tc>
          <w:tcPr>
            <w:tcW w:w="1301" w:type="dxa"/>
            <w:tcBorders>
              <w:top w:val="single" w:sz="12" w:space="0" w:color="auto"/>
            </w:tcBorders>
            <w:shd w:val="clear" w:color="auto" w:fill="auto"/>
            <w:noWrap/>
            <w:vAlign w:val="center"/>
          </w:tcPr>
          <w:p w14:paraId="7137ED4F" w14:textId="77777777" w:rsidR="002A3DDD" w:rsidRPr="002A78FB" w:rsidRDefault="002A3DDD" w:rsidP="001A11D8">
            <w:pPr>
              <w:jc w:val="center"/>
              <w:rPr>
                <w:sz w:val="22"/>
                <w:szCs w:val="22"/>
              </w:rPr>
            </w:pPr>
            <w:r w:rsidRPr="002A78FB">
              <w:rPr>
                <w:sz w:val="22"/>
                <w:szCs w:val="22"/>
              </w:rPr>
              <w:t>17.49±0.46</w:t>
            </w:r>
          </w:p>
        </w:tc>
        <w:tc>
          <w:tcPr>
            <w:tcW w:w="1947" w:type="dxa"/>
            <w:tcBorders>
              <w:top w:val="single" w:sz="12" w:space="0" w:color="auto"/>
            </w:tcBorders>
            <w:shd w:val="clear" w:color="auto" w:fill="auto"/>
            <w:noWrap/>
            <w:vAlign w:val="center"/>
          </w:tcPr>
          <w:p w14:paraId="0997EDA8" w14:textId="77777777" w:rsidR="002A3DDD" w:rsidRPr="002A78FB" w:rsidRDefault="002A3DDD" w:rsidP="001A11D8">
            <w:pPr>
              <w:jc w:val="center"/>
              <w:rPr>
                <w:sz w:val="22"/>
                <w:szCs w:val="22"/>
              </w:rPr>
            </w:pPr>
            <w:bookmarkStart w:id="0" w:name="_Hlk160555901"/>
            <w:r w:rsidRPr="002A78FB">
              <w:rPr>
                <w:sz w:val="22"/>
                <w:szCs w:val="22"/>
              </w:rPr>
              <w:t>1.39±0.10</w:t>
            </w:r>
            <w:bookmarkEnd w:id="0"/>
          </w:p>
        </w:tc>
        <w:tc>
          <w:tcPr>
            <w:tcW w:w="1337" w:type="dxa"/>
            <w:tcBorders>
              <w:top w:val="single" w:sz="12" w:space="0" w:color="auto"/>
            </w:tcBorders>
            <w:shd w:val="clear" w:color="auto" w:fill="auto"/>
            <w:noWrap/>
            <w:vAlign w:val="center"/>
          </w:tcPr>
          <w:p w14:paraId="2485068C" w14:textId="77777777" w:rsidR="002A3DDD" w:rsidRPr="002A78FB" w:rsidRDefault="002A3DDD" w:rsidP="001A11D8">
            <w:pPr>
              <w:jc w:val="center"/>
              <w:rPr>
                <w:sz w:val="22"/>
                <w:szCs w:val="22"/>
              </w:rPr>
            </w:pPr>
            <w:bookmarkStart w:id="1" w:name="_Hlk160555626"/>
            <w:r w:rsidRPr="002A78FB">
              <w:rPr>
                <w:sz w:val="22"/>
                <w:szCs w:val="22"/>
              </w:rPr>
              <w:t>8.53±0.45</w:t>
            </w:r>
            <w:bookmarkEnd w:id="1"/>
          </w:p>
        </w:tc>
      </w:tr>
      <w:tr w:rsidR="00212C36" w:rsidRPr="002A78FB" w14:paraId="26D3E035" w14:textId="77777777" w:rsidTr="00742710">
        <w:trPr>
          <w:trHeight w:val="459"/>
        </w:trPr>
        <w:tc>
          <w:tcPr>
            <w:tcW w:w="1770" w:type="dxa"/>
            <w:shd w:val="clear" w:color="auto" w:fill="auto"/>
            <w:noWrap/>
            <w:vAlign w:val="center"/>
          </w:tcPr>
          <w:p w14:paraId="544B66EB" w14:textId="77777777" w:rsidR="002A3DDD" w:rsidRPr="002A78FB" w:rsidRDefault="002A3DDD" w:rsidP="001A11D8">
            <w:pPr>
              <w:rPr>
                <w:sz w:val="22"/>
                <w:szCs w:val="22"/>
              </w:rPr>
            </w:pPr>
            <w:proofErr w:type="spellStart"/>
            <w:r w:rsidRPr="002A78FB">
              <w:rPr>
                <w:sz w:val="22"/>
                <w:szCs w:val="22"/>
              </w:rPr>
              <w:t>Chaufaldandi</w:t>
            </w:r>
            <w:proofErr w:type="spellEnd"/>
          </w:p>
        </w:tc>
        <w:tc>
          <w:tcPr>
            <w:tcW w:w="1464" w:type="dxa"/>
            <w:shd w:val="clear" w:color="auto" w:fill="auto"/>
            <w:noWrap/>
            <w:vAlign w:val="center"/>
          </w:tcPr>
          <w:p w14:paraId="6BB82E6B" w14:textId="77777777" w:rsidR="002A3DDD" w:rsidRPr="002A78FB" w:rsidRDefault="002A3DDD" w:rsidP="001A11D8">
            <w:pPr>
              <w:jc w:val="center"/>
              <w:rPr>
                <w:sz w:val="22"/>
                <w:szCs w:val="22"/>
              </w:rPr>
            </w:pPr>
            <w:bookmarkStart w:id="2" w:name="_Hlk160556203"/>
            <w:r w:rsidRPr="002A78FB">
              <w:rPr>
                <w:sz w:val="22"/>
                <w:szCs w:val="22"/>
              </w:rPr>
              <w:t>35.44±1.37</w:t>
            </w:r>
            <w:bookmarkEnd w:id="2"/>
          </w:p>
        </w:tc>
        <w:tc>
          <w:tcPr>
            <w:tcW w:w="1464" w:type="dxa"/>
            <w:shd w:val="clear" w:color="auto" w:fill="auto"/>
            <w:noWrap/>
            <w:vAlign w:val="center"/>
          </w:tcPr>
          <w:p w14:paraId="13D9B20A" w14:textId="77777777" w:rsidR="002A3DDD" w:rsidRPr="002A78FB" w:rsidRDefault="002A3DDD" w:rsidP="001A11D8">
            <w:pPr>
              <w:jc w:val="center"/>
              <w:rPr>
                <w:sz w:val="22"/>
                <w:szCs w:val="22"/>
              </w:rPr>
            </w:pPr>
            <w:r w:rsidRPr="002A78FB">
              <w:rPr>
                <w:sz w:val="22"/>
                <w:szCs w:val="22"/>
              </w:rPr>
              <w:t>37.23±1.78</w:t>
            </w:r>
          </w:p>
        </w:tc>
        <w:tc>
          <w:tcPr>
            <w:tcW w:w="1301" w:type="dxa"/>
            <w:shd w:val="clear" w:color="auto" w:fill="auto"/>
            <w:noWrap/>
            <w:vAlign w:val="center"/>
          </w:tcPr>
          <w:p w14:paraId="218FE427" w14:textId="77777777" w:rsidR="002A3DDD" w:rsidRPr="002A78FB" w:rsidRDefault="002A3DDD" w:rsidP="001A11D8">
            <w:pPr>
              <w:jc w:val="center"/>
              <w:rPr>
                <w:sz w:val="22"/>
                <w:szCs w:val="22"/>
              </w:rPr>
            </w:pPr>
            <w:bookmarkStart w:id="3" w:name="_Hlk160553519"/>
            <w:r w:rsidRPr="002A78FB">
              <w:rPr>
                <w:sz w:val="22"/>
                <w:szCs w:val="22"/>
              </w:rPr>
              <w:t>18.46±0.59</w:t>
            </w:r>
            <w:bookmarkEnd w:id="3"/>
          </w:p>
        </w:tc>
        <w:tc>
          <w:tcPr>
            <w:tcW w:w="1947" w:type="dxa"/>
            <w:shd w:val="clear" w:color="auto" w:fill="auto"/>
            <w:noWrap/>
            <w:vAlign w:val="center"/>
          </w:tcPr>
          <w:p w14:paraId="283080B0" w14:textId="77777777" w:rsidR="002A3DDD" w:rsidRPr="002A78FB" w:rsidRDefault="002A3DDD" w:rsidP="001A11D8">
            <w:pPr>
              <w:jc w:val="center"/>
              <w:rPr>
                <w:sz w:val="22"/>
                <w:szCs w:val="22"/>
              </w:rPr>
            </w:pPr>
            <w:bookmarkStart w:id="4" w:name="_Hlk160553486"/>
            <w:r w:rsidRPr="002A78FB">
              <w:rPr>
                <w:sz w:val="22"/>
                <w:szCs w:val="22"/>
              </w:rPr>
              <w:t>2.66±0.21</w:t>
            </w:r>
            <w:bookmarkEnd w:id="4"/>
          </w:p>
        </w:tc>
        <w:tc>
          <w:tcPr>
            <w:tcW w:w="1337" w:type="dxa"/>
            <w:shd w:val="clear" w:color="auto" w:fill="auto"/>
            <w:noWrap/>
            <w:vAlign w:val="center"/>
          </w:tcPr>
          <w:p w14:paraId="67C5B594" w14:textId="77777777" w:rsidR="002A3DDD" w:rsidRPr="002A78FB" w:rsidRDefault="002A3DDD" w:rsidP="001A11D8">
            <w:pPr>
              <w:jc w:val="center"/>
              <w:rPr>
                <w:sz w:val="22"/>
                <w:szCs w:val="22"/>
              </w:rPr>
            </w:pPr>
            <w:r w:rsidRPr="002A78FB">
              <w:rPr>
                <w:sz w:val="22"/>
                <w:szCs w:val="22"/>
              </w:rPr>
              <w:t>6.00±0.40</w:t>
            </w:r>
          </w:p>
        </w:tc>
      </w:tr>
    </w:tbl>
    <w:p w14:paraId="180A8E4A" w14:textId="77777777" w:rsidR="002A3DDD" w:rsidRPr="002A78FB" w:rsidRDefault="002A3DDD" w:rsidP="002A3DDD">
      <w:pPr>
        <w:spacing w:line="360" w:lineRule="auto"/>
      </w:pPr>
    </w:p>
    <w:p w14:paraId="11A84E00" w14:textId="1007DD58" w:rsidR="00706EF5" w:rsidRPr="002A78FB" w:rsidRDefault="002A3DDD" w:rsidP="002A3DDD">
      <w:pPr>
        <w:spacing w:line="360" w:lineRule="auto"/>
        <w:jc w:val="both"/>
        <w:rPr>
          <w:bCs/>
        </w:rPr>
      </w:pPr>
      <w:r w:rsidRPr="002A78FB">
        <w:t xml:space="preserve">Furthermore, a comparative study of proximate value was conducted between the two sites (Fig 5). The study revealed that the average crude protein content from both areas. Despite the low moisture content in the samples, </w:t>
      </w:r>
      <w:proofErr w:type="spellStart"/>
      <w:r w:rsidRPr="002A78FB">
        <w:t>Chaufaldandi</w:t>
      </w:r>
      <w:proofErr w:type="spellEnd"/>
      <w:r w:rsidRPr="002A78FB">
        <w:t xml:space="preserve"> had a higher crude protein concentration than </w:t>
      </w:r>
      <w:proofErr w:type="spellStart"/>
      <w:r w:rsidRPr="002A78FB">
        <w:t>M</w:t>
      </w:r>
      <w:r w:rsidR="00742710" w:rsidRPr="002A78FB">
        <w:t>a</w:t>
      </w:r>
      <w:r w:rsidRPr="002A78FB">
        <w:t>heshkhali</w:t>
      </w:r>
      <w:proofErr w:type="spellEnd"/>
      <w:r w:rsidRPr="002A78FB">
        <w:t>.</w:t>
      </w:r>
    </w:p>
    <w:p w14:paraId="7C255FE6" w14:textId="77777777" w:rsidR="009433D8" w:rsidRPr="002A78FB" w:rsidRDefault="009433D8" w:rsidP="00021695">
      <w:pPr>
        <w:ind w:firstLine="720"/>
        <w:rPr>
          <w:b/>
        </w:rPr>
      </w:pPr>
    </w:p>
    <w:p w14:paraId="40DCFF1A" w14:textId="55F3EFC1" w:rsidR="009433D8" w:rsidRPr="002A78FB" w:rsidRDefault="00603EE7" w:rsidP="00CF1C56">
      <w:pPr>
        <w:jc w:val="center"/>
        <w:rPr>
          <w:rFonts w:ascii="Calibri" w:hAnsi="Calibri" w:cs="Calibri"/>
        </w:rPr>
      </w:pPr>
      <w:r w:rsidRPr="002A78FB">
        <w:rPr>
          <w:noProof/>
        </w:rPr>
        <w:lastRenderedPageBreak/>
        <w:drawing>
          <wp:inline distT="0" distB="0" distL="0" distR="0" wp14:anchorId="792704E0" wp14:editId="5B78155E">
            <wp:extent cx="4821223" cy="4285412"/>
            <wp:effectExtent l="19050" t="19050" r="17780" b="20320"/>
            <wp:docPr id="617569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39841" cy="4301961"/>
                    </a:xfrm>
                    <a:prstGeom prst="rect">
                      <a:avLst/>
                    </a:prstGeom>
                    <a:noFill/>
                    <a:ln>
                      <a:solidFill>
                        <a:schemeClr val="bg1">
                          <a:lumMod val="85000"/>
                        </a:schemeClr>
                      </a:solidFill>
                    </a:ln>
                  </pic:spPr>
                </pic:pic>
              </a:graphicData>
            </a:graphic>
          </wp:inline>
        </w:drawing>
      </w:r>
    </w:p>
    <w:p w14:paraId="79336EB8" w14:textId="77777777" w:rsidR="009433D8" w:rsidRPr="002A78FB" w:rsidRDefault="009433D8" w:rsidP="009433D8">
      <w:pPr>
        <w:ind w:firstLine="720"/>
        <w:rPr>
          <w:rFonts w:ascii="Calibri" w:hAnsi="Calibri" w:cs="Calibri"/>
        </w:rPr>
      </w:pPr>
    </w:p>
    <w:p w14:paraId="7E934B0A" w14:textId="53F06B3B" w:rsidR="006047CA" w:rsidRPr="002A78FB" w:rsidRDefault="009433D8" w:rsidP="00212C36">
      <w:pPr>
        <w:spacing w:line="360" w:lineRule="auto"/>
        <w:jc w:val="both"/>
        <w:rPr>
          <w:bCs/>
        </w:rPr>
      </w:pPr>
      <w:r w:rsidRPr="002A78FB">
        <w:rPr>
          <w:b/>
        </w:rPr>
        <w:t xml:space="preserve">Figure </w:t>
      </w:r>
      <w:r w:rsidR="00A719F0" w:rsidRPr="002A78FB">
        <w:rPr>
          <w:b/>
        </w:rPr>
        <w:t>5</w:t>
      </w:r>
      <w:r w:rsidRPr="002A78FB">
        <w:rPr>
          <w:b/>
        </w:rPr>
        <w:t xml:space="preserve">. </w:t>
      </w:r>
      <w:r w:rsidR="00EC4AF5" w:rsidRPr="002A78FB">
        <w:rPr>
          <w:bCs/>
        </w:rPr>
        <w:t>Bar graph showing the co</w:t>
      </w:r>
      <w:r w:rsidR="00870F32" w:rsidRPr="002A78FB">
        <w:rPr>
          <w:bCs/>
        </w:rPr>
        <w:t xml:space="preserve">mparison </w:t>
      </w:r>
      <w:r w:rsidR="005474E5" w:rsidRPr="002A78FB">
        <w:rPr>
          <w:bCs/>
        </w:rPr>
        <w:t>of Nutritional</w:t>
      </w:r>
      <w:r w:rsidR="00870F32" w:rsidRPr="002A78FB">
        <w:rPr>
          <w:bCs/>
        </w:rPr>
        <w:t xml:space="preserve"> profile (Moisture, Protein, Ash, Fat and </w:t>
      </w:r>
      <w:r w:rsidR="005474E5" w:rsidRPr="002A78FB">
        <w:rPr>
          <w:bCs/>
        </w:rPr>
        <w:t>Carbohydrate) of</w:t>
      </w:r>
      <w:r w:rsidRPr="002A78FB">
        <w:rPr>
          <w:bCs/>
        </w:rPr>
        <w:t xml:space="preserve"> collected </w:t>
      </w:r>
      <w:r w:rsidR="00202CAA" w:rsidRPr="002A78FB">
        <w:rPr>
          <w:bCs/>
          <w:i/>
          <w:iCs/>
        </w:rPr>
        <w:t>Nappi</w:t>
      </w:r>
      <w:r w:rsidRPr="002A78FB">
        <w:rPr>
          <w:bCs/>
          <w:i/>
          <w:iCs/>
        </w:rPr>
        <w:t xml:space="preserve"> </w:t>
      </w:r>
      <w:r w:rsidRPr="002A78FB">
        <w:rPr>
          <w:bCs/>
        </w:rPr>
        <w:t>samples</w:t>
      </w:r>
      <w:r w:rsidR="00870F32" w:rsidRPr="002A78FB">
        <w:rPr>
          <w:bCs/>
        </w:rPr>
        <w:t xml:space="preserve"> among two different study sites (</w:t>
      </w:r>
      <w:proofErr w:type="spellStart"/>
      <w:r w:rsidR="00870F32" w:rsidRPr="002A78FB">
        <w:rPr>
          <w:bCs/>
        </w:rPr>
        <w:t>Maheskhali</w:t>
      </w:r>
      <w:proofErr w:type="spellEnd"/>
      <w:r w:rsidR="00870F32" w:rsidRPr="002A78FB">
        <w:rPr>
          <w:bCs/>
        </w:rPr>
        <w:t xml:space="preserve"> and </w:t>
      </w:r>
      <w:proofErr w:type="spellStart"/>
      <w:r w:rsidR="00870F32" w:rsidRPr="002A78FB">
        <w:rPr>
          <w:bCs/>
        </w:rPr>
        <w:t>Chaufaldandi</w:t>
      </w:r>
      <w:proofErr w:type="spellEnd"/>
      <w:r w:rsidR="00870F32" w:rsidRPr="002A78FB">
        <w:rPr>
          <w:bCs/>
        </w:rPr>
        <w:t>).</w:t>
      </w:r>
      <w:r w:rsidR="00EF0051" w:rsidRPr="002A78FB">
        <w:rPr>
          <w:bCs/>
        </w:rPr>
        <w:t xml:space="preserve"> Data shown are the </w:t>
      </w:r>
      <w:proofErr w:type="spellStart"/>
      <w:r w:rsidR="00EF0051" w:rsidRPr="002A78FB">
        <w:rPr>
          <w:bCs/>
        </w:rPr>
        <w:t>mean±SD</w:t>
      </w:r>
      <w:proofErr w:type="spellEnd"/>
      <w:r w:rsidR="00EF0051" w:rsidRPr="002A78FB">
        <w:rPr>
          <w:bCs/>
        </w:rPr>
        <w:t xml:space="preserve"> (n = 10).</w:t>
      </w:r>
    </w:p>
    <w:p w14:paraId="68F245F6" w14:textId="77777777" w:rsidR="00EF0051" w:rsidRPr="002A78FB" w:rsidRDefault="00EF0051" w:rsidP="00EF0051">
      <w:pPr>
        <w:rPr>
          <w:bCs/>
        </w:rPr>
      </w:pPr>
    </w:p>
    <w:p w14:paraId="7D48B53A" w14:textId="785750F6" w:rsidR="00742710" w:rsidRPr="002A78FB" w:rsidRDefault="00742710" w:rsidP="00CC299D">
      <w:pPr>
        <w:spacing w:line="360" w:lineRule="auto"/>
        <w:jc w:val="both"/>
        <w:rPr>
          <w:bCs/>
        </w:rPr>
      </w:pPr>
      <w:r w:rsidRPr="002A78FB">
        <w:rPr>
          <w:bCs/>
        </w:rPr>
        <w:t>There is a slight</w:t>
      </w:r>
      <w:r w:rsidR="00CC299D" w:rsidRPr="002A78FB">
        <w:rPr>
          <w:bCs/>
        </w:rPr>
        <w:t xml:space="preserve"> positive </w:t>
      </w:r>
      <w:r w:rsidRPr="002A78FB">
        <w:rPr>
          <w:bCs/>
        </w:rPr>
        <w:t xml:space="preserve">correlation </w:t>
      </w:r>
      <w:r w:rsidR="00CC299D" w:rsidRPr="002A78FB">
        <w:rPr>
          <w:bCs/>
        </w:rPr>
        <w:t>of protein</w:t>
      </w:r>
      <w:r w:rsidR="00914412" w:rsidRPr="002A78FB">
        <w:rPr>
          <w:bCs/>
        </w:rPr>
        <w:t xml:space="preserve"> in the sample of </w:t>
      </w:r>
      <w:proofErr w:type="spellStart"/>
      <w:r w:rsidR="00914412" w:rsidRPr="002A78FB">
        <w:rPr>
          <w:bCs/>
        </w:rPr>
        <w:t>Maheshkhali</w:t>
      </w:r>
      <w:proofErr w:type="spellEnd"/>
      <w:r w:rsidR="00914412" w:rsidRPr="002A78FB">
        <w:rPr>
          <w:bCs/>
        </w:rPr>
        <w:t xml:space="preserve"> sample</w:t>
      </w:r>
      <w:r w:rsidR="00CC299D" w:rsidRPr="002A78FB">
        <w:rPr>
          <w:bCs/>
        </w:rPr>
        <w:t xml:space="preserve"> with ash and carbohydrate (r = 0.48 and 0.31), and negatively </w:t>
      </w:r>
      <w:r w:rsidR="00914412" w:rsidRPr="002A78FB">
        <w:rPr>
          <w:bCs/>
        </w:rPr>
        <w:t>altered</w:t>
      </w:r>
      <w:r w:rsidR="00CC299D" w:rsidRPr="002A78FB">
        <w:rPr>
          <w:bCs/>
        </w:rPr>
        <w:t xml:space="preserve"> with moisture</w:t>
      </w:r>
      <w:r w:rsidR="00914412" w:rsidRPr="002A78FB">
        <w:rPr>
          <w:bCs/>
        </w:rPr>
        <w:t xml:space="preserve"> and fat content</w:t>
      </w:r>
      <w:r w:rsidR="00CC299D" w:rsidRPr="002A78FB">
        <w:rPr>
          <w:bCs/>
        </w:rPr>
        <w:t xml:space="preserve"> (r = -0.44</w:t>
      </w:r>
      <w:r w:rsidR="00914412" w:rsidRPr="002A78FB">
        <w:rPr>
          <w:bCs/>
        </w:rPr>
        <w:t xml:space="preserve"> and – 0.33</w:t>
      </w:r>
      <w:r w:rsidR="00CC299D" w:rsidRPr="002A78FB">
        <w:rPr>
          <w:bCs/>
        </w:rPr>
        <w:t>) in a similar way</w:t>
      </w:r>
      <w:r w:rsidR="00914412" w:rsidRPr="002A78FB">
        <w:rPr>
          <w:bCs/>
        </w:rPr>
        <w:t xml:space="preserve"> (Fig 7). On the contrary, the protein in </w:t>
      </w:r>
      <w:proofErr w:type="spellStart"/>
      <w:r w:rsidR="00914412" w:rsidRPr="002A78FB">
        <w:rPr>
          <w:bCs/>
        </w:rPr>
        <w:t>Chaufaldandi</w:t>
      </w:r>
      <w:proofErr w:type="spellEnd"/>
      <w:r w:rsidR="00914412" w:rsidRPr="002A78FB">
        <w:rPr>
          <w:bCs/>
        </w:rPr>
        <w:t xml:space="preserve"> sample showed a less positive relationship with ash and carbohydrate (r = 0.36 and 0.16) than that of </w:t>
      </w:r>
      <w:proofErr w:type="spellStart"/>
      <w:r w:rsidR="00914412" w:rsidRPr="002A78FB">
        <w:rPr>
          <w:bCs/>
        </w:rPr>
        <w:t>Maheshkhali</w:t>
      </w:r>
      <w:proofErr w:type="spellEnd"/>
      <w:r w:rsidR="00914412" w:rsidRPr="002A78FB">
        <w:rPr>
          <w:bCs/>
        </w:rPr>
        <w:t xml:space="preserve"> (Fig 7). </w:t>
      </w:r>
      <w:proofErr w:type="spellStart"/>
      <w:r w:rsidR="00914412" w:rsidRPr="002A78FB">
        <w:rPr>
          <w:bCs/>
        </w:rPr>
        <w:t>Howeve</w:t>
      </w:r>
      <w:proofErr w:type="spellEnd"/>
      <w:r w:rsidR="00914412" w:rsidRPr="002A78FB">
        <w:rPr>
          <w:bCs/>
        </w:rPr>
        <w:t xml:space="preserve">, a </w:t>
      </w:r>
      <w:r w:rsidR="004627A7" w:rsidRPr="002A78FB">
        <w:rPr>
          <w:bCs/>
        </w:rPr>
        <w:t>higher negative relation than all is observed in the</w:t>
      </w:r>
      <w:r w:rsidR="00914412" w:rsidRPr="002A78FB">
        <w:rPr>
          <w:bCs/>
        </w:rPr>
        <w:t xml:space="preserve"> ash and fat content </w:t>
      </w:r>
      <w:r w:rsidR="004627A7" w:rsidRPr="002A78FB">
        <w:rPr>
          <w:bCs/>
        </w:rPr>
        <w:t>of</w:t>
      </w:r>
      <w:r w:rsidR="00914412" w:rsidRPr="002A78FB">
        <w:rPr>
          <w:bCs/>
        </w:rPr>
        <w:t xml:space="preserve"> </w:t>
      </w:r>
      <w:proofErr w:type="spellStart"/>
      <w:r w:rsidR="00914412" w:rsidRPr="002A78FB">
        <w:rPr>
          <w:bCs/>
        </w:rPr>
        <w:t>Chaufaldandi</w:t>
      </w:r>
      <w:proofErr w:type="spellEnd"/>
      <w:r w:rsidR="00914412" w:rsidRPr="002A78FB">
        <w:rPr>
          <w:bCs/>
        </w:rPr>
        <w:t xml:space="preserve"> sample</w:t>
      </w:r>
      <w:r w:rsidR="004627A7" w:rsidRPr="002A78FB">
        <w:rPr>
          <w:bCs/>
        </w:rPr>
        <w:t>.</w:t>
      </w:r>
    </w:p>
    <w:p w14:paraId="2A80696D" w14:textId="77777777" w:rsidR="00077633" w:rsidRPr="002A78FB" w:rsidRDefault="00077633" w:rsidP="00CC299D">
      <w:pPr>
        <w:spacing w:line="360" w:lineRule="auto"/>
        <w:jc w:val="both"/>
        <w:rPr>
          <w:bCs/>
        </w:rPr>
      </w:pPr>
    </w:p>
    <w:p w14:paraId="1FD3396E" w14:textId="22D33223" w:rsidR="00742710" w:rsidRPr="002A78FB" w:rsidRDefault="00742710" w:rsidP="00EF0051">
      <w:pPr>
        <w:rPr>
          <w:b/>
        </w:rPr>
      </w:pPr>
      <w:r w:rsidRPr="002A78FB">
        <w:rPr>
          <w:noProof/>
        </w:rPr>
        <w:lastRenderedPageBreak/>
        <w:drawing>
          <wp:inline distT="0" distB="0" distL="0" distR="0" wp14:anchorId="1B372F60" wp14:editId="0BD2C922">
            <wp:extent cx="5732145" cy="3164447"/>
            <wp:effectExtent l="19050" t="19050" r="20955" b="17145"/>
            <wp:docPr id="12114911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2145" cy="3164447"/>
                    </a:xfrm>
                    <a:prstGeom prst="rect">
                      <a:avLst/>
                    </a:prstGeom>
                    <a:noFill/>
                    <a:ln>
                      <a:solidFill>
                        <a:schemeClr val="tx1"/>
                      </a:solidFill>
                    </a:ln>
                  </pic:spPr>
                </pic:pic>
              </a:graphicData>
            </a:graphic>
          </wp:inline>
        </w:drawing>
      </w:r>
    </w:p>
    <w:p w14:paraId="41EB8856" w14:textId="77777777" w:rsidR="00742710" w:rsidRPr="002A78FB" w:rsidRDefault="00742710" w:rsidP="00EF0051">
      <w:pPr>
        <w:rPr>
          <w:b/>
        </w:rPr>
      </w:pPr>
    </w:p>
    <w:p w14:paraId="65234D66" w14:textId="0B172766" w:rsidR="00742710" w:rsidRDefault="00742710" w:rsidP="00EF0051">
      <w:pPr>
        <w:rPr>
          <w:bCs/>
        </w:rPr>
      </w:pPr>
      <w:r w:rsidRPr="002A78FB">
        <w:rPr>
          <w:b/>
        </w:rPr>
        <w:t xml:space="preserve">Fig 07: </w:t>
      </w:r>
      <w:r w:rsidRPr="002A78FB">
        <w:rPr>
          <w:bCs/>
        </w:rPr>
        <w:t>Correlation plot of proximate composition of two different location showing the relationship among the proximate composition.</w:t>
      </w:r>
    </w:p>
    <w:p w14:paraId="16D7E30A" w14:textId="77777777" w:rsidR="002A78FB" w:rsidRPr="002A78FB" w:rsidRDefault="002A78FB" w:rsidP="00EF0051">
      <w:pPr>
        <w:rPr>
          <w:bCs/>
          <w:sz w:val="22"/>
          <w:szCs w:val="22"/>
        </w:rPr>
      </w:pPr>
    </w:p>
    <w:p w14:paraId="007272FB" w14:textId="72FCED2D" w:rsidR="00EF0051" w:rsidRPr="002A78FB" w:rsidRDefault="00EF0051" w:rsidP="0081390A">
      <w:pPr>
        <w:spacing w:line="360" w:lineRule="auto"/>
        <w:jc w:val="both"/>
        <w:rPr>
          <w:noProof/>
        </w:rPr>
      </w:pPr>
      <w:r w:rsidRPr="002A78FB">
        <w:rPr>
          <w:noProof/>
        </w:rPr>
        <w:drawing>
          <wp:inline distT="0" distB="0" distL="0" distR="0" wp14:anchorId="4E4951AC" wp14:editId="3DA0A722">
            <wp:extent cx="5731634" cy="4942840"/>
            <wp:effectExtent l="19050" t="19050" r="21590" b="10160"/>
            <wp:docPr id="6715576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57602"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731634" cy="4942840"/>
                    </a:xfrm>
                    <a:prstGeom prst="rect">
                      <a:avLst/>
                    </a:prstGeom>
                    <a:noFill/>
                    <a:ln w="3175">
                      <a:solidFill>
                        <a:schemeClr val="tx1"/>
                      </a:solidFill>
                    </a:ln>
                  </pic:spPr>
                </pic:pic>
              </a:graphicData>
            </a:graphic>
          </wp:inline>
        </w:drawing>
      </w:r>
    </w:p>
    <w:p w14:paraId="41B1C107" w14:textId="35A5DEF5" w:rsidR="00EF0051" w:rsidRPr="002A78FB" w:rsidRDefault="00EF0051" w:rsidP="00EF0051">
      <w:pPr>
        <w:spacing w:line="360" w:lineRule="auto"/>
        <w:jc w:val="both"/>
        <w:rPr>
          <w:noProof/>
        </w:rPr>
      </w:pPr>
      <w:r w:rsidRPr="002A78FB">
        <w:rPr>
          <w:b/>
          <w:bCs/>
          <w:noProof/>
        </w:rPr>
        <w:lastRenderedPageBreak/>
        <w:t xml:space="preserve">Fig </w:t>
      </w:r>
      <w:r w:rsidR="0081390A" w:rsidRPr="002A78FB">
        <w:rPr>
          <w:b/>
          <w:bCs/>
          <w:noProof/>
        </w:rPr>
        <w:t>6</w:t>
      </w:r>
      <w:r w:rsidRPr="002A78FB">
        <w:rPr>
          <w:b/>
          <w:bCs/>
          <w:noProof/>
        </w:rPr>
        <w:t>:</w:t>
      </w:r>
      <w:r w:rsidRPr="002A78FB">
        <w:rPr>
          <w:noProof/>
        </w:rPr>
        <w:t xml:space="preserve"> </w:t>
      </w:r>
      <w:r w:rsidR="0034677D" w:rsidRPr="002A78FB">
        <w:rPr>
          <w:noProof/>
        </w:rPr>
        <w:t>Percentage of proximate composition from two different location (Maheshkhali and Chaufaldandi). Different letters above the boxplot depicts significant diference (ANOVA</w:t>
      </w:r>
      <w:r w:rsidR="00EC4AF5" w:rsidRPr="002A78FB">
        <w:rPr>
          <w:noProof/>
        </w:rPr>
        <w:t>,</w:t>
      </w:r>
      <w:r w:rsidR="0034677D" w:rsidRPr="002A78FB">
        <w:rPr>
          <w:noProof/>
        </w:rPr>
        <w:t xml:space="preserve"> P &lt; 0.05) between same proximate composition of two different location with </w:t>
      </w:r>
      <w:r w:rsidR="006047CA" w:rsidRPr="002A78FB">
        <w:rPr>
          <w:noProof/>
        </w:rPr>
        <w:t>ten</w:t>
      </w:r>
      <w:r w:rsidR="0034677D" w:rsidRPr="002A78FB">
        <w:rPr>
          <w:noProof/>
        </w:rPr>
        <w:t xml:space="preserve"> observation</w:t>
      </w:r>
      <w:r w:rsidR="006047CA" w:rsidRPr="002A78FB">
        <w:rPr>
          <w:noProof/>
        </w:rPr>
        <w:t xml:space="preserve"> each</w:t>
      </w:r>
      <w:r w:rsidR="0034677D" w:rsidRPr="002A78FB">
        <w:rPr>
          <w:noProof/>
        </w:rPr>
        <w:t xml:space="preserve"> (n = 10).</w:t>
      </w:r>
    </w:p>
    <w:p w14:paraId="2B5DD51A" w14:textId="77777777" w:rsidR="006047CA" w:rsidRPr="002A78FB" w:rsidRDefault="006047CA" w:rsidP="00EF0051">
      <w:pPr>
        <w:spacing w:line="360" w:lineRule="auto"/>
        <w:jc w:val="both"/>
        <w:rPr>
          <w:noProof/>
        </w:rPr>
      </w:pPr>
    </w:p>
    <w:p w14:paraId="00481704" w14:textId="307ED3E5" w:rsidR="00612509" w:rsidRPr="002A78FB" w:rsidRDefault="00077633" w:rsidP="00EF0051">
      <w:pPr>
        <w:spacing w:line="360" w:lineRule="auto"/>
        <w:jc w:val="both"/>
        <w:rPr>
          <w:noProof/>
        </w:rPr>
      </w:pPr>
      <w:r w:rsidRPr="002A78FB">
        <w:rPr>
          <w:noProof/>
        </w:rPr>
        <w:t>Protein,</w:t>
      </w:r>
      <w:r w:rsidR="00E14FB5" w:rsidRPr="002A78FB">
        <w:rPr>
          <w:noProof/>
        </w:rPr>
        <w:t xml:space="preserve"> </w:t>
      </w:r>
      <w:r w:rsidR="00A33C40" w:rsidRPr="002A78FB">
        <w:rPr>
          <w:noProof/>
        </w:rPr>
        <w:t xml:space="preserve">carbohydarate and ash </w:t>
      </w:r>
      <w:r w:rsidRPr="002A78FB">
        <w:rPr>
          <w:noProof/>
        </w:rPr>
        <w:t xml:space="preserve">percentage in Chaufaldandi sample </w:t>
      </w:r>
      <w:r w:rsidR="00A33C40" w:rsidRPr="002A78FB">
        <w:rPr>
          <w:noProof/>
        </w:rPr>
        <w:t>were</w:t>
      </w:r>
      <w:r w:rsidRPr="002A78FB">
        <w:rPr>
          <w:noProof/>
        </w:rPr>
        <w:t xml:space="preserve"> found to be significantly higher</w:t>
      </w:r>
      <w:r w:rsidR="001659F9" w:rsidRPr="002A78FB">
        <w:rPr>
          <w:noProof/>
        </w:rPr>
        <w:t xml:space="preserve"> (</w:t>
      </w:r>
      <w:r w:rsidR="00B65D44" w:rsidRPr="002A78FB">
        <w:rPr>
          <w:noProof/>
        </w:rPr>
        <w:t xml:space="preserve">F(1) = 22.97, 295.7, and 16.95; </w:t>
      </w:r>
      <w:r w:rsidR="001659F9" w:rsidRPr="002A78FB">
        <w:rPr>
          <w:noProof/>
        </w:rPr>
        <w:t xml:space="preserve"> p</w:t>
      </w:r>
      <w:r w:rsidR="00B65D44" w:rsidRPr="002A78FB">
        <w:rPr>
          <w:noProof/>
        </w:rPr>
        <w:t xml:space="preserve"> = 0.0001, 0.0000, and 0.0006</w:t>
      </w:r>
      <w:r w:rsidR="001659F9" w:rsidRPr="002A78FB">
        <w:rPr>
          <w:noProof/>
        </w:rPr>
        <w:t>)</w:t>
      </w:r>
      <w:r w:rsidRPr="002A78FB">
        <w:rPr>
          <w:noProof/>
        </w:rPr>
        <w:t xml:space="preserve"> compared to the Maheshkhali sample</w:t>
      </w:r>
      <w:r w:rsidR="00A33C40" w:rsidRPr="002A78FB">
        <w:rPr>
          <w:noProof/>
        </w:rPr>
        <w:t xml:space="preserve"> wherase </w:t>
      </w:r>
      <w:r w:rsidR="001659F9" w:rsidRPr="002A78FB">
        <w:rPr>
          <w:noProof/>
        </w:rPr>
        <w:t xml:space="preserve">moisture and fat content were </w:t>
      </w:r>
      <w:r w:rsidR="00B65D44" w:rsidRPr="002A78FB">
        <w:rPr>
          <w:noProof/>
        </w:rPr>
        <w:t>statistically</w:t>
      </w:r>
      <w:r w:rsidR="001659F9" w:rsidRPr="002A78FB">
        <w:rPr>
          <w:noProof/>
        </w:rPr>
        <w:t xml:space="preserve"> higher (</w:t>
      </w:r>
      <w:r w:rsidR="00B65D44" w:rsidRPr="002A78FB">
        <w:rPr>
          <w:noProof/>
        </w:rPr>
        <w:t xml:space="preserve">F(1) = 11.73, and 178.9; </w:t>
      </w:r>
      <w:r w:rsidR="001659F9" w:rsidRPr="002A78FB">
        <w:rPr>
          <w:noProof/>
        </w:rPr>
        <w:t xml:space="preserve"> p </w:t>
      </w:r>
      <w:r w:rsidR="00B65D44" w:rsidRPr="002A78FB">
        <w:rPr>
          <w:noProof/>
        </w:rPr>
        <w:t>=</w:t>
      </w:r>
      <w:r w:rsidR="001659F9" w:rsidRPr="002A78FB">
        <w:rPr>
          <w:noProof/>
        </w:rPr>
        <w:t xml:space="preserve"> </w:t>
      </w:r>
      <w:r w:rsidR="00B65D44" w:rsidRPr="002A78FB">
        <w:rPr>
          <w:noProof/>
        </w:rPr>
        <w:t xml:space="preserve">0.0030 and </w:t>
      </w:r>
      <w:r w:rsidR="005515CF" w:rsidRPr="002A78FB">
        <w:rPr>
          <w:noProof/>
        </w:rPr>
        <w:t>0.0000</w:t>
      </w:r>
      <w:r w:rsidR="001659F9" w:rsidRPr="002A78FB">
        <w:rPr>
          <w:noProof/>
        </w:rPr>
        <w:t>) in the sample of Maheshkhali</w:t>
      </w:r>
      <w:r w:rsidR="00E14FB5" w:rsidRPr="002A78FB">
        <w:rPr>
          <w:noProof/>
        </w:rPr>
        <w:t xml:space="preserve"> (Fig 6, Table 2)</w:t>
      </w:r>
      <w:r w:rsidR="001659F9" w:rsidRPr="002A78FB">
        <w:rPr>
          <w:noProof/>
        </w:rPr>
        <w:t>.</w:t>
      </w:r>
    </w:p>
    <w:p w14:paraId="00F69D41" w14:textId="77777777" w:rsidR="00612509" w:rsidRPr="002A78FB" w:rsidRDefault="00612509" w:rsidP="00EF0051">
      <w:pPr>
        <w:spacing w:line="360" w:lineRule="auto"/>
        <w:jc w:val="both"/>
        <w:rPr>
          <w:noProof/>
        </w:rPr>
      </w:pPr>
    </w:p>
    <w:p w14:paraId="662B8EBF" w14:textId="592A84CA" w:rsidR="00131CDE" w:rsidRPr="002A78FB" w:rsidRDefault="00131CDE" w:rsidP="00EF0051">
      <w:pPr>
        <w:spacing w:line="360" w:lineRule="auto"/>
        <w:jc w:val="both"/>
        <w:rPr>
          <w:noProof/>
        </w:rPr>
      </w:pPr>
      <w:r w:rsidRPr="002A78FB">
        <w:rPr>
          <w:noProof/>
        </w:rPr>
        <w:t>Table 2: Statistical summary of Tukey SHD and ANOVA</w:t>
      </w:r>
      <w:r w:rsidR="005E4ACF" w:rsidRPr="002A78FB">
        <w:rPr>
          <w:noProof/>
        </w:rPr>
        <w:t xml:space="preserve"> for same proximate composition of two different location (Maheshkhali and Chaufaldandi)</w:t>
      </w:r>
      <w:r w:rsidRPr="002A78FB">
        <w:rPr>
          <w:noProof/>
        </w:rPr>
        <w:t>.</w:t>
      </w:r>
    </w:p>
    <w:tbl>
      <w:tblPr>
        <w:tblW w:w="9162" w:type="dxa"/>
        <w:tblBorders>
          <w:bottom w:val="single" w:sz="4" w:space="0" w:color="auto"/>
        </w:tblBorders>
        <w:tblLayout w:type="fixed"/>
        <w:tblLook w:val="04A0" w:firstRow="1" w:lastRow="0" w:firstColumn="1" w:lastColumn="0" w:noHBand="0" w:noVBand="1"/>
      </w:tblPr>
      <w:tblGrid>
        <w:gridCol w:w="1890"/>
        <w:gridCol w:w="1038"/>
        <w:gridCol w:w="1039"/>
        <w:gridCol w:w="1039"/>
        <w:gridCol w:w="1024"/>
        <w:gridCol w:w="1054"/>
        <w:gridCol w:w="1039"/>
        <w:gridCol w:w="1039"/>
      </w:tblGrid>
      <w:tr w:rsidR="002A78FB" w:rsidRPr="002A78FB" w14:paraId="4FFA89A3" w14:textId="77777777" w:rsidTr="00792416">
        <w:trPr>
          <w:trHeight w:val="738"/>
        </w:trPr>
        <w:tc>
          <w:tcPr>
            <w:tcW w:w="1890" w:type="dxa"/>
            <w:vMerge w:val="restart"/>
            <w:tcBorders>
              <w:top w:val="single" w:sz="12" w:space="0" w:color="auto"/>
              <w:bottom w:val="single" w:sz="12" w:space="0" w:color="auto"/>
              <w:right w:val="nil"/>
              <w:tl2br w:val="nil"/>
            </w:tcBorders>
            <w:shd w:val="clear" w:color="auto" w:fill="D9D9D9" w:themeFill="background1" w:themeFillShade="D9"/>
            <w:noWrap/>
            <w:vAlign w:val="center"/>
            <w:hideMark/>
          </w:tcPr>
          <w:p w14:paraId="37407387" w14:textId="7CE0B40D" w:rsidR="00131CDE" w:rsidRPr="002A78FB" w:rsidRDefault="00131CDE" w:rsidP="001A11D8">
            <w:pPr>
              <w:spacing w:after="240"/>
              <w:rPr>
                <w:b/>
                <w:bCs/>
                <w:sz w:val="22"/>
                <w:szCs w:val="22"/>
              </w:rPr>
            </w:pPr>
            <w:r w:rsidRPr="002A78FB">
              <w:rPr>
                <w:b/>
                <w:bCs/>
                <w:sz w:val="22"/>
                <w:szCs w:val="22"/>
              </w:rPr>
              <w:t>Statistical test</w:t>
            </w:r>
            <w:r w:rsidR="005E4ACF" w:rsidRPr="002A78FB">
              <w:rPr>
                <w:b/>
                <w:bCs/>
                <w:sz w:val="22"/>
                <w:szCs w:val="22"/>
              </w:rPr>
              <w:t xml:space="preserve"> </w:t>
            </w:r>
            <w:r w:rsidR="005E4ACF" w:rsidRPr="002A78FB">
              <w:rPr>
                <w:b/>
                <w:bCs/>
                <w:sz w:val="22"/>
                <w:szCs w:val="22"/>
              </w:rPr>
              <w:sym w:font="Wingdings" w:char="F0F0"/>
            </w:r>
          </w:p>
          <w:p w14:paraId="1ABB12CB" w14:textId="5E4A3CE0" w:rsidR="005E4ACF" w:rsidRPr="002A78FB" w:rsidRDefault="005E4ACF" w:rsidP="005E4ACF">
            <w:pPr>
              <w:rPr>
                <w:b/>
                <w:bCs/>
                <w:sz w:val="32"/>
                <w:szCs w:val="32"/>
              </w:rPr>
            </w:pPr>
          </w:p>
          <w:p w14:paraId="4996DEE5" w14:textId="78A1FFC2" w:rsidR="005E4ACF" w:rsidRPr="002A78FB" w:rsidRDefault="005E4ACF" w:rsidP="001A11D8">
            <w:pPr>
              <w:spacing w:after="240"/>
              <w:rPr>
                <w:b/>
                <w:bCs/>
                <w:sz w:val="22"/>
                <w:szCs w:val="22"/>
              </w:rPr>
            </w:pPr>
            <w:r w:rsidRPr="002A78FB">
              <w:rPr>
                <w:b/>
                <w:bCs/>
                <w:sz w:val="22"/>
                <w:szCs w:val="22"/>
              </w:rPr>
              <w:t>Variable</w:t>
            </w:r>
            <w:r w:rsidR="0066010A" w:rsidRPr="002A78FB">
              <w:rPr>
                <w:b/>
                <w:bCs/>
                <w:sz w:val="22"/>
                <w:szCs w:val="22"/>
              </w:rPr>
              <w:t>s</w:t>
            </w:r>
            <w:r w:rsidRPr="002A78FB">
              <w:rPr>
                <w:b/>
                <w:bCs/>
                <w:sz w:val="22"/>
                <w:szCs w:val="22"/>
              </w:rPr>
              <w:sym w:font="Wingdings" w:char="F0F2"/>
            </w:r>
          </w:p>
        </w:tc>
        <w:tc>
          <w:tcPr>
            <w:tcW w:w="4140" w:type="dxa"/>
            <w:gridSpan w:val="4"/>
            <w:tcBorders>
              <w:top w:val="single" w:sz="12" w:space="0" w:color="auto"/>
              <w:left w:val="nil"/>
              <w:bottom w:val="single" w:sz="4" w:space="0" w:color="auto"/>
              <w:right w:val="single" w:sz="4" w:space="0" w:color="auto"/>
            </w:tcBorders>
            <w:shd w:val="clear" w:color="auto" w:fill="D9D9D9" w:themeFill="background1" w:themeFillShade="D9"/>
            <w:noWrap/>
            <w:vAlign w:val="center"/>
          </w:tcPr>
          <w:p w14:paraId="71EB7AF7" w14:textId="2EBA7A05" w:rsidR="00131CDE" w:rsidRPr="002A78FB" w:rsidRDefault="00131CDE" w:rsidP="001A11D8">
            <w:pPr>
              <w:jc w:val="center"/>
              <w:rPr>
                <w:b/>
                <w:bCs/>
                <w:sz w:val="22"/>
                <w:szCs w:val="22"/>
              </w:rPr>
            </w:pPr>
            <w:r w:rsidRPr="002A78FB">
              <w:rPr>
                <w:b/>
                <w:bCs/>
                <w:sz w:val="22"/>
                <w:szCs w:val="22"/>
              </w:rPr>
              <w:t>Tukey SHD</w:t>
            </w:r>
            <w:r w:rsidR="005E4ACF" w:rsidRPr="002A78FB">
              <w:rPr>
                <w:b/>
                <w:bCs/>
                <w:sz w:val="22"/>
                <w:szCs w:val="22"/>
              </w:rPr>
              <w:t xml:space="preserve"> result</w:t>
            </w:r>
          </w:p>
        </w:tc>
        <w:tc>
          <w:tcPr>
            <w:tcW w:w="3132" w:type="dxa"/>
            <w:gridSpan w:val="3"/>
            <w:tcBorders>
              <w:top w:val="single" w:sz="12" w:space="0" w:color="auto"/>
              <w:left w:val="single" w:sz="4" w:space="0" w:color="auto"/>
              <w:bottom w:val="single" w:sz="4" w:space="0" w:color="auto"/>
            </w:tcBorders>
            <w:shd w:val="clear" w:color="auto" w:fill="D9D9D9" w:themeFill="background1" w:themeFillShade="D9"/>
            <w:noWrap/>
            <w:vAlign w:val="center"/>
          </w:tcPr>
          <w:p w14:paraId="7CCFEE6B" w14:textId="5DD1A98B" w:rsidR="00131CDE" w:rsidRPr="002A78FB" w:rsidRDefault="00131CDE" w:rsidP="001A11D8">
            <w:pPr>
              <w:jc w:val="center"/>
              <w:rPr>
                <w:b/>
                <w:bCs/>
                <w:sz w:val="22"/>
                <w:szCs w:val="22"/>
              </w:rPr>
            </w:pPr>
            <w:r w:rsidRPr="002A78FB">
              <w:rPr>
                <w:b/>
                <w:bCs/>
                <w:sz w:val="22"/>
                <w:szCs w:val="22"/>
              </w:rPr>
              <w:t>ANOVA</w:t>
            </w:r>
            <w:r w:rsidR="005E4ACF" w:rsidRPr="002A78FB">
              <w:rPr>
                <w:b/>
                <w:bCs/>
                <w:sz w:val="22"/>
                <w:szCs w:val="22"/>
              </w:rPr>
              <w:t xml:space="preserve"> result</w:t>
            </w:r>
          </w:p>
        </w:tc>
      </w:tr>
      <w:tr w:rsidR="002A78FB" w:rsidRPr="002A78FB" w14:paraId="44F2B81F" w14:textId="77777777" w:rsidTr="00792416">
        <w:trPr>
          <w:trHeight w:val="738"/>
        </w:trPr>
        <w:tc>
          <w:tcPr>
            <w:tcW w:w="1890" w:type="dxa"/>
            <w:vMerge/>
            <w:tcBorders>
              <w:top w:val="single" w:sz="12" w:space="0" w:color="auto"/>
              <w:bottom w:val="single" w:sz="12" w:space="0" w:color="auto"/>
              <w:right w:val="nil"/>
              <w:tl2br w:val="nil"/>
            </w:tcBorders>
            <w:shd w:val="clear" w:color="auto" w:fill="D9D9D9" w:themeFill="background1" w:themeFillShade="D9"/>
            <w:noWrap/>
            <w:vAlign w:val="center"/>
          </w:tcPr>
          <w:p w14:paraId="17BDED63" w14:textId="77777777" w:rsidR="00131CDE" w:rsidRPr="002A78FB" w:rsidRDefault="00131CDE" w:rsidP="00131CDE">
            <w:pPr>
              <w:spacing w:after="240"/>
              <w:rPr>
                <w:b/>
                <w:bCs/>
                <w:sz w:val="22"/>
                <w:szCs w:val="22"/>
              </w:rPr>
            </w:pPr>
          </w:p>
        </w:tc>
        <w:tc>
          <w:tcPr>
            <w:tcW w:w="1038" w:type="dxa"/>
            <w:tcBorders>
              <w:top w:val="single" w:sz="12" w:space="0" w:color="auto"/>
              <w:left w:val="nil"/>
              <w:bottom w:val="single" w:sz="12" w:space="0" w:color="auto"/>
            </w:tcBorders>
            <w:shd w:val="clear" w:color="auto" w:fill="D9D9D9" w:themeFill="background1" w:themeFillShade="D9"/>
            <w:noWrap/>
            <w:vAlign w:val="center"/>
          </w:tcPr>
          <w:p w14:paraId="06D7698C" w14:textId="77777777" w:rsidR="00131CDE" w:rsidRPr="002A78FB" w:rsidRDefault="00131CDE" w:rsidP="00131CDE">
            <w:pPr>
              <w:jc w:val="center"/>
              <w:rPr>
                <w:b/>
                <w:bCs/>
                <w:sz w:val="22"/>
                <w:szCs w:val="22"/>
              </w:rPr>
            </w:pPr>
            <w:r w:rsidRPr="002A78FB">
              <w:rPr>
                <w:b/>
                <w:bCs/>
                <w:sz w:val="22"/>
                <w:szCs w:val="22"/>
              </w:rPr>
              <w:t>Diff.</w:t>
            </w:r>
          </w:p>
          <w:p w14:paraId="6C48BD0A" w14:textId="77777777" w:rsidR="00131CDE" w:rsidRPr="002A78FB" w:rsidRDefault="00131CDE" w:rsidP="00131CDE">
            <w:pPr>
              <w:jc w:val="center"/>
              <w:rPr>
                <w:b/>
                <w:bCs/>
                <w:sz w:val="22"/>
                <w:szCs w:val="22"/>
              </w:rPr>
            </w:pPr>
          </w:p>
        </w:tc>
        <w:tc>
          <w:tcPr>
            <w:tcW w:w="1039" w:type="dxa"/>
            <w:tcBorders>
              <w:top w:val="single" w:sz="12" w:space="0" w:color="auto"/>
              <w:bottom w:val="single" w:sz="4" w:space="0" w:color="auto"/>
            </w:tcBorders>
            <w:shd w:val="clear" w:color="auto" w:fill="D9D9D9" w:themeFill="background1" w:themeFillShade="D9"/>
            <w:noWrap/>
            <w:vAlign w:val="center"/>
          </w:tcPr>
          <w:p w14:paraId="10F8DC54" w14:textId="77777777" w:rsidR="00131CDE" w:rsidRPr="002A78FB" w:rsidRDefault="00131CDE" w:rsidP="00131CDE">
            <w:pPr>
              <w:jc w:val="center"/>
              <w:rPr>
                <w:b/>
                <w:bCs/>
                <w:sz w:val="22"/>
                <w:szCs w:val="22"/>
              </w:rPr>
            </w:pPr>
            <w:r w:rsidRPr="002A78FB">
              <w:rPr>
                <w:b/>
                <w:bCs/>
                <w:sz w:val="22"/>
                <w:szCs w:val="22"/>
              </w:rPr>
              <w:t>Diff.</w:t>
            </w:r>
          </w:p>
          <w:p w14:paraId="36294C65" w14:textId="77777777" w:rsidR="00131CDE" w:rsidRPr="002A78FB" w:rsidRDefault="00131CDE" w:rsidP="00131CDE">
            <w:pPr>
              <w:jc w:val="center"/>
              <w:rPr>
                <w:b/>
                <w:bCs/>
                <w:sz w:val="22"/>
                <w:szCs w:val="22"/>
              </w:rPr>
            </w:pPr>
            <w:r w:rsidRPr="002A78FB">
              <w:rPr>
                <w:b/>
                <w:bCs/>
                <w:sz w:val="22"/>
                <w:szCs w:val="22"/>
              </w:rPr>
              <w:t>Lower</w:t>
            </w:r>
          </w:p>
          <w:p w14:paraId="3D890CD0" w14:textId="77777777" w:rsidR="00131CDE" w:rsidRPr="002A78FB" w:rsidRDefault="00131CDE" w:rsidP="00131CDE">
            <w:pPr>
              <w:jc w:val="center"/>
              <w:rPr>
                <w:b/>
                <w:bCs/>
                <w:sz w:val="22"/>
                <w:szCs w:val="22"/>
              </w:rPr>
            </w:pPr>
          </w:p>
        </w:tc>
        <w:tc>
          <w:tcPr>
            <w:tcW w:w="1039" w:type="dxa"/>
            <w:tcBorders>
              <w:top w:val="single" w:sz="12" w:space="0" w:color="auto"/>
              <w:bottom w:val="single" w:sz="4" w:space="0" w:color="auto"/>
            </w:tcBorders>
            <w:shd w:val="clear" w:color="auto" w:fill="D9D9D9" w:themeFill="background1" w:themeFillShade="D9"/>
            <w:noWrap/>
            <w:vAlign w:val="center"/>
          </w:tcPr>
          <w:p w14:paraId="69649C46" w14:textId="77777777" w:rsidR="00131CDE" w:rsidRPr="002A78FB" w:rsidRDefault="00131CDE" w:rsidP="00131CDE">
            <w:pPr>
              <w:jc w:val="center"/>
              <w:rPr>
                <w:b/>
                <w:bCs/>
                <w:sz w:val="22"/>
                <w:szCs w:val="22"/>
              </w:rPr>
            </w:pPr>
            <w:r w:rsidRPr="002A78FB">
              <w:rPr>
                <w:b/>
                <w:bCs/>
                <w:sz w:val="22"/>
                <w:szCs w:val="22"/>
              </w:rPr>
              <w:t>Diff.</w:t>
            </w:r>
          </w:p>
          <w:p w14:paraId="53CC249C" w14:textId="77777777" w:rsidR="00131CDE" w:rsidRPr="002A78FB" w:rsidRDefault="00131CDE" w:rsidP="00131CDE">
            <w:pPr>
              <w:jc w:val="center"/>
              <w:rPr>
                <w:b/>
                <w:bCs/>
                <w:sz w:val="22"/>
                <w:szCs w:val="22"/>
              </w:rPr>
            </w:pPr>
            <w:r w:rsidRPr="002A78FB">
              <w:rPr>
                <w:b/>
                <w:bCs/>
                <w:sz w:val="22"/>
                <w:szCs w:val="22"/>
              </w:rPr>
              <w:t>Upper</w:t>
            </w:r>
          </w:p>
          <w:p w14:paraId="4DBD5BDB" w14:textId="77777777" w:rsidR="00131CDE" w:rsidRPr="002A78FB" w:rsidRDefault="00131CDE" w:rsidP="00131CDE">
            <w:pPr>
              <w:jc w:val="center"/>
              <w:rPr>
                <w:b/>
                <w:bCs/>
                <w:sz w:val="22"/>
                <w:szCs w:val="22"/>
              </w:rPr>
            </w:pPr>
          </w:p>
        </w:tc>
        <w:tc>
          <w:tcPr>
            <w:tcW w:w="1024" w:type="dxa"/>
            <w:tcBorders>
              <w:top w:val="single" w:sz="12" w:space="0" w:color="auto"/>
              <w:bottom w:val="single" w:sz="4" w:space="0" w:color="auto"/>
              <w:right w:val="nil"/>
            </w:tcBorders>
            <w:shd w:val="clear" w:color="auto" w:fill="D9D9D9" w:themeFill="background1" w:themeFillShade="D9"/>
            <w:vAlign w:val="center"/>
          </w:tcPr>
          <w:p w14:paraId="7479C7A8" w14:textId="59A56630" w:rsidR="00131CDE" w:rsidRPr="002A78FB" w:rsidRDefault="00131CDE" w:rsidP="00131CDE">
            <w:pPr>
              <w:jc w:val="center"/>
              <w:rPr>
                <w:b/>
                <w:bCs/>
                <w:sz w:val="22"/>
                <w:szCs w:val="22"/>
              </w:rPr>
            </w:pPr>
            <w:r w:rsidRPr="002A78FB">
              <w:rPr>
                <w:b/>
                <w:bCs/>
                <w:sz w:val="22"/>
                <w:szCs w:val="22"/>
              </w:rPr>
              <w:t>P value</w:t>
            </w:r>
          </w:p>
        </w:tc>
        <w:tc>
          <w:tcPr>
            <w:tcW w:w="1054" w:type="dxa"/>
            <w:tcBorders>
              <w:top w:val="single" w:sz="12" w:space="0" w:color="auto"/>
              <w:left w:val="nil"/>
              <w:bottom w:val="single" w:sz="12" w:space="0" w:color="auto"/>
            </w:tcBorders>
            <w:shd w:val="clear" w:color="auto" w:fill="D9D9D9" w:themeFill="background1" w:themeFillShade="D9"/>
            <w:noWrap/>
            <w:vAlign w:val="center"/>
          </w:tcPr>
          <w:p w14:paraId="58D4140A" w14:textId="77777777" w:rsidR="00131CDE" w:rsidRPr="002A78FB" w:rsidRDefault="00131CDE" w:rsidP="00131CDE">
            <w:pPr>
              <w:jc w:val="center"/>
              <w:rPr>
                <w:b/>
                <w:bCs/>
                <w:sz w:val="22"/>
                <w:szCs w:val="22"/>
              </w:rPr>
            </w:pPr>
            <w:proofErr w:type="spellStart"/>
            <w:r w:rsidRPr="002A78FB">
              <w:rPr>
                <w:b/>
                <w:bCs/>
                <w:sz w:val="22"/>
                <w:szCs w:val="22"/>
              </w:rPr>
              <w:t>df</w:t>
            </w:r>
            <w:proofErr w:type="spellEnd"/>
          </w:p>
          <w:p w14:paraId="7EED75D5" w14:textId="77777777" w:rsidR="00131CDE" w:rsidRPr="002A78FB" w:rsidRDefault="00131CDE" w:rsidP="00131CDE">
            <w:pPr>
              <w:jc w:val="center"/>
              <w:rPr>
                <w:b/>
                <w:bCs/>
                <w:sz w:val="22"/>
                <w:szCs w:val="22"/>
              </w:rPr>
            </w:pPr>
          </w:p>
        </w:tc>
        <w:tc>
          <w:tcPr>
            <w:tcW w:w="1039" w:type="dxa"/>
            <w:tcBorders>
              <w:top w:val="single" w:sz="12" w:space="0" w:color="auto"/>
              <w:bottom w:val="single" w:sz="4" w:space="0" w:color="auto"/>
            </w:tcBorders>
            <w:shd w:val="clear" w:color="auto" w:fill="D9D9D9" w:themeFill="background1" w:themeFillShade="D9"/>
            <w:vAlign w:val="center"/>
          </w:tcPr>
          <w:p w14:paraId="76CE6BAE" w14:textId="5B11B5D2" w:rsidR="00131CDE" w:rsidRPr="002A78FB" w:rsidRDefault="00131CDE" w:rsidP="00131CDE">
            <w:pPr>
              <w:jc w:val="center"/>
              <w:rPr>
                <w:b/>
                <w:bCs/>
                <w:sz w:val="22"/>
                <w:szCs w:val="22"/>
              </w:rPr>
            </w:pPr>
            <w:r w:rsidRPr="002A78FB">
              <w:rPr>
                <w:b/>
                <w:bCs/>
                <w:sz w:val="22"/>
                <w:szCs w:val="22"/>
              </w:rPr>
              <w:t>F value</w:t>
            </w:r>
          </w:p>
        </w:tc>
        <w:tc>
          <w:tcPr>
            <w:tcW w:w="1039" w:type="dxa"/>
            <w:tcBorders>
              <w:top w:val="single" w:sz="12" w:space="0" w:color="auto"/>
              <w:bottom w:val="single" w:sz="4" w:space="0" w:color="auto"/>
            </w:tcBorders>
            <w:shd w:val="clear" w:color="auto" w:fill="D9D9D9" w:themeFill="background1" w:themeFillShade="D9"/>
            <w:noWrap/>
            <w:vAlign w:val="center"/>
          </w:tcPr>
          <w:p w14:paraId="51793299" w14:textId="77777777" w:rsidR="00131CDE" w:rsidRPr="002A78FB" w:rsidRDefault="00131CDE" w:rsidP="00131CDE">
            <w:pPr>
              <w:jc w:val="center"/>
              <w:rPr>
                <w:b/>
                <w:bCs/>
                <w:sz w:val="22"/>
                <w:szCs w:val="22"/>
              </w:rPr>
            </w:pPr>
            <w:r w:rsidRPr="002A78FB">
              <w:rPr>
                <w:b/>
                <w:bCs/>
                <w:sz w:val="22"/>
                <w:szCs w:val="22"/>
              </w:rPr>
              <w:t>P value</w:t>
            </w:r>
          </w:p>
          <w:p w14:paraId="6805E36D" w14:textId="77777777" w:rsidR="00131CDE" w:rsidRPr="002A78FB" w:rsidRDefault="00131CDE" w:rsidP="00131CDE">
            <w:pPr>
              <w:jc w:val="center"/>
              <w:rPr>
                <w:b/>
                <w:bCs/>
                <w:sz w:val="22"/>
                <w:szCs w:val="22"/>
              </w:rPr>
            </w:pPr>
          </w:p>
        </w:tc>
      </w:tr>
      <w:tr w:rsidR="002A78FB" w:rsidRPr="002A78FB" w14:paraId="6CAEF4C8" w14:textId="77777777" w:rsidTr="00792416">
        <w:trPr>
          <w:trHeight w:val="329"/>
        </w:trPr>
        <w:tc>
          <w:tcPr>
            <w:tcW w:w="1890" w:type="dxa"/>
            <w:tcBorders>
              <w:top w:val="single" w:sz="12" w:space="0" w:color="auto"/>
            </w:tcBorders>
            <w:shd w:val="clear" w:color="auto" w:fill="auto"/>
            <w:noWrap/>
            <w:vAlign w:val="center"/>
          </w:tcPr>
          <w:p w14:paraId="597F1B57" w14:textId="77777777" w:rsidR="00131CDE" w:rsidRPr="002A78FB" w:rsidRDefault="00131CDE" w:rsidP="00131CDE">
            <w:pPr>
              <w:rPr>
                <w:sz w:val="22"/>
                <w:szCs w:val="22"/>
              </w:rPr>
            </w:pPr>
            <w:r w:rsidRPr="002A78FB">
              <w:rPr>
                <w:sz w:val="22"/>
                <w:szCs w:val="22"/>
              </w:rPr>
              <w:t>Protein</w:t>
            </w:r>
          </w:p>
        </w:tc>
        <w:tc>
          <w:tcPr>
            <w:tcW w:w="1038" w:type="dxa"/>
            <w:tcBorders>
              <w:top w:val="single" w:sz="12" w:space="0" w:color="auto"/>
            </w:tcBorders>
            <w:shd w:val="clear" w:color="auto" w:fill="auto"/>
            <w:noWrap/>
            <w:vAlign w:val="center"/>
          </w:tcPr>
          <w:p w14:paraId="7C48AC5F" w14:textId="77777777" w:rsidR="00131CDE" w:rsidRPr="002A78FB" w:rsidRDefault="00131CDE" w:rsidP="00131CDE">
            <w:pPr>
              <w:jc w:val="center"/>
              <w:rPr>
                <w:sz w:val="22"/>
                <w:szCs w:val="22"/>
              </w:rPr>
            </w:pPr>
            <w:r w:rsidRPr="002A78FB">
              <w:rPr>
                <w:sz w:val="22"/>
                <w:szCs w:val="22"/>
              </w:rPr>
              <w:t>-</w:t>
            </w:r>
            <w:r w:rsidRPr="002A78FB">
              <w:t xml:space="preserve"> 2.892</w:t>
            </w:r>
          </w:p>
        </w:tc>
        <w:tc>
          <w:tcPr>
            <w:tcW w:w="1039" w:type="dxa"/>
            <w:tcBorders>
              <w:top w:val="single" w:sz="12" w:space="0" w:color="auto"/>
            </w:tcBorders>
            <w:shd w:val="clear" w:color="auto" w:fill="auto"/>
            <w:noWrap/>
            <w:vAlign w:val="center"/>
          </w:tcPr>
          <w:p w14:paraId="0B09BB91" w14:textId="77777777" w:rsidR="00131CDE" w:rsidRPr="002A78FB" w:rsidRDefault="00131CDE" w:rsidP="00131CDE">
            <w:pPr>
              <w:jc w:val="center"/>
              <w:rPr>
                <w:sz w:val="22"/>
                <w:szCs w:val="22"/>
              </w:rPr>
            </w:pPr>
            <w:r w:rsidRPr="002A78FB">
              <w:rPr>
                <w:sz w:val="22"/>
                <w:szCs w:val="22"/>
              </w:rPr>
              <w:t>-4.160</w:t>
            </w:r>
          </w:p>
        </w:tc>
        <w:tc>
          <w:tcPr>
            <w:tcW w:w="1039" w:type="dxa"/>
            <w:tcBorders>
              <w:top w:val="single" w:sz="12" w:space="0" w:color="auto"/>
            </w:tcBorders>
            <w:shd w:val="clear" w:color="auto" w:fill="auto"/>
            <w:noWrap/>
            <w:vAlign w:val="center"/>
          </w:tcPr>
          <w:p w14:paraId="0F6D5151" w14:textId="77777777" w:rsidR="00131CDE" w:rsidRPr="002A78FB" w:rsidRDefault="00131CDE" w:rsidP="00131CDE">
            <w:pPr>
              <w:jc w:val="center"/>
              <w:rPr>
                <w:sz w:val="22"/>
                <w:szCs w:val="22"/>
              </w:rPr>
            </w:pPr>
            <w:r w:rsidRPr="002A78FB">
              <w:rPr>
                <w:sz w:val="22"/>
                <w:szCs w:val="22"/>
              </w:rPr>
              <w:t>-1.624</w:t>
            </w:r>
          </w:p>
        </w:tc>
        <w:tc>
          <w:tcPr>
            <w:tcW w:w="1024" w:type="dxa"/>
            <w:tcBorders>
              <w:top w:val="single" w:sz="12" w:space="0" w:color="auto"/>
            </w:tcBorders>
            <w:vAlign w:val="center"/>
          </w:tcPr>
          <w:p w14:paraId="6FD54745" w14:textId="77777777" w:rsidR="00131CDE" w:rsidRPr="002A78FB" w:rsidRDefault="00131CDE" w:rsidP="00131CDE">
            <w:pPr>
              <w:jc w:val="center"/>
              <w:rPr>
                <w:sz w:val="22"/>
                <w:szCs w:val="22"/>
              </w:rPr>
            </w:pPr>
            <w:r w:rsidRPr="002A78FB">
              <w:rPr>
                <w:sz w:val="22"/>
                <w:szCs w:val="22"/>
              </w:rPr>
              <w:t>0.0001</w:t>
            </w:r>
          </w:p>
        </w:tc>
        <w:tc>
          <w:tcPr>
            <w:tcW w:w="1054" w:type="dxa"/>
            <w:tcBorders>
              <w:top w:val="single" w:sz="12" w:space="0" w:color="auto"/>
            </w:tcBorders>
            <w:shd w:val="clear" w:color="auto" w:fill="auto"/>
            <w:noWrap/>
            <w:vAlign w:val="center"/>
          </w:tcPr>
          <w:p w14:paraId="641C20C5" w14:textId="77777777" w:rsidR="00131CDE" w:rsidRPr="002A78FB" w:rsidRDefault="00131CDE" w:rsidP="00131CDE">
            <w:pPr>
              <w:jc w:val="center"/>
              <w:rPr>
                <w:sz w:val="22"/>
                <w:szCs w:val="22"/>
              </w:rPr>
            </w:pPr>
            <w:r w:rsidRPr="002A78FB">
              <w:rPr>
                <w:sz w:val="22"/>
                <w:szCs w:val="22"/>
              </w:rPr>
              <w:t>1</w:t>
            </w:r>
          </w:p>
        </w:tc>
        <w:tc>
          <w:tcPr>
            <w:tcW w:w="1039" w:type="dxa"/>
            <w:tcBorders>
              <w:top w:val="single" w:sz="12" w:space="0" w:color="auto"/>
            </w:tcBorders>
            <w:vAlign w:val="center"/>
          </w:tcPr>
          <w:p w14:paraId="26220567" w14:textId="77777777" w:rsidR="00131CDE" w:rsidRPr="002A78FB" w:rsidRDefault="00131CDE" w:rsidP="00131CDE">
            <w:pPr>
              <w:jc w:val="center"/>
              <w:rPr>
                <w:sz w:val="22"/>
                <w:szCs w:val="22"/>
              </w:rPr>
            </w:pPr>
            <w:r w:rsidRPr="002A78FB">
              <w:rPr>
                <w:sz w:val="22"/>
                <w:szCs w:val="22"/>
              </w:rPr>
              <w:t>22.97</w:t>
            </w:r>
          </w:p>
        </w:tc>
        <w:tc>
          <w:tcPr>
            <w:tcW w:w="1039" w:type="dxa"/>
            <w:tcBorders>
              <w:top w:val="single" w:sz="12" w:space="0" w:color="auto"/>
            </w:tcBorders>
            <w:shd w:val="clear" w:color="auto" w:fill="auto"/>
            <w:noWrap/>
            <w:vAlign w:val="center"/>
          </w:tcPr>
          <w:p w14:paraId="0236001C" w14:textId="77777777" w:rsidR="00131CDE" w:rsidRPr="002A78FB" w:rsidRDefault="00131CDE" w:rsidP="00131CDE">
            <w:pPr>
              <w:jc w:val="center"/>
              <w:rPr>
                <w:sz w:val="22"/>
                <w:szCs w:val="22"/>
              </w:rPr>
            </w:pPr>
            <w:r w:rsidRPr="002A78FB">
              <w:rPr>
                <w:sz w:val="22"/>
                <w:szCs w:val="22"/>
              </w:rPr>
              <w:t>0.0001</w:t>
            </w:r>
          </w:p>
        </w:tc>
      </w:tr>
      <w:tr w:rsidR="002A78FB" w:rsidRPr="002A78FB" w14:paraId="42CC6B28" w14:textId="77777777" w:rsidTr="00792416">
        <w:trPr>
          <w:trHeight w:val="349"/>
        </w:trPr>
        <w:tc>
          <w:tcPr>
            <w:tcW w:w="1890" w:type="dxa"/>
            <w:shd w:val="clear" w:color="auto" w:fill="auto"/>
            <w:noWrap/>
            <w:vAlign w:val="center"/>
          </w:tcPr>
          <w:p w14:paraId="0EF188DC" w14:textId="4A08F521" w:rsidR="00131CDE" w:rsidRPr="002A78FB" w:rsidRDefault="00131CDE" w:rsidP="00131CDE">
            <w:pPr>
              <w:rPr>
                <w:sz w:val="22"/>
                <w:szCs w:val="22"/>
              </w:rPr>
            </w:pPr>
            <w:r w:rsidRPr="002A78FB">
              <w:rPr>
                <w:sz w:val="22"/>
                <w:szCs w:val="22"/>
              </w:rPr>
              <w:t>Carbohydrates</w:t>
            </w:r>
          </w:p>
        </w:tc>
        <w:tc>
          <w:tcPr>
            <w:tcW w:w="1038" w:type="dxa"/>
            <w:shd w:val="clear" w:color="auto" w:fill="auto"/>
            <w:noWrap/>
            <w:vAlign w:val="center"/>
          </w:tcPr>
          <w:p w14:paraId="631C0F33" w14:textId="54B0CF00" w:rsidR="00131CDE" w:rsidRPr="002A78FB" w:rsidRDefault="00131CDE" w:rsidP="00131CDE">
            <w:pPr>
              <w:jc w:val="center"/>
              <w:rPr>
                <w:sz w:val="22"/>
                <w:szCs w:val="22"/>
              </w:rPr>
            </w:pPr>
            <w:r w:rsidRPr="002A78FB">
              <w:rPr>
                <w:sz w:val="22"/>
                <w:szCs w:val="22"/>
              </w:rPr>
              <w:t>-1.269</w:t>
            </w:r>
          </w:p>
        </w:tc>
        <w:tc>
          <w:tcPr>
            <w:tcW w:w="1039" w:type="dxa"/>
            <w:shd w:val="clear" w:color="auto" w:fill="auto"/>
            <w:noWrap/>
            <w:vAlign w:val="center"/>
          </w:tcPr>
          <w:p w14:paraId="468008F8" w14:textId="1E020EF0" w:rsidR="00131CDE" w:rsidRPr="002A78FB" w:rsidRDefault="00131CDE" w:rsidP="00131CDE">
            <w:pPr>
              <w:jc w:val="center"/>
              <w:rPr>
                <w:sz w:val="22"/>
                <w:szCs w:val="22"/>
              </w:rPr>
            </w:pPr>
            <w:r w:rsidRPr="002A78FB">
              <w:rPr>
                <w:sz w:val="22"/>
                <w:szCs w:val="22"/>
              </w:rPr>
              <w:t>-1.424</w:t>
            </w:r>
          </w:p>
        </w:tc>
        <w:tc>
          <w:tcPr>
            <w:tcW w:w="1039" w:type="dxa"/>
            <w:shd w:val="clear" w:color="auto" w:fill="auto"/>
            <w:noWrap/>
            <w:vAlign w:val="center"/>
          </w:tcPr>
          <w:p w14:paraId="38E4EC15" w14:textId="5003E228" w:rsidR="00131CDE" w:rsidRPr="002A78FB" w:rsidRDefault="00131CDE" w:rsidP="00131CDE">
            <w:pPr>
              <w:jc w:val="center"/>
              <w:rPr>
                <w:sz w:val="22"/>
                <w:szCs w:val="22"/>
              </w:rPr>
            </w:pPr>
            <w:r w:rsidRPr="002A78FB">
              <w:rPr>
                <w:sz w:val="22"/>
                <w:szCs w:val="22"/>
              </w:rPr>
              <w:t>-1.114</w:t>
            </w:r>
          </w:p>
        </w:tc>
        <w:tc>
          <w:tcPr>
            <w:tcW w:w="1024" w:type="dxa"/>
            <w:vAlign w:val="center"/>
          </w:tcPr>
          <w:p w14:paraId="4141C13D" w14:textId="4007F19F" w:rsidR="00131CDE" w:rsidRPr="002A78FB" w:rsidRDefault="00131CDE" w:rsidP="00131CDE">
            <w:pPr>
              <w:jc w:val="center"/>
              <w:rPr>
                <w:sz w:val="22"/>
                <w:szCs w:val="22"/>
              </w:rPr>
            </w:pPr>
            <w:r w:rsidRPr="002A78FB">
              <w:rPr>
                <w:sz w:val="22"/>
                <w:szCs w:val="22"/>
              </w:rPr>
              <w:t>0.0000</w:t>
            </w:r>
          </w:p>
        </w:tc>
        <w:tc>
          <w:tcPr>
            <w:tcW w:w="1054" w:type="dxa"/>
            <w:shd w:val="clear" w:color="auto" w:fill="auto"/>
            <w:noWrap/>
            <w:vAlign w:val="center"/>
          </w:tcPr>
          <w:p w14:paraId="129F1250" w14:textId="0BCD397B" w:rsidR="00131CDE" w:rsidRPr="002A78FB" w:rsidRDefault="00131CDE" w:rsidP="00131CDE">
            <w:pPr>
              <w:jc w:val="center"/>
              <w:rPr>
                <w:sz w:val="22"/>
                <w:szCs w:val="22"/>
              </w:rPr>
            </w:pPr>
            <w:r w:rsidRPr="002A78FB">
              <w:rPr>
                <w:sz w:val="22"/>
                <w:szCs w:val="22"/>
              </w:rPr>
              <w:t>1</w:t>
            </w:r>
          </w:p>
        </w:tc>
        <w:tc>
          <w:tcPr>
            <w:tcW w:w="1039" w:type="dxa"/>
            <w:vAlign w:val="center"/>
          </w:tcPr>
          <w:p w14:paraId="7B8E2FAC" w14:textId="5B22D98E" w:rsidR="00131CDE" w:rsidRPr="002A78FB" w:rsidRDefault="00131CDE" w:rsidP="00131CDE">
            <w:pPr>
              <w:jc w:val="center"/>
              <w:rPr>
                <w:sz w:val="22"/>
                <w:szCs w:val="22"/>
              </w:rPr>
            </w:pPr>
            <w:r w:rsidRPr="002A78FB">
              <w:rPr>
                <w:sz w:val="22"/>
                <w:szCs w:val="22"/>
              </w:rPr>
              <w:t>295.7</w:t>
            </w:r>
          </w:p>
        </w:tc>
        <w:tc>
          <w:tcPr>
            <w:tcW w:w="1039" w:type="dxa"/>
            <w:shd w:val="clear" w:color="auto" w:fill="auto"/>
            <w:noWrap/>
            <w:vAlign w:val="center"/>
          </w:tcPr>
          <w:p w14:paraId="18C7C48F" w14:textId="63010D6D" w:rsidR="00131CDE" w:rsidRPr="002A78FB" w:rsidRDefault="00131CDE" w:rsidP="00131CDE">
            <w:pPr>
              <w:jc w:val="center"/>
              <w:rPr>
                <w:sz w:val="22"/>
                <w:szCs w:val="22"/>
              </w:rPr>
            </w:pPr>
            <w:r w:rsidRPr="002A78FB">
              <w:rPr>
                <w:sz w:val="22"/>
                <w:szCs w:val="22"/>
              </w:rPr>
              <w:t>0.0000</w:t>
            </w:r>
          </w:p>
        </w:tc>
      </w:tr>
      <w:tr w:rsidR="002A78FB" w:rsidRPr="002A78FB" w14:paraId="576E8AFC" w14:textId="77777777" w:rsidTr="00792416">
        <w:trPr>
          <w:trHeight w:val="349"/>
        </w:trPr>
        <w:tc>
          <w:tcPr>
            <w:tcW w:w="1890" w:type="dxa"/>
            <w:shd w:val="clear" w:color="auto" w:fill="auto"/>
            <w:noWrap/>
            <w:vAlign w:val="center"/>
          </w:tcPr>
          <w:p w14:paraId="3737A2C4" w14:textId="77777777" w:rsidR="00131CDE" w:rsidRPr="002A78FB" w:rsidRDefault="00131CDE" w:rsidP="00131CDE">
            <w:pPr>
              <w:rPr>
                <w:sz w:val="22"/>
                <w:szCs w:val="22"/>
              </w:rPr>
            </w:pPr>
            <w:r w:rsidRPr="002A78FB">
              <w:rPr>
                <w:sz w:val="22"/>
                <w:szCs w:val="22"/>
              </w:rPr>
              <w:t>Ash</w:t>
            </w:r>
          </w:p>
        </w:tc>
        <w:tc>
          <w:tcPr>
            <w:tcW w:w="1038" w:type="dxa"/>
            <w:shd w:val="clear" w:color="auto" w:fill="auto"/>
            <w:noWrap/>
            <w:vAlign w:val="center"/>
          </w:tcPr>
          <w:p w14:paraId="6C6C0CBF" w14:textId="77777777" w:rsidR="00131CDE" w:rsidRPr="002A78FB" w:rsidRDefault="00131CDE" w:rsidP="00131CDE">
            <w:pPr>
              <w:jc w:val="center"/>
              <w:rPr>
                <w:sz w:val="22"/>
                <w:szCs w:val="22"/>
              </w:rPr>
            </w:pPr>
            <w:r w:rsidRPr="002A78FB">
              <w:rPr>
                <w:sz w:val="22"/>
                <w:szCs w:val="22"/>
              </w:rPr>
              <w:t>-0.978</w:t>
            </w:r>
          </w:p>
        </w:tc>
        <w:tc>
          <w:tcPr>
            <w:tcW w:w="1039" w:type="dxa"/>
            <w:shd w:val="clear" w:color="auto" w:fill="auto"/>
            <w:noWrap/>
            <w:vAlign w:val="center"/>
          </w:tcPr>
          <w:p w14:paraId="0831E989" w14:textId="77777777" w:rsidR="00131CDE" w:rsidRPr="002A78FB" w:rsidRDefault="00131CDE" w:rsidP="00131CDE">
            <w:pPr>
              <w:jc w:val="center"/>
              <w:rPr>
                <w:sz w:val="22"/>
                <w:szCs w:val="22"/>
              </w:rPr>
            </w:pPr>
            <w:r w:rsidRPr="002A78FB">
              <w:rPr>
                <w:sz w:val="22"/>
                <w:szCs w:val="22"/>
              </w:rPr>
              <w:t>-1.477</w:t>
            </w:r>
          </w:p>
        </w:tc>
        <w:tc>
          <w:tcPr>
            <w:tcW w:w="1039" w:type="dxa"/>
            <w:shd w:val="clear" w:color="auto" w:fill="auto"/>
            <w:noWrap/>
            <w:vAlign w:val="center"/>
          </w:tcPr>
          <w:p w14:paraId="7DD8E0D7" w14:textId="77777777" w:rsidR="00131CDE" w:rsidRPr="002A78FB" w:rsidRDefault="00131CDE" w:rsidP="00131CDE">
            <w:pPr>
              <w:jc w:val="center"/>
              <w:rPr>
                <w:sz w:val="22"/>
                <w:szCs w:val="22"/>
              </w:rPr>
            </w:pPr>
            <w:r w:rsidRPr="002A78FB">
              <w:rPr>
                <w:sz w:val="22"/>
                <w:szCs w:val="22"/>
              </w:rPr>
              <w:t>-0.479</w:t>
            </w:r>
          </w:p>
        </w:tc>
        <w:tc>
          <w:tcPr>
            <w:tcW w:w="1024" w:type="dxa"/>
            <w:vAlign w:val="center"/>
          </w:tcPr>
          <w:p w14:paraId="0436A187" w14:textId="77777777" w:rsidR="00131CDE" w:rsidRPr="002A78FB" w:rsidRDefault="00131CDE" w:rsidP="00131CDE">
            <w:pPr>
              <w:jc w:val="center"/>
              <w:rPr>
                <w:sz w:val="22"/>
                <w:szCs w:val="22"/>
              </w:rPr>
            </w:pPr>
            <w:r w:rsidRPr="002A78FB">
              <w:rPr>
                <w:sz w:val="22"/>
                <w:szCs w:val="22"/>
              </w:rPr>
              <w:t>0.0006</w:t>
            </w:r>
          </w:p>
        </w:tc>
        <w:tc>
          <w:tcPr>
            <w:tcW w:w="1054" w:type="dxa"/>
            <w:shd w:val="clear" w:color="auto" w:fill="auto"/>
            <w:noWrap/>
            <w:vAlign w:val="center"/>
          </w:tcPr>
          <w:p w14:paraId="3EDF709D" w14:textId="77777777" w:rsidR="00131CDE" w:rsidRPr="002A78FB" w:rsidRDefault="00131CDE" w:rsidP="00131CDE">
            <w:pPr>
              <w:jc w:val="center"/>
              <w:rPr>
                <w:sz w:val="22"/>
                <w:szCs w:val="22"/>
              </w:rPr>
            </w:pPr>
            <w:r w:rsidRPr="002A78FB">
              <w:rPr>
                <w:sz w:val="22"/>
                <w:szCs w:val="22"/>
              </w:rPr>
              <w:t>1</w:t>
            </w:r>
          </w:p>
        </w:tc>
        <w:tc>
          <w:tcPr>
            <w:tcW w:w="1039" w:type="dxa"/>
            <w:vAlign w:val="center"/>
          </w:tcPr>
          <w:p w14:paraId="1CF01632" w14:textId="77777777" w:rsidR="00131CDE" w:rsidRPr="002A78FB" w:rsidRDefault="00131CDE" w:rsidP="00131CDE">
            <w:pPr>
              <w:jc w:val="center"/>
              <w:rPr>
                <w:sz w:val="22"/>
                <w:szCs w:val="22"/>
              </w:rPr>
            </w:pPr>
            <w:r w:rsidRPr="002A78FB">
              <w:rPr>
                <w:sz w:val="22"/>
                <w:szCs w:val="22"/>
              </w:rPr>
              <w:t>16.95</w:t>
            </w:r>
          </w:p>
        </w:tc>
        <w:tc>
          <w:tcPr>
            <w:tcW w:w="1039" w:type="dxa"/>
            <w:shd w:val="clear" w:color="auto" w:fill="auto"/>
            <w:noWrap/>
            <w:vAlign w:val="center"/>
          </w:tcPr>
          <w:p w14:paraId="419049DD" w14:textId="77777777" w:rsidR="00131CDE" w:rsidRPr="002A78FB" w:rsidRDefault="00131CDE" w:rsidP="00131CDE">
            <w:pPr>
              <w:jc w:val="center"/>
              <w:rPr>
                <w:sz w:val="22"/>
                <w:szCs w:val="22"/>
              </w:rPr>
            </w:pPr>
            <w:r w:rsidRPr="002A78FB">
              <w:rPr>
                <w:sz w:val="22"/>
                <w:szCs w:val="22"/>
              </w:rPr>
              <w:t>0.0006</w:t>
            </w:r>
          </w:p>
        </w:tc>
      </w:tr>
      <w:tr w:rsidR="002A78FB" w:rsidRPr="002A78FB" w14:paraId="2D28CB38" w14:textId="77777777" w:rsidTr="00792416">
        <w:trPr>
          <w:trHeight w:val="349"/>
        </w:trPr>
        <w:tc>
          <w:tcPr>
            <w:tcW w:w="1890" w:type="dxa"/>
            <w:shd w:val="clear" w:color="auto" w:fill="auto"/>
            <w:noWrap/>
            <w:vAlign w:val="center"/>
          </w:tcPr>
          <w:p w14:paraId="46D6CE5F" w14:textId="77777777" w:rsidR="00131CDE" w:rsidRPr="002A78FB" w:rsidRDefault="00131CDE" w:rsidP="00131CDE">
            <w:pPr>
              <w:rPr>
                <w:sz w:val="22"/>
                <w:szCs w:val="22"/>
              </w:rPr>
            </w:pPr>
            <w:r w:rsidRPr="002A78FB">
              <w:rPr>
                <w:sz w:val="22"/>
                <w:szCs w:val="22"/>
              </w:rPr>
              <w:t>Fat</w:t>
            </w:r>
          </w:p>
        </w:tc>
        <w:tc>
          <w:tcPr>
            <w:tcW w:w="1038" w:type="dxa"/>
            <w:shd w:val="clear" w:color="auto" w:fill="auto"/>
            <w:noWrap/>
            <w:vAlign w:val="center"/>
          </w:tcPr>
          <w:p w14:paraId="39B7F0C6" w14:textId="77777777" w:rsidR="00131CDE" w:rsidRPr="002A78FB" w:rsidRDefault="00131CDE" w:rsidP="00131CDE">
            <w:pPr>
              <w:jc w:val="center"/>
              <w:rPr>
                <w:sz w:val="22"/>
                <w:szCs w:val="22"/>
              </w:rPr>
            </w:pPr>
            <w:r w:rsidRPr="002A78FB">
              <w:rPr>
                <w:sz w:val="22"/>
                <w:szCs w:val="22"/>
              </w:rPr>
              <w:t>2.530</w:t>
            </w:r>
          </w:p>
        </w:tc>
        <w:tc>
          <w:tcPr>
            <w:tcW w:w="1039" w:type="dxa"/>
            <w:shd w:val="clear" w:color="auto" w:fill="auto"/>
            <w:noWrap/>
            <w:vAlign w:val="center"/>
          </w:tcPr>
          <w:p w14:paraId="609CA2BC" w14:textId="77777777" w:rsidR="00131CDE" w:rsidRPr="002A78FB" w:rsidRDefault="00131CDE" w:rsidP="00131CDE">
            <w:pPr>
              <w:jc w:val="center"/>
              <w:rPr>
                <w:sz w:val="22"/>
                <w:szCs w:val="22"/>
              </w:rPr>
            </w:pPr>
            <w:r w:rsidRPr="002A78FB">
              <w:rPr>
                <w:sz w:val="22"/>
                <w:szCs w:val="22"/>
              </w:rPr>
              <w:t>2.133</w:t>
            </w:r>
          </w:p>
        </w:tc>
        <w:tc>
          <w:tcPr>
            <w:tcW w:w="1039" w:type="dxa"/>
            <w:shd w:val="clear" w:color="auto" w:fill="auto"/>
            <w:noWrap/>
            <w:vAlign w:val="center"/>
          </w:tcPr>
          <w:p w14:paraId="741BF916" w14:textId="77777777" w:rsidR="00131CDE" w:rsidRPr="002A78FB" w:rsidRDefault="00131CDE" w:rsidP="00131CDE">
            <w:pPr>
              <w:jc w:val="center"/>
              <w:rPr>
                <w:sz w:val="22"/>
                <w:szCs w:val="22"/>
              </w:rPr>
            </w:pPr>
            <w:r w:rsidRPr="002A78FB">
              <w:rPr>
                <w:sz w:val="22"/>
                <w:szCs w:val="22"/>
              </w:rPr>
              <w:t>2.927</w:t>
            </w:r>
          </w:p>
        </w:tc>
        <w:tc>
          <w:tcPr>
            <w:tcW w:w="1024" w:type="dxa"/>
            <w:vAlign w:val="center"/>
          </w:tcPr>
          <w:p w14:paraId="702FA552" w14:textId="77777777" w:rsidR="00131CDE" w:rsidRPr="002A78FB" w:rsidRDefault="00131CDE" w:rsidP="00131CDE">
            <w:pPr>
              <w:jc w:val="center"/>
              <w:rPr>
                <w:sz w:val="22"/>
                <w:szCs w:val="22"/>
              </w:rPr>
            </w:pPr>
            <w:r w:rsidRPr="002A78FB">
              <w:rPr>
                <w:sz w:val="22"/>
                <w:szCs w:val="22"/>
              </w:rPr>
              <w:t>0.0000</w:t>
            </w:r>
          </w:p>
        </w:tc>
        <w:tc>
          <w:tcPr>
            <w:tcW w:w="1054" w:type="dxa"/>
            <w:shd w:val="clear" w:color="auto" w:fill="auto"/>
            <w:noWrap/>
            <w:vAlign w:val="center"/>
          </w:tcPr>
          <w:p w14:paraId="6EE61D04" w14:textId="77777777" w:rsidR="00131CDE" w:rsidRPr="002A78FB" w:rsidRDefault="00131CDE" w:rsidP="00131CDE">
            <w:pPr>
              <w:jc w:val="center"/>
              <w:rPr>
                <w:sz w:val="22"/>
                <w:szCs w:val="22"/>
              </w:rPr>
            </w:pPr>
            <w:r w:rsidRPr="002A78FB">
              <w:rPr>
                <w:sz w:val="22"/>
                <w:szCs w:val="22"/>
              </w:rPr>
              <w:t>1</w:t>
            </w:r>
          </w:p>
        </w:tc>
        <w:tc>
          <w:tcPr>
            <w:tcW w:w="1039" w:type="dxa"/>
            <w:vAlign w:val="center"/>
          </w:tcPr>
          <w:p w14:paraId="0CF427C1" w14:textId="77777777" w:rsidR="00131CDE" w:rsidRPr="002A78FB" w:rsidRDefault="00131CDE" w:rsidP="00131CDE">
            <w:pPr>
              <w:jc w:val="center"/>
              <w:rPr>
                <w:sz w:val="22"/>
                <w:szCs w:val="22"/>
              </w:rPr>
            </w:pPr>
            <w:r w:rsidRPr="002A78FB">
              <w:rPr>
                <w:sz w:val="22"/>
                <w:szCs w:val="22"/>
              </w:rPr>
              <w:t>178.9</w:t>
            </w:r>
          </w:p>
        </w:tc>
        <w:tc>
          <w:tcPr>
            <w:tcW w:w="1039" w:type="dxa"/>
            <w:shd w:val="clear" w:color="auto" w:fill="auto"/>
            <w:noWrap/>
            <w:vAlign w:val="center"/>
          </w:tcPr>
          <w:p w14:paraId="0DA5CFFD" w14:textId="77777777" w:rsidR="00131CDE" w:rsidRPr="002A78FB" w:rsidRDefault="00131CDE" w:rsidP="00131CDE">
            <w:pPr>
              <w:jc w:val="center"/>
              <w:rPr>
                <w:sz w:val="22"/>
                <w:szCs w:val="22"/>
              </w:rPr>
            </w:pPr>
            <w:r w:rsidRPr="002A78FB">
              <w:rPr>
                <w:sz w:val="22"/>
                <w:szCs w:val="22"/>
              </w:rPr>
              <w:t>0.0000</w:t>
            </w:r>
          </w:p>
        </w:tc>
      </w:tr>
      <w:tr w:rsidR="002A78FB" w:rsidRPr="002A78FB" w14:paraId="0A018267" w14:textId="77777777" w:rsidTr="00792416">
        <w:trPr>
          <w:trHeight w:val="349"/>
        </w:trPr>
        <w:tc>
          <w:tcPr>
            <w:tcW w:w="1890" w:type="dxa"/>
            <w:tcBorders>
              <w:bottom w:val="single" w:sz="4" w:space="0" w:color="auto"/>
            </w:tcBorders>
            <w:shd w:val="clear" w:color="auto" w:fill="auto"/>
            <w:noWrap/>
            <w:vAlign w:val="center"/>
          </w:tcPr>
          <w:p w14:paraId="6F2BA6E3" w14:textId="6329098A" w:rsidR="00131CDE" w:rsidRPr="002A78FB" w:rsidRDefault="00131CDE" w:rsidP="00131CDE">
            <w:pPr>
              <w:rPr>
                <w:sz w:val="22"/>
                <w:szCs w:val="22"/>
              </w:rPr>
            </w:pPr>
            <w:r w:rsidRPr="002A78FB">
              <w:rPr>
                <w:sz w:val="22"/>
                <w:szCs w:val="22"/>
              </w:rPr>
              <w:t>Moisture</w:t>
            </w:r>
          </w:p>
        </w:tc>
        <w:tc>
          <w:tcPr>
            <w:tcW w:w="1038" w:type="dxa"/>
            <w:tcBorders>
              <w:bottom w:val="single" w:sz="4" w:space="0" w:color="auto"/>
            </w:tcBorders>
            <w:shd w:val="clear" w:color="auto" w:fill="auto"/>
            <w:noWrap/>
            <w:vAlign w:val="center"/>
          </w:tcPr>
          <w:p w14:paraId="78AE3BD0" w14:textId="385FEBD8" w:rsidR="00131CDE" w:rsidRPr="002A78FB" w:rsidRDefault="00131CDE" w:rsidP="00131CDE">
            <w:pPr>
              <w:jc w:val="center"/>
              <w:rPr>
                <w:sz w:val="22"/>
                <w:szCs w:val="22"/>
              </w:rPr>
            </w:pPr>
            <w:r w:rsidRPr="002A78FB">
              <w:rPr>
                <w:sz w:val="22"/>
                <w:szCs w:val="22"/>
              </w:rPr>
              <w:t>2.215</w:t>
            </w:r>
          </w:p>
        </w:tc>
        <w:tc>
          <w:tcPr>
            <w:tcW w:w="1039" w:type="dxa"/>
            <w:tcBorders>
              <w:bottom w:val="single" w:sz="4" w:space="0" w:color="auto"/>
            </w:tcBorders>
            <w:shd w:val="clear" w:color="auto" w:fill="auto"/>
            <w:noWrap/>
            <w:vAlign w:val="center"/>
          </w:tcPr>
          <w:p w14:paraId="4F398363" w14:textId="52E788D9" w:rsidR="00131CDE" w:rsidRPr="002A78FB" w:rsidRDefault="00131CDE" w:rsidP="00131CDE">
            <w:pPr>
              <w:jc w:val="center"/>
              <w:rPr>
                <w:sz w:val="22"/>
                <w:szCs w:val="22"/>
              </w:rPr>
            </w:pPr>
            <w:r w:rsidRPr="002A78FB">
              <w:rPr>
                <w:sz w:val="22"/>
                <w:szCs w:val="22"/>
              </w:rPr>
              <w:t>0.856</w:t>
            </w:r>
          </w:p>
        </w:tc>
        <w:tc>
          <w:tcPr>
            <w:tcW w:w="1039" w:type="dxa"/>
            <w:tcBorders>
              <w:bottom w:val="single" w:sz="4" w:space="0" w:color="auto"/>
            </w:tcBorders>
            <w:shd w:val="clear" w:color="auto" w:fill="auto"/>
            <w:noWrap/>
            <w:vAlign w:val="center"/>
          </w:tcPr>
          <w:p w14:paraId="6C724B4C" w14:textId="1779BC55" w:rsidR="00131CDE" w:rsidRPr="002A78FB" w:rsidRDefault="00131CDE" w:rsidP="00131CDE">
            <w:pPr>
              <w:jc w:val="center"/>
              <w:rPr>
                <w:sz w:val="22"/>
                <w:szCs w:val="22"/>
              </w:rPr>
            </w:pPr>
            <w:r w:rsidRPr="002A78FB">
              <w:rPr>
                <w:sz w:val="22"/>
                <w:szCs w:val="22"/>
              </w:rPr>
              <w:t>3.574</w:t>
            </w:r>
          </w:p>
        </w:tc>
        <w:tc>
          <w:tcPr>
            <w:tcW w:w="1024" w:type="dxa"/>
            <w:tcBorders>
              <w:bottom w:val="single" w:sz="4" w:space="0" w:color="auto"/>
            </w:tcBorders>
            <w:vAlign w:val="center"/>
          </w:tcPr>
          <w:p w14:paraId="77BF96BF" w14:textId="343AD801" w:rsidR="00131CDE" w:rsidRPr="002A78FB" w:rsidRDefault="00131CDE" w:rsidP="00131CDE">
            <w:pPr>
              <w:jc w:val="center"/>
              <w:rPr>
                <w:sz w:val="22"/>
                <w:szCs w:val="22"/>
              </w:rPr>
            </w:pPr>
            <w:r w:rsidRPr="002A78FB">
              <w:rPr>
                <w:sz w:val="22"/>
                <w:szCs w:val="22"/>
              </w:rPr>
              <w:t>0.0030</w:t>
            </w:r>
          </w:p>
        </w:tc>
        <w:tc>
          <w:tcPr>
            <w:tcW w:w="1054" w:type="dxa"/>
            <w:tcBorders>
              <w:bottom w:val="single" w:sz="4" w:space="0" w:color="auto"/>
            </w:tcBorders>
            <w:shd w:val="clear" w:color="auto" w:fill="auto"/>
            <w:noWrap/>
            <w:vAlign w:val="center"/>
          </w:tcPr>
          <w:p w14:paraId="0C070C36" w14:textId="507D7102" w:rsidR="00131CDE" w:rsidRPr="002A78FB" w:rsidRDefault="00131CDE" w:rsidP="00131CDE">
            <w:pPr>
              <w:jc w:val="center"/>
              <w:rPr>
                <w:sz w:val="22"/>
                <w:szCs w:val="22"/>
              </w:rPr>
            </w:pPr>
            <w:r w:rsidRPr="002A78FB">
              <w:rPr>
                <w:sz w:val="22"/>
                <w:szCs w:val="22"/>
              </w:rPr>
              <w:t>1</w:t>
            </w:r>
          </w:p>
        </w:tc>
        <w:tc>
          <w:tcPr>
            <w:tcW w:w="1039" w:type="dxa"/>
            <w:tcBorders>
              <w:bottom w:val="single" w:sz="4" w:space="0" w:color="auto"/>
            </w:tcBorders>
            <w:vAlign w:val="center"/>
          </w:tcPr>
          <w:p w14:paraId="056C199C" w14:textId="776540FA" w:rsidR="00131CDE" w:rsidRPr="002A78FB" w:rsidRDefault="00131CDE" w:rsidP="00131CDE">
            <w:pPr>
              <w:jc w:val="center"/>
              <w:rPr>
                <w:sz w:val="22"/>
                <w:szCs w:val="22"/>
              </w:rPr>
            </w:pPr>
            <w:r w:rsidRPr="002A78FB">
              <w:rPr>
                <w:sz w:val="22"/>
                <w:szCs w:val="22"/>
              </w:rPr>
              <w:t>11.73</w:t>
            </w:r>
          </w:p>
        </w:tc>
        <w:tc>
          <w:tcPr>
            <w:tcW w:w="1039" w:type="dxa"/>
            <w:tcBorders>
              <w:bottom w:val="single" w:sz="4" w:space="0" w:color="auto"/>
            </w:tcBorders>
            <w:shd w:val="clear" w:color="auto" w:fill="auto"/>
            <w:noWrap/>
            <w:vAlign w:val="center"/>
          </w:tcPr>
          <w:p w14:paraId="1F1F2CAC" w14:textId="027A9C34" w:rsidR="00131CDE" w:rsidRPr="002A78FB" w:rsidRDefault="00131CDE" w:rsidP="00131CDE">
            <w:pPr>
              <w:jc w:val="center"/>
              <w:rPr>
                <w:sz w:val="22"/>
                <w:szCs w:val="22"/>
              </w:rPr>
            </w:pPr>
            <w:r w:rsidRPr="002A78FB">
              <w:rPr>
                <w:sz w:val="22"/>
                <w:szCs w:val="22"/>
              </w:rPr>
              <w:t>0.0030</w:t>
            </w:r>
          </w:p>
        </w:tc>
      </w:tr>
      <w:tr w:rsidR="00212C36" w:rsidRPr="002A78FB" w14:paraId="7DF36062" w14:textId="77777777" w:rsidTr="006E631D">
        <w:trPr>
          <w:trHeight w:val="349"/>
        </w:trPr>
        <w:tc>
          <w:tcPr>
            <w:tcW w:w="9162" w:type="dxa"/>
            <w:gridSpan w:val="8"/>
            <w:tcBorders>
              <w:top w:val="single" w:sz="4" w:space="0" w:color="auto"/>
              <w:bottom w:val="nil"/>
            </w:tcBorders>
            <w:shd w:val="clear" w:color="auto" w:fill="auto"/>
            <w:noWrap/>
            <w:vAlign w:val="center"/>
          </w:tcPr>
          <w:p w14:paraId="426D80CF" w14:textId="2172E25D" w:rsidR="00131CDE" w:rsidRPr="002A78FB" w:rsidRDefault="00131CDE" w:rsidP="006E631D">
            <w:pPr>
              <w:rPr>
                <w:i/>
                <w:iCs/>
                <w:sz w:val="16"/>
                <w:szCs w:val="16"/>
              </w:rPr>
            </w:pPr>
            <w:r w:rsidRPr="002A78FB">
              <w:rPr>
                <w:i/>
                <w:iCs/>
                <w:sz w:val="16"/>
                <w:szCs w:val="16"/>
              </w:rPr>
              <w:t xml:space="preserve">*Diff = Difference, P value = Probability value, </w:t>
            </w:r>
            <w:proofErr w:type="spellStart"/>
            <w:r w:rsidRPr="002A78FB">
              <w:rPr>
                <w:i/>
                <w:iCs/>
                <w:sz w:val="16"/>
                <w:szCs w:val="16"/>
              </w:rPr>
              <w:t>df</w:t>
            </w:r>
            <w:proofErr w:type="spellEnd"/>
            <w:r w:rsidRPr="002A78FB">
              <w:rPr>
                <w:i/>
                <w:iCs/>
                <w:sz w:val="16"/>
                <w:szCs w:val="16"/>
              </w:rPr>
              <w:t xml:space="preserve"> = Degrees of freedom, </w:t>
            </w:r>
            <w:r w:rsidR="00776B35" w:rsidRPr="002A78FB">
              <w:rPr>
                <w:i/>
                <w:iCs/>
                <w:sz w:val="16"/>
                <w:szCs w:val="16"/>
              </w:rPr>
              <w:t>F value = F statistics</w:t>
            </w:r>
          </w:p>
        </w:tc>
      </w:tr>
    </w:tbl>
    <w:p w14:paraId="14A9543D" w14:textId="77777777" w:rsidR="00792416" w:rsidRPr="002A78FB" w:rsidRDefault="00792416" w:rsidP="00E14FB5">
      <w:pPr>
        <w:rPr>
          <w:b/>
        </w:rPr>
      </w:pPr>
    </w:p>
    <w:p w14:paraId="6A9E30AF" w14:textId="7BAC9CC8" w:rsidR="00F56825" w:rsidRPr="002A78FB" w:rsidRDefault="00DF7ADD" w:rsidP="00FC3D78">
      <w:pPr>
        <w:spacing w:line="360" w:lineRule="auto"/>
        <w:jc w:val="both"/>
      </w:pPr>
      <w:r w:rsidRPr="002A78FB">
        <w:t xml:space="preserve">It is noteworthy that these protein content values are similar to those reported by relevant studies such as those conducted by Clucas and Ward </w:t>
      </w:r>
      <w:r w:rsidR="004531F4" w:rsidRPr="002A78FB">
        <w:t>[28]</w:t>
      </w:r>
      <w:r w:rsidRPr="002A78FB">
        <w:t xml:space="preserve">, who reported that </w:t>
      </w:r>
      <w:r w:rsidR="00202CAA" w:rsidRPr="002A78FB">
        <w:rPr>
          <w:i/>
          <w:iCs/>
        </w:rPr>
        <w:t>Nappi</w:t>
      </w:r>
      <w:r w:rsidRPr="002A78FB">
        <w:t xml:space="preserve"> contains a crude protein content of 30% to 40%</w:t>
      </w:r>
      <w:r w:rsidR="00E6734A" w:rsidRPr="002A78FB">
        <w:t xml:space="preserve">. In Mau </w:t>
      </w:r>
      <w:r w:rsidR="004531F4" w:rsidRPr="002A78FB">
        <w:t>[29]</w:t>
      </w:r>
      <w:r w:rsidR="00E6734A" w:rsidRPr="002A78FB">
        <w:t xml:space="preserve">, it was reported that the crude protein content of </w:t>
      </w:r>
      <w:r w:rsidR="00202CAA" w:rsidRPr="002A78FB">
        <w:rPr>
          <w:i/>
          <w:iCs/>
        </w:rPr>
        <w:t>Nappi</w:t>
      </w:r>
      <w:r w:rsidR="00E6734A" w:rsidRPr="002A78FB">
        <w:t xml:space="preserve"> ranged between 22.62% and 33.46%. Based on the results of (Kim et al., </w:t>
      </w:r>
      <w:r w:rsidR="004531F4" w:rsidRPr="002A78FB">
        <w:t>[9]</w:t>
      </w:r>
      <w:r w:rsidR="00E6734A" w:rsidRPr="002A78FB">
        <w:t xml:space="preserve">, the protein content of Bruneian and Korean shrimp </w:t>
      </w:r>
      <w:proofErr w:type="gramStart"/>
      <w:r w:rsidR="00E6734A" w:rsidRPr="002A78FB">
        <w:t>paste</w:t>
      </w:r>
      <w:proofErr w:type="gramEnd"/>
      <w:r w:rsidR="00E6734A" w:rsidRPr="002A78FB">
        <w:t xml:space="preserve"> ranges between 30.38 % and 21.70 %</w:t>
      </w:r>
      <w:r w:rsidR="00CF3DB9" w:rsidRPr="002A78FB">
        <w:t xml:space="preserve">. </w:t>
      </w:r>
    </w:p>
    <w:p w14:paraId="51BE928C" w14:textId="77777777" w:rsidR="00F56825" w:rsidRPr="002A78FB" w:rsidRDefault="00F56825" w:rsidP="00FC3D78">
      <w:pPr>
        <w:spacing w:line="360" w:lineRule="auto"/>
        <w:jc w:val="both"/>
      </w:pPr>
    </w:p>
    <w:p w14:paraId="1708F10F" w14:textId="737B0137" w:rsidR="00DF4566" w:rsidRPr="002A78FB" w:rsidRDefault="0069490C" w:rsidP="00FC3D78">
      <w:pPr>
        <w:spacing w:line="360" w:lineRule="auto"/>
        <w:jc w:val="both"/>
      </w:pPr>
      <w:r w:rsidRPr="002A78FB">
        <w:t xml:space="preserve">In the samples collected from </w:t>
      </w:r>
      <w:proofErr w:type="spellStart"/>
      <w:r w:rsidRPr="002A78FB">
        <w:t>M</w:t>
      </w:r>
      <w:r w:rsidR="00870F32" w:rsidRPr="002A78FB">
        <w:t>a</w:t>
      </w:r>
      <w:r w:rsidRPr="002A78FB">
        <w:t>heshkhali</w:t>
      </w:r>
      <w:proofErr w:type="spellEnd"/>
      <w:r w:rsidRPr="002A78FB">
        <w:t xml:space="preserve"> and </w:t>
      </w:r>
      <w:proofErr w:type="spellStart"/>
      <w:r w:rsidRPr="002A78FB">
        <w:t>Chaufaldandi</w:t>
      </w:r>
      <w:proofErr w:type="spellEnd"/>
      <w:r w:rsidRPr="002A78FB">
        <w:t>, the fat content was 8.53% and 6%, respectively</w:t>
      </w:r>
      <w:r w:rsidR="00887781" w:rsidRPr="002A78FB">
        <w:t xml:space="preserve">. According to the study, the fat content is similar to that of Mau </w:t>
      </w:r>
      <w:r w:rsidR="004531F4" w:rsidRPr="002A78FB">
        <w:t>[29]</w:t>
      </w:r>
      <w:r w:rsidR="00266387" w:rsidRPr="002A78FB">
        <w:t xml:space="preserve">. </w:t>
      </w:r>
      <w:r w:rsidR="00090766" w:rsidRPr="002A78FB">
        <w:t xml:space="preserve">Depending on the source, Mau </w:t>
      </w:r>
      <w:r w:rsidR="004531F4" w:rsidRPr="002A78FB">
        <w:t>[29]</w:t>
      </w:r>
      <w:r w:rsidR="00090766" w:rsidRPr="002A78FB">
        <w:t xml:space="preserve"> found that the fat content ranged from 5.58% to 12.53%.</w:t>
      </w:r>
      <w:r w:rsidR="00065DEE" w:rsidRPr="002A78FB">
        <w:t xml:space="preserve"> </w:t>
      </w:r>
      <w:r w:rsidR="00266387" w:rsidRPr="002A78FB">
        <w:t>According to Mau</w:t>
      </w:r>
      <w:r w:rsidR="004F543D" w:rsidRPr="002A78FB">
        <w:t xml:space="preserve"> </w:t>
      </w:r>
      <w:r w:rsidR="004531F4" w:rsidRPr="002A78FB">
        <w:t>[29]</w:t>
      </w:r>
      <w:r w:rsidR="00266387" w:rsidRPr="002A78FB">
        <w:t xml:space="preserve">, </w:t>
      </w:r>
      <w:r w:rsidR="00F927D7" w:rsidRPr="002A78FB">
        <w:t xml:space="preserve">the fat content ranged between 5.58 </w:t>
      </w:r>
      <w:r w:rsidR="00065DEE" w:rsidRPr="002A78FB">
        <w:t>and</w:t>
      </w:r>
      <w:r w:rsidR="00F927D7" w:rsidRPr="002A78FB">
        <w:t xml:space="preserve"> 12.53%.</w:t>
      </w:r>
      <w:r w:rsidR="00065DEE" w:rsidRPr="002A78FB">
        <w:t xml:space="preserve"> A study conducted </w:t>
      </w:r>
      <w:bookmarkStart w:id="5" w:name="_Hlk153401411"/>
      <w:r w:rsidR="00065DEE" w:rsidRPr="002A78FB">
        <w:t xml:space="preserve">by Gavino et al., </w:t>
      </w:r>
      <w:r w:rsidR="004531F4" w:rsidRPr="002A78FB">
        <w:t>[30</w:t>
      </w:r>
      <w:r w:rsidR="00EC5534" w:rsidRPr="002A78FB">
        <w:t>]</w:t>
      </w:r>
      <w:bookmarkEnd w:id="5"/>
      <w:r w:rsidR="00065DEE" w:rsidRPr="002A78FB">
        <w:t xml:space="preserve"> reported a fat content of 0.91 percent in </w:t>
      </w:r>
      <w:proofErr w:type="spellStart"/>
      <w:r w:rsidR="00065DEE" w:rsidRPr="002A78FB">
        <w:rPr>
          <w:i/>
          <w:iCs/>
        </w:rPr>
        <w:t>Acetes</w:t>
      </w:r>
      <w:proofErr w:type="spellEnd"/>
      <w:r w:rsidR="00065DEE" w:rsidRPr="002A78FB">
        <w:rPr>
          <w:i/>
          <w:iCs/>
        </w:rPr>
        <w:t xml:space="preserve"> </w:t>
      </w:r>
      <w:proofErr w:type="spellStart"/>
      <w:r w:rsidR="00065DEE" w:rsidRPr="002A78FB">
        <w:rPr>
          <w:i/>
          <w:iCs/>
        </w:rPr>
        <w:t>sp</w:t>
      </w:r>
      <w:proofErr w:type="spellEnd"/>
      <w:r w:rsidR="00B66E1E" w:rsidRPr="002A78FB">
        <w:t xml:space="preserve"> from </w:t>
      </w:r>
      <w:r w:rsidR="00E5295A" w:rsidRPr="002A78FB">
        <w:t>Philippines</w:t>
      </w:r>
      <w:r w:rsidR="00B66E1E" w:rsidRPr="002A78FB">
        <w:t>.</w:t>
      </w:r>
      <w:r w:rsidR="00696CA2" w:rsidRPr="002A78FB">
        <w:t xml:space="preserve"> </w:t>
      </w:r>
    </w:p>
    <w:p w14:paraId="4D148B04" w14:textId="5292745B" w:rsidR="00F927D7" w:rsidRPr="002A78FB" w:rsidRDefault="00696CA2" w:rsidP="00FC3D78">
      <w:pPr>
        <w:spacing w:line="360" w:lineRule="auto"/>
        <w:jc w:val="both"/>
      </w:pPr>
      <w:r w:rsidRPr="002A78FB">
        <w:t xml:space="preserve">It is important to note that the fat content of </w:t>
      </w:r>
      <w:r w:rsidR="00202CAA" w:rsidRPr="002A78FB">
        <w:rPr>
          <w:i/>
          <w:iCs/>
        </w:rPr>
        <w:t>Nappi</w:t>
      </w:r>
      <w:r w:rsidRPr="002A78FB">
        <w:t xml:space="preserve"> is dependent on the raw materials, and low values may be observed because the main components were </w:t>
      </w:r>
      <w:proofErr w:type="spellStart"/>
      <w:r w:rsidRPr="002A78FB">
        <w:rPr>
          <w:i/>
          <w:iCs/>
        </w:rPr>
        <w:t>Acetes</w:t>
      </w:r>
      <w:proofErr w:type="spellEnd"/>
      <w:r w:rsidRPr="002A78FB">
        <w:t xml:space="preserve"> and </w:t>
      </w:r>
      <w:r w:rsidRPr="002A78FB">
        <w:rPr>
          <w:i/>
          <w:iCs/>
        </w:rPr>
        <w:t>Mysids</w:t>
      </w:r>
      <w:r w:rsidRPr="002A78FB">
        <w:t xml:space="preserve"> shrimp, both of which are low </w:t>
      </w:r>
      <w:r w:rsidRPr="002A78FB">
        <w:lastRenderedPageBreak/>
        <w:t>in fat</w:t>
      </w:r>
      <w:r w:rsidR="00266387" w:rsidRPr="002A78FB">
        <w:t xml:space="preserve">. </w:t>
      </w:r>
      <w:r w:rsidR="00260CBA" w:rsidRPr="002A78FB">
        <w:t xml:space="preserve">A percentage of 37.66% and 35.44% of moisture was recorded in </w:t>
      </w:r>
      <w:proofErr w:type="spellStart"/>
      <w:r w:rsidR="00260CBA" w:rsidRPr="002A78FB">
        <w:t>M</w:t>
      </w:r>
      <w:r w:rsidR="00870F32" w:rsidRPr="002A78FB">
        <w:t>a</w:t>
      </w:r>
      <w:r w:rsidR="00260CBA" w:rsidRPr="002A78FB">
        <w:t>heshkhali</w:t>
      </w:r>
      <w:proofErr w:type="spellEnd"/>
      <w:r w:rsidR="00260CBA" w:rsidRPr="002A78FB">
        <w:t xml:space="preserve"> and </w:t>
      </w:r>
      <w:proofErr w:type="spellStart"/>
      <w:r w:rsidR="00260CBA" w:rsidRPr="002A78FB">
        <w:t>Chaufaldandi</w:t>
      </w:r>
      <w:proofErr w:type="spellEnd"/>
      <w:r w:rsidR="00260CBA" w:rsidRPr="002A78FB">
        <w:t xml:space="preserve">, respectively. </w:t>
      </w:r>
      <w:r w:rsidR="00202CAA" w:rsidRPr="002A78FB">
        <w:rPr>
          <w:i/>
          <w:iCs/>
        </w:rPr>
        <w:t>Nappi</w:t>
      </w:r>
      <w:r w:rsidR="00260CBA" w:rsidRPr="002A78FB">
        <w:t xml:space="preserve"> has a moisture content between 27% and 40% according to Clucas and Ward </w:t>
      </w:r>
      <w:r w:rsidR="00EC5534" w:rsidRPr="002A78FB">
        <w:t>[28]</w:t>
      </w:r>
      <w:r w:rsidR="00260CBA" w:rsidRPr="002A78FB">
        <w:t>.</w:t>
      </w:r>
      <w:r w:rsidR="00493188" w:rsidRPr="002A78FB">
        <w:t xml:space="preserve"> In traditional </w:t>
      </w:r>
      <w:proofErr w:type="spellStart"/>
      <w:r w:rsidR="00493188" w:rsidRPr="002A78FB">
        <w:rPr>
          <w:i/>
          <w:iCs/>
        </w:rPr>
        <w:t>Belacan</w:t>
      </w:r>
      <w:proofErr w:type="spellEnd"/>
      <w:r w:rsidR="00493188" w:rsidRPr="002A78FB">
        <w:t xml:space="preserve"> and </w:t>
      </w:r>
      <w:r w:rsidR="00493188" w:rsidRPr="002A78FB">
        <w:rPr>
          <w:i/>
          <w:iCs/>
        </w:rPr>
        <w:t>Cincalok</w:t>
      </w:r>
      <w:r w:rsidR="00493188" w:rsidRPr="002A78FB">
        <w:t xml:space="preserve"> shrimp paste from Malaysia, Huda-</w:t>
      </w:r>
      <w:proofErr w:type="spellStart"/>
      <w:r w:rsidR="00493188" w:rsidRPr="002A78FB">
        <w:t>Faujan</w:t>
      </w:r>
      <w:proofErr w:type="spellEnd"/>
      <w:r w:rsidR="00493188" w:rsidRPr="002A78FB">
        <w:t xml:space="preserve"> et al., </w:t>
      </w:r>
      <w:r w:rsidR="00EC5534" w:rsidRPr="002A78FB">
        <w:t>[31]</w:t>
      </w:r>
      <w:r w:rsidR="00493188" w:rsidRPr="002A78FB">
        <w:t xml:space="preserve"> found moisture contents ranging from 32.16</w:t>
      </w:r>
      <w:r w:rsidR="00531750" w:rsidRPr="002A78FB">
        <w:t>-</w:t>
      </w:r>
      <w:r w:rsidR="00493188" w:rsidRPr="002A78FB">
        <w:t>67.44%.</w:t>
      </w:r>
      <w:r w:rsidR="00DF4566" w:rsidRPr="002A78FB">
        <w:t xml:space="preserve"> </w:t>
      </w:r>
      <w:r w:rsidR="00493188" w:rsidRPr="002A78FB">
        <w:t xml:space="preserve">As observed in </w:t>
      </w:r>
      <w:proofErr w:type="spellStart"/>
      <w:r w:rsidR="00493188" w:rsidRPr="002A78FB">
        <w:t>Chaufaldandi</w:t>
      </w:r>
      <w:proofErr w:type="spellEnd"/>
      <w:r w:rsidR="00493188" w:rsidRPr="002A78FB">
        <w:t xml:space="preserve">, the amount of ash in the </w:t>
      </w:r>
      <w:r w:rsidR="00202CAA" w:rsidRPr="002A78FB">
        <w:rPr>
          <w:i/>
          <w:iCs/>
        </w:rPr>
        <w:t>Nappi</w:t>
      </w:r>
      <w:r w:rsidR="00493188" w:rsidRPr="002A78FB">
        <w:t xml:space="preserve"> was higher (18.47%) than that observed in </w:t>
      </w:r>
      <w:proofErr w:type="spellStart"/>
      <w:r w:rsidR="00493188" w:rsidRPr="002A78FB">
        <w:t>M</w:t>
      </w:r>
      <w:r w:rsidR="00870F32" w:rsidRPr="002A78FB">
        <w:t>a</w:t>
      </w:r>
      <w:r w:rsidR="00493188" w:rsidRPr="002A78FB">
        <w:t>heshkhali</w:t>
      </w:r>
      <w:proofErr w:type="spellEnd"/>
      <w:r w:rsidR="00493188" w:rsidRPr="002A78FB">
        <w:t xml:space="preserve"> (17.49%), which agrees with Clucas and Ward </w:t>
      </w:r>
      <w:r w:rsidR="00EC5534" w:rsidRPr="002A78FB">
        <w:t>[28]</w:t>
      </w:r>
      <w:r w:rsidR="00493188" w:rsidRPr="002A78FB">
        <w:t xml:space="preserve"> and Huda-</w:t>
      </w:r>
      <w:proofErr w:type="spellStart"/>
      <w:r w:rsidR="00493188" w:rsidRPr="002A78FB">
        <w:t>Faujan</w:t>
      </w:r>
      <w:proofErr w:type="spellEnd"/>
      <w:r w:rsidR="00493188" w:rsidRPr="002A78FB">
        <w:t xml:space="preserve"> et al., </w:t>
      </w:r>
      <w:r w:rsidR="00EC5534" w:rsidRPr="002A78FB">
        <w:t>[31]</w:t>
      </w:r>
      <w:r w:rsidR="00531750" w:rsidRPr="002A78FB">
        <w:t>)</w:t>
      </w:r>
      <w:r w:rsidR="00493188" w:rsidRPr="002A78FB">
        <w:t>, who reported higher levels of ash, 20-24%</w:t>
      </w:r>
      <w:r w:rsidR="00531750" w:rsidRPr="002A78FB">
        <w:t>,</w:t>
      </w:r>
      <w:r w:rsidR="00493188" w:rsidRPr="002A78FB">
        <w:t xml:space="preserve"> and 43.97-56.15% respectively.</w:t>
      </w:r>
      <w:r w:rsidR="00675FA2" w:rsidRPr="002A78FB">
        <w:t xml:space="preserve"> It is important to note that, name of the fermented food staffs varies according to the </w:t>
      </w:r>
      <w:r w:rsidR="00A52870" w:rsidRPr="002A78FB">
        <w:t xml:space="preserve">country </w:t>
      </w:r>
      <w:r w:rsidR="00EC5534" w:rsidRPr="002A78FB">
        <w:t>[32]</w:t>
      </w:r>
      <w:r w:rsidR="00A52870" w:rsidRPr="002A78FB">
        <w:t xml:space="preserve">), and the information are framed in </w:t>
      </w:r>
      <w:r w:rsidR="00675FA2" w:rsidRPr="002A78FB">
        <w:t xml:space="preserve">Table </w:t>
      </w:r>
      <w:r w:rsidR="00314F1E" w:rsidRPr="002A78FB">
        <w:t>1</w:t>
      </w:r>
      <w:r w:rsidR="00675FA2" w:rsidRPr="002A78FB">
        <w:t xml:space="preserve">. </w:t>
      </w:r>
    </w:p>
    <w:p w14:paraId="2825E5A2" w14:textId="77777777" w:rsidR="00CE157C" w:rsidRPr="002A78FB" w:rsidRDefault="00CE157C" w:rsidP="00FC3D78">
      <w:pPr>
        <w:spacing w:line="360" w:lineRule="auto"/>
        <w:jc w:val="both"/>
      </w:pPr>
    </w:p>
    <w:p w14:paraId="50E72EC6" w14:textId="77777777" w:rsidR="00675FA2" w:rsidRPr="002A78FB" w:rsidRDefault="00675FA2" w:rsidP="00263E75">
      <w:pPr>
        <w:spacing w:line="360" w:lineRule="auto"/>
        <w:jc w:val="center"/>
      </w:pPr>
      <w:r w:rsidRPr="002A78FB">
        <w:rPr>
          <w:b/>
          <w:bCs/>
        </w:rPr>
        <w:t xml:space="preserve">Table </w:t>
      </w:r>
      <w:r w:rsidR="00314F1E" w:rsidRPr="002A78FB">
        <w:rPr>
          <w:b/>
          <w:bCs/>
        </w:rPr>
        <w:t>1</w:t>
      </w:r>
      <w:r w:rsidRPr="002A78FB">
        <w:rPr>
          <w:b/>
          <w:bCs/>
        </w:rPr>
        <w:t xml:space="preserve">. </w:t>
      </w:r>
      <w:r w:rsidR="00783660" w:rsidRPr="002A78FB">
        <w:t xml:space="preserve">Shrimp species and fermented shrimp paste that are available in South and </w:t>
      </w:r>
      <w:r w:rsidR="00263E75" w:rsidRPr="002A78FB">
        <w:t>S</w:t>
      </w:r>
      <w:r w:rsidR="00783660" w:rsidRPr="002A78FB">
        <w:t>outheast Asia</w:t>
      </w:r>
    </w:p>
    <w:tbl>
      <w:tblPr>
        <w:tblW w:w="9486"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548"/>
        <w:gridCol w:w="3150"/>
        <w:gridCol w:w="4788"/>
      </w:tblGrid>
      <w:tr w:rsidR="002A78FB" w:rsidRPr="002A78FB" w14:paraId="54E42D40" w14:textId="77777777" w:rsidTr="00BD2C1D">
        <w:trPr>
          <w:trHeight w:val="510"/>
        </w:trPr>
        <w:tc>
          <w:tcPr>
            <w:tcW w:w="1548" w:type="dxa"/>
            <w:tcBorders>
              <w:top w:val="single" w:sz="12" w:space="0" w:color="000000"/>
              <w:bottom w:val="single" w:sz="12" w:space="0" w:color="000000"/>
            </w:tcBorders>
            <w:shd w:val="clear" w:color="auto" w:fill="D9D9D9" w:themeFill="background1" w:themeFillShade="D9"/>
            <w:vAlign w:val="center"/>
          </w:tcPr>
          <w:p w14:paraId="4FFA413D" w14:textId="77777777" w:rsidR="00675FA2" w:rsidRPr="002A78FB" w:rsidRDefault="00675FA2" w:rsidP="00BD2C1D">
            <w:pPr>
              <w:jc w:val="center"/>
              <w:rPr>
                <w:rFonts w:eastAsia="Calibri"/>
                <w:b/>
                <w:bCs/>
              </w:rPr>
            </w:pPr>
            <w:r w:rsidRPr="002A78FB">
              <w:rPr>
                <w:rFonts w:eastAsia="Calibri"/>
                <w:b/>
                <w:bCs/>
              </w:rPr>
              <w:t>Country</w:t>
            </w:r>
          </w:p>
        </w:tc>
        <w:tc>
          <w:tcPr>
            <w:tcW w:w="3150" w:type="dxa"/>
            <w:tcBorders>
              <w:top w:val="single" w:sz="12" w:space="0" w:color="000000"/>
              <w:bottom w:val="single" w:sz="12" w:space="0" w:color="000000"/>
            </w:tcBorders>
            <w:shd w:val="clear" w:color="auto" w:fill="D9D9D9" w:themeFill="background1" w:themeFillShade="D9"/>
            <w:vAlign w:val="center"/>
          </w:tcPr>
          <w:p w14:paraId="4EA59CCC" w14:textId="77777777" w:rsidR="00675FA2" w:rsidRPr="002A78FB" w:rsidRDefault="00675FA2" w:rsidP="00BD2C1D">
            <w:pPr>
              <w:jc w:val="center"/>
              <w:rPr>
                <w:rFonts w:eastAsia="Calibri"/>
                <w:b/>
                <w:bCs/>
              </w:rPr>
            </w:pPr>
            <w:r w:rsidRPr="002A78FB">
              <w:rPr>
                <w:rFonts w:eastAsia="Calibri"/>
                <w:b/>
                <w:bCs/>
              </w:rPr>
              <w:t>Shrimp Paste Name</w:t>
            </w:r>
          </w:p>
        </w:tc>
        <w:tc>
          <w:tcPr>
            <w:tcW w:w="4788" w:type="dxa"/>
            <w:tcBorders>
              <w:top w:val="single" w:sz="12" w:space="0" w:color="000000"/>
              <w:bottom w:val="single" w:sz="12" w:space="0" w:color="000000"/>
            </w:tcBorders>
            <w:shd w:val="clear" w:color="auto" w:fill="D9D9D9" w:themeFill="background1" w:themeFillShade="D9"/>
            <w:vAlign w:val="center"/>
          </w:tcPr>
          <w:p w14:paraId="427D1D91" w14:textId="77777777" w:rsidR="00675FA2" w:rsidRPr="002A78FB" w:rsidRDefault="00675FA2" w:rsidP="00BD2C1D">
            <w:pPr>
              <w:jc w:val="center"/>
              <w:rPr>
                <w:rFonts w:eastAsia="Calibri"/>
                <w:b/>
                <w:bCs/>
              </w:rPr>
            </w:pPr>
            <w:r w:rsidRPr="002A78FB">
              <w:rPr>
                <w:rFonts w:eastAsia="Calibri"/>
                <w:b/>
                <w:bCs/>
              </w:rPr>
              <w:t>Shrimp Species</w:t>
            </w:r>
          </w:p>
        </w:tc>
      </w:tr>
      <w:tr w:rsidR="002A78FB" w:rsidRPr="002A78FB" w14:paraId="78E12F19" w14:textId="77777777" w:rsidTr="00887D91">
        <w:trPr>
          <w:trHeight w:val="357"/>
        </w:trPr>
        <w:tc>
          <w:tcPr>
            <w:tcW w:w="1548" w:type="dxa"/>
            <w:tcBorders>
              <w:top w:val="single" w:sz="12" w:space="0" w:color="000000"/>
            </w:tcBorders>
            <w:shd w:val="clear" w:color="auto" w:fill="auto"/>
          </w:tcPr>
          <w:p w14:paraId="50A8C777" w14:textId="77777777" w:rsidR="00675FA2" w:rsidRPr="002A78FB" w:rsidRDefault="00675FA2" w:rsidP="004B2413">
            <w:pPr>
              <w:jc w:val="center"/>
              <w:rPr>
                <w:rFonts w:eastAsia="Calibri"/>
              </w:rPr>
            </w:pPr>
            <w:r w:rsidRPr="002A78FB">
              <w:rPr>
                <w:rFonts w:eastAsia="Calibri"/>
              </w:rPr>
              <w:t>Bangladesh</w:t>
            </w:r>
          </w:p>
        </w:tc>
        <w:tc>
          <w:tcPr>
            <w:tcW w:w="3150" w:type="dxa"/>
            <w:tcBorders>
              <w:top w:val="single" w:sz="12" w:space="0" w:color="000000"/>
            </w:tcBorders>
            <w:shd w:val="clear" w:color="auto" w:fill="auto"/>
          </w:tcPr>
          <w:p w14:paraId="75F90A8D" w14:textId="77777777" w:rsidR="00675FA2" w:rsidRPr="002A78FB" w:rsidRDefault="00202CAA" w:rsidP="004B2413">
            <w:pPr>
              <w:jc w:val="center"/>
              <w:rPr>
                <w:rFonts w:eastAsia="Calibri"/>
                <w:i/>
              </w:rPr>
            </w:pPr>
            <w:r w:rsidRPr="002A78FB">
              <w:rPr>
                <w:rFonts w:eastAsia="Calibri"/>
                <w:i/>
                <w:iCs/>
              </w:rPr>
              <w:t>Nappi</w:t>
            </w:r>
          </w:p>
        </w:tc>
        <w:tc>
          <w:tcPr>
            <w:tcW w:w="4788" w:type="dxa"/>
            <w:tcBorders>
              <w:top w:val="single" w:sz="12" w:space="0" w:color="000000"/>
            </w:tcBorders>
            <w:shd w:val="clear" w:color="auto" w:fill="auto"/>
          </w:tcPr>
          <w:p w14:paraId="6E16B9C2" w14:textId="77777777" w:rsidR="00675FA2" w:rsidRPr="002A78FB" w:rsidRDefault="00675FA2" w:rsidP="004B2413">
            <w:pPr>
              <w:jc w:val="center"/>
              <w:rPr>
                <w:rFonts w:eastAsia="Calibri"/>
                <w:i/>
              </w:rPr>
            </w:pPr>
            <w:r w:rsidRPr="002A78FB">
              <w:rPr>
                <w:rFonts w:eastAsia="Calibri"/>
                <w:i/>
              </w:rPr>
              <w:t>A. indicus, A. vulgaris</w:t>
            </w:r>
          </w:p>
        </w:tc>
      </w:tr>
      <w:tr w:rsidR="002A78FB" w:rsidRPr="002A78FB" w14:paraId="04587EB1" w14:textId="77777777" w:rsidTr="004B2413">
        <w:trPr>
          <w:trHeight w:val="348"/>
        </w:trPr>
        <w:tc>
          <w:tcPr>
            <w:tcW w:w="1548" w:type="dxa"/>
            <w:shd w:val="clear" w:color="auto" w:fill="auto"/>
          </w:tcPr>
          <w:p w14:paraId="71D8DA60" w14:textId="77777777" w:rsidR="00675FA2" w:rsidRPr="002A78FB" w:rsidRDefault="00675FA2" w:rsidP="004B2413">
            <w:pPr>
              <w:jc w:val="center"/>
              <w:rPr>
                <w:rFonts w:eastAsia="Calibri"/>
              </w:rPr>
            </w:pPr>
            <w:r w:rsidRPr="002A78FB">
              <w:rPr>
                <w:rFonts w:eastAsia="Calibri"/>
              </w:rPr>
              <w:t>Myanmar</w:t>
            </w:r>
          </w:p>
        </w:tc>
        <w:tc>
          <w:tcPr>
            <w:tcW w:w="3150" w:type="dxa"/>
            <w:shd w:val="clear" w:color="auto" w:fill="auto"/>
          </w:tcPr>
          <w:p w14:paraId="273E7E4D" w14:textId="77777777" w:rsidR="00675FA2" w:rsidRPr="002A78FB" w:rsidRDefault="00675FA2" w:rsidP="004B2413">
            <w:pPr>
              <w:jc w:val="center"/>
              <w:rPr>
                <w:rFonts w:eastAsia="Calibri"/>
                <w:i/>
              </w:rPr>
            </w:pPr>
            <w:r w:rsidRPr="002A78FB">
              <w:rPr>
                <w:rFonts w:eastAsia="Calibri"/>
                <w:i/>
              </w:rPr>
              <w:t xml:space="preserve">Nga-pi, </w:t>
            </w:r>
            <w:proofErr w:type="spellStart"/>
            <w:r w:rsidRPr="002A78FB">
              <w:rPr>
                <w:rFonts w:eastAsia="Calibri"/>
                <w:i/>
              </w:rPr>
              <w:t>Seinsa</w:t>
            </w:r>
            <w:proofErr w:type="spellEnd"/>
          </w:p>
        </w:tc>
        <w:tc>
          <w:tcPr>
            <w:tcW w:w="4788" w:type="dxa"/>
            <w:shd w:val="clear" w:color="auto" w:fill="auto"/>
          </w:tcPr>
          <w:p w14:paraId="23801954" w14:textId="77777777" w:rsidR="00675FA2" w:rsidRPr="002A78FB" w:rsidRDefault="00675FA2" w:rsidP="004B2413">
            <w:pPr>
              <w:rPr>
                <w:rFonts w:eastAsia="Calibri"/>
                <w:i/>
                <w:lang w:val="pt-BR"/>
              </w:rPr>
            </w:pPr>
            <w:r w:rsidRPr="002A78FB">
              <w:rPr>
                <w:rFonts w:eastAsia="Calibri"/>
                <w:i/>
                <w:lang w:val="pt-BR"/>
              </w:rPr>
              <w:t>A. indicus, A. vulgaris, A. intermedius</w:t>
            </w:r>
          </w:p>
        </w:tc>
      </w:tr>
      <w:tr w:rsidR="002A78FB" w:rsidRPr="002A78FB" w14:paraId="5D35EB26" w14:textId="77777777" w:rsidTr="004B2413">
        <w:trPr>
          <w:trHeight w:val="348"/>
        </w:trPr>
        <w:tc>
          <w:tcPr>
            <w:tcW w:w="1548" w:type="dxa"/>
            <w:shd w:val="clear" w:color="auto" w:fill="auto"/>
          </w:tcPr>
          <w:p w14:paraId="5200F13D" w14:textId="77777777" w:rsidR="00675FA2" w:rsidRPr="002A78FB" w:rsidRDefault="00675FA2" w:rsidP="004B2413">
            <w:pPr>
              <w:jc w:val="center"/>
              <w:rPr>
                <w:rFonts w:eastAsia="Calibri"/>
              </w:rPr>
            </w:pPr>
            <w:r w:rsidRPr="002A78FB">
              <w:rPr>
                <w:rFonts w:eastAsia="Calibri"/>
              </w:rPr>
              <w:t>Thailand</w:t>
            </w:r>
          </w:p>
        </w:tc>
        <w:tc>
          <w:tcPr>
            <w:tcW w:w="3150" w:type="dxa"/>
            <w:shd w:val="clear" w:color="auto" w:fill="auto"/>
          </w:tcPr>
          <w:p w14:paraId="0933A00F" w14:textId="77777777" w:rsidR="00675FA2" w:rsidRPr="002A78FB" w:rsidRDefault="00675FA2" w:rsidP="004B2413">
            <w:pPr>
              <w:jc w:val="center"/>
              <w:rPr>
                <w:rFonts w:eastAsia="Calibri"/>
                <w:i/>
              </w:rPr>
            </w:pPr>
            <w:r w:rsidRPr="002A78FB">
              <w:rPr>
                <w:rFonts w:eastAsia="Calibri"/>
                <w:i/>
              </w:rPr>
              <w:t>Kapi</w:t>
            </w:r>
          </w:p>
        </w:tc>
        <w:tc>
          <w:tcPr>
            <w:tcW w:w="4788" w:type="dxa"/>
            <w:shd w:val="clear" w:color="auto" w:fill="auto"/>
          </w:tcPr>
          <w:p w14:paraId="1C900C55" w14:textId="77777777" w:rsidR="00675FA2" w:rsidRPr="002A78FB" w:rsidRDefault="00675FA2" w:rsidP="004B2413">
            <w:pPr>
              <w:numPr>
                <w:ilvl w:val="0"/>
                <w:numId w:val="4"/>
              </w:numPr>
              <w:jc w:val="center"/>
              <w:rPr>
                <w:rFonts w:eastAsia="Calibri"/>
                <w:i/>
              </w:rPr>
            </w:pPr>
            <w:r w:rsidRPr="002A78FB">
              <w:rPr>
                <w:rFonts w:eastAsia="Calibri"/>
                <w:i/>
              </w:rPr>
              <w:t>japonicus</w:t>
            </w:r>
          </w:p>
        </w:tc>
      </w:tr>
      <w:tr w:rsidR="002A78FB" w:rsidRPr="002A78FB" w14:paraId="439286A6" w14:textId="77777777" w:rsidTr="004B2413">
        <w:trPr>
          <w:trHeight w:val="357"/>
        </w:trPr>
        <w:tc>
          <w:tcPr>
            <w:tcW w:w="1548" w:type="dxa"/>
            <w:shd w:val="clear" w:color="auto" w:fill="auto"/>
          </w:tcPr>
          <w:p w14:paraId="788AFB93" w14:textId="77777777" w:rsidR="00675FA2" w:rsidRPr="002A78FB" w:rsidRDefault="00675FA2" w:rsidP="004B2413">
            <w:pPr>
              <w:jc w:val="center"/>
              <w:rPr>
                <w:rFonts w:eastAsia="Calibri"/>
              </w:rPr>
            </w:pPr>
            <w:r w:rsidRPr="002A78FB">
              <w:rPr>
                <w:rFonts w:eastAsia="Calibri"/>
              </w:rPr>
              <w:t>Indonesia</w:t>
            </w:r>
          </w:p>
        </w:tc>
        <w:tc>
          <w:tcPr>
            <w:tcW w:w="3150" w:type="dxa"/>
            <w:shd w:val="clear" w:color="auto" w:fill="auto"/>
          </w:tcPr>
          <w:p w14:paraId="06E23064" w14:textId="77777777" w:rsidR="00675FA2" w:rsidRPr="002A78FB" w:rsidRDefault="00675FA2" w:rsidP="004B2413">
            <w:pPr>
              <w:jc w:val="center"/>
              <w:rPr>
                <w:rFonts w:eastAsia="Calibri"/>
                <w:i/>
              </w:rPr>
            </w:pPr>
            <w:proofErr w:type="spellStart"/>
            <w:r w:rsidRPr="002A78FB">
              <w:rPr>
                <w:rFonts w:eastAsia="Calibri"/>
                <w:i/>
              </w:rPr>
              <w:t>Terasi</w:t>
            </w:r>
            <w:proofErr w:type="spellEnd"/>
            <w:r w:rsidRPr="002A78FB">
              <w:rPr>
                <w:rFonts w:eastAsia="Calibri"/>
                <w:i/>
              </w:rPr>
              <w:t xml:space="preserve">, </w:t>
            </w:r>
            <w:proofErr w:type="spellStart"/>
            <w:r w:rsidRPr="002A78FB">
              <w:rPr>
                <w:rFonts w:eastAsia="Calibri"/>
                <w:i/>
              </w:rPr>
              <w:t>Udang</w:t>
            </w:r>
            <w:proofErr w:type="spellEnd"/>
          </w:p>
        </w:tc>
        <w:tc>
          <w:tcPr>
            <w:tcW w:w="4788" w:type="dxa"/>
            <w:shd w:val="clear" w:color="auto" w:fill="auto"/>
          </w:tcPr>
          <w:p w14:paraId="2E6714B7" w14:textId="77777777" w:rsidR="00675FA2" w:rsidRPr="002A78FB" w:rsidRDefault="00675FA2" w:rsidP="004B2413">
            <w:pPr>
              <w:jc w:val="center"/>
              <w:rPr>
                <w:rFonts w:eastAsia="Calibri"/>
              </w:rPr>
            </w:pPr>
            <w:r w:rsidRPr="002A78FB">
              <w:rPr>
                <w:rFonts w:eastAsia="Calibri"/>
                <w:i/>
              </w:rPr>
              <w:t xml:space="preserve">A. japonicus, A. </w:t>
            </w:r>
            <w:proofErr w:type="spellStart"/>
            <w:r w:rsidRPr="002A78FB">
              <w:rPr>
                <w:rFonts w:eastAsia="Calibri"/>
                <w:i/>
              </w:rPr>
              <w:t>sibogaesibagae</w:t>
            </w:r>
            <w:proofErr w:type="spellEnd"/>
          </w:p>
        </w:tc>
      </w:tr>
      <w:tr w:rsidR="002A78FB" w:rsidRPr="002A78FB" w14:paraId="1F150091" w14:textId="77777777" w:rsidTr="004B2413">
        <w:trPr>
          <w:trHeight w:val="258"/>
        </w:trPr>
        <w:tc>
          <w:tcPr>
            <w:tcW w:w="1548" w:type="dxa"/>
            <w:shd w:val="clear" w:color="auto" w:fill="auto"/>
          </w:tcPr>
          <w:p w14:paraId="674463CC" w14:textId="77777777" w:rsidR="00675FA2" w:rsidRPr="002A78FB" w:rsidRDefault="00675FA2" w:rsidP="004B2413">
            <w:pPr>
              <w:jc w:val="center"/>
              <w:rPr>
                <w:rFonts w:eastAsia="Calibri"/>
              </w:rPr>
            </w:pPr>
            <w:r w:rsidRPr="002A78FB">
              <w:rPr>
                <w:rFonts w:eastAsia="Calibri"/>
              </w:rPr>
              <w:t>Malaysia</w:t>
            </w:r>
          </w:p>
        </w:tc>
        <w:tc>
          <w:tcPr>
            <w:tcW w:w="3150" w:type="dxa"/>
            <w:shd w:val="clear" w:color="auto" w:fill="auto"/>
          </w:tcPr>
          <w:p w14:paraId="45B56C9D" w14:textId="77777777" w:rsidR="00675FA2" w:rsidRPr="002A78FB" w:rsidRDefault="00675FA2" w:rsidP="004B2413">
            <w:pPr>
              <w:jc w:val="center"/>
              <w:rPr>
                <w:rFonts w:eastAsia="Calibri"/>
                <w:i/>
              </w:rPr>
            </w:pPr>
            <w:proofErr w:type="spellStart"/>
            <w:r w:rsidRPr="002A78FB">
              <w:rPr>
                <w:rFonts w:eastAsia="Calibri"/>
                <w:i/>
              </w:rPr>
              <w:t>Belacan</w:t>
            </w:r>
            <w:proofErr w:type="spellEnd"/>
          </w:p>
        </w:tc>
        <w:tc>
          <w:tcPr>
            <w:tcW w:w="4788" w:type="dxa"/>
            <w:shd w:val="clear" w:color="auto" w:fill="auto"/>
          </w:tcPr>
          <w:p w14:paraId="5C14A544" w14:textId="77777777" w:rsidR="00675FA2" w:rsidRPr="002A78FB" w:rsidRDefault="00675FA2" w:rsidP="004B2413">
            <w:pPr>
              <w:rPr>
                <w:rFonts w:eastAsia="Calibri"/>
                <w:lang w:val="fr-FR"/>
              </w:rPr>
            </w:pPr>
            <w:r w:rsidRPr="002A78FB">
              <w:rPr>
                <w:rFonts w:eastAsia="Calibri"/>
                <w:i/>
                <w:lang w:val="fr-FR"/>
              </w:rPr>
              <w:t xml:space="preserve">A. </w:t>
            </w:r>
            <w:proofErr w:type="spellStart"/>
            <w:r w:rsidRPr="002A78FB">
              <w:rPr>
                <w:rFonts w:eastAsia="Calibri"/>
                <w:i/>
                <w:lang w:val="fr-FR"/>
              </w:rPr>
              <w:t>japonicus</w:t>
            </w:r>
            <w:proofErr w:type="spellEnd"/>
            <w:r w:rsidRPr="002A78FB">
              <w:rPr>
                <w:rFonts w:eastAsia="Calibri"/>
                <w:i/>
                <w:lang w:val="fr-FR"/>
              </w:rPr>
              <w:t xml:space="preserve">, A. </w:t>
            </w:r>
            <w:proofErr w:type="spellStart"/>
            <w:r w:rsidRPr="002A78FB">
              <w:rPr>
                <w:rFonts w:eastAsia="Calibri"/>
                <w:i/>
                <w:lang w:val="fr-FR"/>
              </w:rPr>
              <w:t>erythraeus</w:t>
            </w:r>
            <w:proofErr w:type="spellEnd"/>
            <w:r w:rsidRPr="002A78FB">
              <w:rPr>
                <w:rFonts w:eastAsia="Calibri"/>
                <w:i/>
                <w:lang w:val="fr-FR"/>
              </w:rPr>
              <w:t xml:space="preserve">, A. </w:t>
            </w:r>
            <w:proofErr w:type="spellStart"/>
            <w:r w:rsidRPr="002A78FB">
              <w:rPr>
                <w:rFonts w:eastAsia="Calibri"/>
                <w:i/>
                <w:lang w:val="fr-FR"/>
              </w:rPr>
              <w:t>sibogaesibagae</w:t>
            </w:r>
            <w:proofErr w:type="spellEnd"/>
          </w:p>
        </w:tc>
      </w:tr>
      <w:tr w:rsidR="002A78FB" w:rsidRPr="002A78FB" w14:paraId="6CA2F5F9" w14:textId="77777777" w:rsidTr="004B2413">
        <w:trPr>
          <w:trHeight w:val="330"/>
        </w:trPr>
        <w:tc>
          <w:tcPr>
            <w:tcW w:w="1548" w:type="dxa"/>
            <w:shd w:val="clear" w:color="auto" w:fill="auto"/>
          </w:tcPr>
          <w:p w14:paraId="03C36C82" w14:textId="77777777" w:rsidR="00675FA2" w:rsidRPr="002A78FB" w:rsidRDefault="00675FA2" w:rsidP="004B2413">
            <w:pPr>
              <w:jc w:val="center"/>
              <w:rPr>
                <w:rFonts w:eastAsia="Calibri"/>
              </w:rPr>
            </w:pPr>
            <w:r w:rsidRPr="002A78FB">
              <w:rPr>
                <w:rFonts w:eastAsia="Calibri"/>
              </w:rPr>
              <w:t>Philippine</w:t>
            </w:r>
            <w:r w:rsidR="00F16F49" w:rsidRPr="002A78FB">
              <w:rPr>
                <w:rFonts w:eastAsia="Calibri"/>
              </w:rPr>
              <w:t>s</w:t>
            </w:r>
          </w:p>
        </w:tc>
        <w:tc>
          <w:tcPr>
            <w:tcW w:w="3150" w:type="dxa"/>
            <w:shd w:val="clear" w:color="auto" w:fill="auto"/>
          </w:tcPr>
          <w:p w14:paraId="7B2662AF" w14:textId="77777777" w:rsidR="00675FA2" w:rsidRPr="002A78FB" w:rsidRDefault="00675FA2" w:rsidP="004B2413">
            <w:pPr>
              <w:jc w:val="center"/>
              <w:rPr>
                <w:rFonts w:eastAsia="Calibri"/>
                <w:i/>
              </w:rPr>
            </w:pPr>
            <w:r w:rsidRPr="002A78FB">
              <w:rPr>
                <w:rFonts w:eastAsia="Calibri"/>
                <w:i/>
              </w:rPr>
              <w:t xml:space="preserve">Bagoong, </w:t>
            </w:r>
            <w:proofErr w:type="spellStart"/>
            <w:r w:rsidRPr="002A78FB">
              <w:rPr>
                <w:rFonts w:eastAsia="Calibri"/>
                <w:i/>
              </w:rPr>
              <w:t>Alamang</w:t>
            </w:r>
            <w:proofErr w:type="spellEnd"/>
            <w:r w:rsidRPr="002A78FB">
              <w:rPr>
                <w:rFonts w:eastAsia="Calibri"/>
                <w:i/>
              </w:rPr>
              <w:t xml:space="preserve">, </w:t>
            </w:r>
            <w:proofErr w:type="spellStart"/>
            <w:r w:rsidRPr="002A78FB">
              <w:rPr>
                <w:rFonts w:eastAsia="Calibri"/>
                <w:i/>
              </w:rPr>
              <w:t>Dinailan</w:t>
            </w:r>
            <w:proofErr w:type="spellEnd"/>
          </w:p>
        </w:tc>
        <w:tc>
          <w:tcPr>
            <w:tcW w:w="4788" w:type="dxa"/>
            <w:shd w:val="clear" w:color="auto" w:fill="auto"/>
          </w:tcPr>
          <w:p w14:paraId="0AA4BAE7" w14:textId="77777777" w:rsidR="00675FA2" w:rsidRPr="002A78FB" w:rsidRDefault="00675FA2" w:rsidP="004B2413">
            <w:pPr>
              <w:rPr>
                <w:rFonts w:eastAsia="Calibri"/>
                <w:i/>
              </w:rPr>
            </w:pPr>
            <w:r w:rsidRPr="002A78FB">
              <w:rPr>
                <w:rFonts w:eastAsia="Calibri"/>
                <w:i/>
              </w:rPr>
              <w:t xml:space="preserve">A. </w:t>
            </w:r>
            <w:proofErr w:type="spellStart"/>
            <w:r w:rsidRPr="002A78FB">
              <w:rPr>
                <w:rFonts w:eastAsia="Calibri"/>
                <w:i/>
              </w:rPr>
              <w:t>erythraeus</w:t>
            </w:r>
            <w:proofErr w:type="spellEnd"/>
            <w:r w:rsidRPr="002A78FB">
              <w:rPr>
                <w:rFonts w:eastAsia="Calibri"/>
                <w:i/>
              </w:rPr>
              <w:t>, A. intermedius, A. vulgaris</w:t>
            </w:r>
          </w:p>
        </w:tc>
      </w:tr>
    </w:tbl>
    <w:p w14:paraId="42C34B4A" w14:textId="0975178B" w:rsidR="00D842DA" w:rsidRPr="002A78FB" w:rsidRDefault="00D842DA" w:rsidP="00D842DA">
      <w:pPr>
        <w:spacing w:line="360" w:lineRule="auto"/>
        <w:jc w:val="center"/>
      </w:pPr>
      <w:r w:rsidRPr="002A78FB">
        <w:t xml:space="preserve">                                                                                                 Source: </w:t>
      </w:r>
      <w:r w:rsidR="00EC5534" w:rsidRPr="002A78FB">
        <w:t>[32]</w:t>
      </w:r>
      <w:r w:rsidRPr="002A78FB">
        <w:t>)</w:t>
      </w:r>
    </w:p>
    <w:p w14:paraId="592C3D35" w14:textId="77777777" w:rsidR="00675FA2" w:rsidRPr="002A78FB" w:rsidRDefault="00675FA2" w:rsidP="00FC3D78">
      <w:pPr>
        <w:spacing w:line="360" w:lineRule="auto"/>
        <w:jc w:val="both"/>
        <w:rPr>
          <w:rFonts w:ascii="Candara" w:hAnsi="Candara" w:cs="Calibri"/>
          <w:sz w:val="20"/>
          <w:szCs w:val="20"/>
        </w:rPr>
      </w:pPr>
    </w:p>
    <w:p w14:paraId="3A4B0E73" w14:textId="77777777" w:rsidR="003F7AB4" w:rsidRPr="002A78FB" w:rsidRDefault="004F6A42" w:rsidP="00FC3D78">
      <w:pPr>
        <w:spacing w:line="360" w:lineRule="auto"/>
        <w:jc w:val="both"/>
        <w:rPr>
          <w:b/>
          <w:bCs/>
        </w:rPr>
      </w:pPr>
      <w:bookmarkStart w:id="6" w:name="_Hlk76946223"/>
      <w:r w:rsidRPr="002A78FB">
        <w:rPr>
          <w:b/>
          <w:bCs/>
        </w:rPr>
        <w:t xml:space="preserve">3.2 </w:t>
      </w:r>
      <w:r w:rsidR="003F7AB4" w:rsidRPr="002A78FB">
        <w:rPr>
          <w:b/>
          <w:bCs/>
        </w:rPr>
        <w:t>Marketing</w:t>
      </w:r>
      <w:r w:rsidR="0093115F" w:rsidRPr="002A78FB">
        <w:rPr>
          <w:b/>
          <w:bCs/>
        </w:rPr>
        <w:t>,</w:t>
      </w:r>
      <w:r w:rsidR="00931788" w:rsidRPr="002A78FB">
        <w:rPr>
          <w:b/>
          <w:bCs/>
        </w:rPr>
        <w:t xml:space="preserve"> Supply </w:t>
      </w:r>
      <w:r w:rsidR="003F7AB4" w:rsidRPr="002A78FB">
        <w:rPr>
          <w:b/>
          <w:bCs/>
        </w:rPr>
        <w:t>Channel</w:t>
      </w:r>
      <w:r w:rsidR="00931788" w:rsidRPr="002A78FB">
        <w:rPr>
          <w:b/>
          <w:bCs/>
        </w:rPr>
        <w:t xml:space="preserve"> </w:t>
      </w:r>
      <w:r w:rsidR="0093115F" w:rsidRPr="002A78FB">
        <w:rPr>
          <w:b/>
          <w:bCs/>
        </w:rPr>
        <w:t xml:space="preserve">and Value Chain </w:t>
      </w:r>
      <w:r w:rsidR="00931788" w:rsidRPr="002A78FB">
        <w:rPr>
          <w:b/>
          <w:bCs/>
        </w:rPr>
        <w:t xml:space="preserve">of </w:t>
      </w:r>
      <w:r w:rsidR="00202CAA" w:rsidRPr="002A78FB">
        <w:rPr>
          <w:b/>
          <w:bCs/>
          <w:i/>
          <w:iCs/>
        </w:rPr>
        <w:t>Nappi</w:t>
      </w:r>
    </w:p>
    <w:bookmarkEnd w:id="6"/>
    <w:p w14:paraId="6C7616B6" w14:textId="59DAF6EB" w:rsidR="00973D9D" w:rsidRPr="002A78FB" w:rsidRDefault="00F401E3" w:rsidP="00EF21FE">
      <w:pPr>
        <w:spacing w:line="360" w:lineRule="auto"/>
        <w:jc w:val="both"/>
      </w:pPr>
      <w:r w:rsidRPr="002A78FB">
        <w:t xml:space="preserve">Market channels are the routes along which products flow from producers to consumers </w:t>
      </w:r>
      <w:r w:rsidR="00EC5534" w:rsidRPr="002A78FB">
        <w:t>[33]</w:t>
      </w:r>
      <w:r w:rsidRPr="002A78FB">
        <w:t>.</w:t>
      </w:r>
      <w:r w:rsidR="00973D9D" w:rsidRPr="002A78FB">
        <w:t xml:space="preserve"> Processes and activities related to producing a product and delivering it to a target market are considered to be part of the supply chain. Several market intermediaries were involved in the supply chain of </w:t>
      </w:r>
      <w:r w:rsidR="00202CAA" w:rsidRPr="002A78FB">
        <w:rPr>
          <w:i/>
          <w:iCs/>
        </w:rPr>
        <w:t>Nappi</w:t>
      </w:r>
      <w:r w:rsidR="00973D9D" w:rsidRPr="002A78FB">
        <w:t xml:space="preserve"> between producers and the final consumers, including local traders, traders, commission agents, wholesalers, and retailers. A diagram illustrating </w:t>
      </w:r>
      <w:r w:rsidR="00202CAA" w:rsidRPr="002A78FB">
        <w:rPr>
          <w:i/>
          <w:iCs/>
        </w:rPr>
        <w:t>Nappi</w:t>
      </w:r>
      <w:r w:rsidR="00973D9D" w:rsidRPr="002A78FB">
        <w:t xml:space="preserve">'s distribution and supply chain with two flows: major and minor flows, is depicted in figure </w:t>
      </w:r>
      <w:r w:rsidR="003706D6" w:rsidRPr="002A78FB">
        <w:t>7</w:t>
      </w:r>
      <w:r w:rsidR="00973D9D" w:rsidRPr="002A78FB">
        <w:t>.</w:t>
      </w:r>
    </w:p>
    <w:p w14:paraId="65066099" w14:textId="087B426E" w:rsidR="00A129BE" w:rsidRPr="002A78FB" w:rsidRDefault="00D842DA" w:rsidP="00CF5B4A">
      <w:pPr>
        <w:spacing w:line="360" w:lineRule="auto"/>
        <w:jc w:val="center"/>
        <w:rPr>
          <w:rFonts w:ascii="Calibri" w:hAnsi="Calibri" w:cs="Calibri"/>
        </w:rPr>
      </w:pPr>
      <w:r w:rsidRPr="002A78FB">
        <w:rPr>
          <w:rFonts w:ascii="Calibri" w:hAnsi="Calibri" w:cs="Calibri"/>
        </w:rPr>
        <w:br w:type="page"/>
      </w:r>
      <w:r w:rsidR="006922A4" w:rsidRPr="002A78FB">
        <w:rPr>
          <w:rFonts w:ascii="Calibri" w:hAnsi="Calibri" w:cs="Calibri"/>
          <w:noProof/>
        </w:rPr>
        <w:lastRenderedPageBreak/>
        <w:drawing>
          <wp:inline distT="0" distB="0" distL="0" distR="0" wp14:anchorId="2E5C6CEF" wp14:editId="48E9C6CC">
            <wp:extent cx="4917102" cy="6159113"/>
            <wp:effectExtent l="19050" t="19050" r="17145" b="13335"/>
            <wp:docPr id="6075102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510280" name="Picture 607510280"/>
                    <pic:cNvPicPr/>
                  </pic:nvPicPr>
                  <pic:blipFill rotWithShape="1">
                    <a:blip r:embed="rId26" cstate="print">
                      <a:extLst>
                        <a:ext uri="{28A0092B-C50C-407E-A947-70E740481C1C}">
                          <a14:useLocalDpi xmlns:a14="http://schemas.microsoft.com/office/drawing/2010/main" val="0"/>
                        </a:ext>
                      </a:extLst>
                    </a:blip>
                    <a:srcRect b="11414"/>
                    <a:stretch/>
                  </pic:blipFill>
                  <pic:spPr bwMode="auto">
                    <a:xfrm>
                      <a:off x="0" y="0"/>
                      <a:ext cx="4917102" cy="615911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3FD7F11A" w14:textId="5E431EFB" w:rsidR="003706D6" w:rsidRPr="002A78FB" w:rsidRDefault="001872AF" w:rsidP="0085716B">
      <w:pPr>
        <w:spacing w:line="360" w:lineRule="auto"/>
        <w:jc w:val="center"/>
        <w:rPr>
          <w:b/>
          <w:bCs/>
        </w:rPr>
      </w:pPr>
      <w:r w:rsidRPr="002A78FB">
        <w:rPr>
          <w:b/>
          <w:bCs/>
        </w:rPr>
        <w:t xml:space="preserve">Figure </w:t>
      </w:r>
      <w:r w:rsidR="003706D6" w:rsidRPr="002A78FB">
        <w:rPr>
          <w:b/>
          <w:bCs/>
        </w:rPr>
        <w:t>7</w:t>
      </w:r>
      <w:r w:rsidR="00973D9D" w:rsidRPr="002A78FB">
        <w:rPr>
          <w:b/>
          <w:bCs/>
        </w:rPr>
        <w:t xml:space="preserve">. </w:t>
      </w:r>
      <w:r w:rsidR="00973D9D" w:rsidRPr="002A78FB">
        <w:t>D</w:t>
      </w:r>
      <w:r w:rsidR="009F5626" w:rsidRPr="002A78FB">
        <w:t xml:space="preserve">istribution and supply chain of </w:t>
      </w:r>
      <w:r w:rsidR="00202CAA" w:rsidRPr="002A78FB">
        <w:rPr>
          <w:i/>
          <w:iCs/>
        </w:rPr>
        <w:t>Nappi</w:t>
      </w:r>
      <w:r w:rsidR="00973D9D" w:rsidRPr="002A78FB">
        <w:t xml:space="preserve"> in Bangladesh</w:t>
      </w:r>
    </w:p>
    <w:p w14:paraId="48AA2212" w14:textId="77777777" w:rsidR="003706D6" w:rsidRPr="002A78FB" w:rsidRDefault="003706D6" w:rsidP="00FC3D78">
      <w:pPr>
        <w:spacing w:line="360" w:lineRule="auto"/>
        <w:jc w:val="both"/>
      </w:pPr>
    </w:p>
    <w:p w14:paraId="29EBFB66" w14:textId="77777777" w:rsidR="003706D6" w:rsidRPr="002A78FB" w:rsidRDefault="0061030F" w:rsidP="0085716B">
      <w:pPr>
        <w:spacing w:line="360" w:lineRule="auto"/>
        <w:jc w:val="both"/>
      </w:pPr>
      <w:r w:rsidRPr="002A78FB">
        <w:t xml:space="preserve">The supply of </w:t>
      </w:r>
      <w:r w:rsidR="00202CAA" w:rsidRPr="002A78FB">
        <w:rPr>
          <w:i/>
          <w:iCs/>
        </w:rPr>
        <w:t>Nappi</w:t>
      </w:r>
      <w:r w:rsidRPr="002A78FB">
        <w:t xml:space="preserve"> is distributed through a number of different marketing channels in both study areas, whereas only a few marketing channels account for a significant portion of the supply</w:t>
      </w:r>
      <w:r w:rsidR="005E4127" w:rsidRPr="002A78FB">
        <w:t xml:space="preserve">. </w:t>
      </w:r>
      <w:r w:rsidR="00401ADF" w:rsidRPr="002A78FB">
        <w:t xml:space="preserve">In the field study, it was identified that four channels would be considered for the marketing of </w:t>
      </w:r>
      <w:r w:rsidR="00202CAA" w:rsidRPr="002A78FB">
        <w:rPr>
          <w:i/>
          <w:iCs/>
        </w:rPr>
        <w:t>Nappi</w:t>
      </w:r>
      <w:r w:rsidR="00401ADF" w:rsidRPr="002A78FB">
        <w:rPr>
          <w:i/>
          <w:iCs/>
        </w:rPr>
        <w:t xml:space="preserve"> </w:t>
      </w:r>
      <w:r w:rsidR="00401ADF" w:rsidRPr="002A78FB">
        <w:t>in Bangladesh (</w:t>
      </w:r>
      <w:r w:rsidR="00740FAF" w:rsidRPr="002A78FB">
        <w:t>Figure 8</w:t>
      </w:r>
      <w:r w:rsidR="00401ADF" w:rsidRPr="002A78FB">
        <w:t>).</w:t>
      </w:r>
    </w:p>
    <w:p w14:paraId="076F825C" w14:textId="77777777" w:rsidR="003706D6" w:rsidRPr="002A78FB" w:rsidRDefault="003706D6" w:rsidP="003706D6">
      <w:pPr>
        <w:spacing w:line="360" w:lineRule="auto"/>
        <w:jc w:val="center"/>
      </w:pPr>
    </w:p>
    <w:p w14:paraId="6808BFFE" w14:textId="0BA0911F" w:rsidR="00740FAF" w:rsidRPr="002A78FB" w:rsidRDefault="003706D6" w:rsidP="003706D6">
      <w:pPr>
        <w:spacing w:line="360" w:lineRule="auto"/>
        <w:jc w:val="center"/>
      </w:pPr>
      <w:r w:rsidRPr="002A78FB">
        <w:rPr>
          <w:noProof/>
        </w:rPr>
        <w:lastRenderedPageBreak/>
        <w:drawing>
          <wp:inline distT="0" distB="0" distL="0" distR="0" wp14:anchorId="5F33709C" wp14:editId="387FE86A">
            <wp:extent cx="4473711" cy="6325738"/>
            <wp:effectExtent l="19050" t="19050" r="22225" b="18415"/>
            <wp:docPr id="4061869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86901" name="Picture 40618690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87651" cy="6345449"/>
                    </a:xfrm>
                    <a:prstGeom prst="rect">
                      <a:avLst/>
                    </a:prstGeom>
                    <a:ln>
                      <a:solidFill>
                        <a:schemeClr val="tx1"/>
                      </a:solidFill>
                    </a:ln>
                  </pic:spPr>
                </pic:pic>
              </a:graphicData>
            </a:graphic>
          </wp:inline>
        </w:drawing>
      </w:r>
    </w:p>
    <w:p w14:paraId="69237EED" w14:textId="0940982D" w:rsidR="00827D51" w:rsidRPr="002A78FB" w:rsidRDefault="00740FAF" w:rsidP="00901545">
      <w:pPr>
        <w:jc w:val="center"/>
        <w:rPr>
          <w:rFonts w:ascii="Calibri" w:hAnsi="Calibri" w:cs="Calibri"/>
        </w:rPr>
      </w:pPr>
      <w:r w:rsidRPr="002A78FB">
        <w:rPr>
          <w:b/>
          <w:bCs/>
        </w:rPr>
        <w:t>Fig 8</w:t>
      </w:r>
      <w:r w:rsidR="00901545" w:rsidRPr="002A78FB">
        <w:rPr>
          <w:b/>
          <w:bCs/>
        </w:rPr>
        <w:t xml:space="preserve">.  </w:t>
      </w:r>
      <w:r w:rsidR="00901545" w:rsidRPr="002A78FB">
        <w:t xml:space="preserve">Marketing Channel of </w:t>
      </w:r>
      <w:r w:rsidR="00202CAA" w:rsidRPr="002A78FB">
        <w:rPr>
          <w:i/>
          <w:iCs/>
        </w:rPr>
        <w:t>Nappi</w:t>
      </w:r>
      <w:r w:rsidR="00901545" w:rsidRPr="002A78FB">
        <w:t xml:space="preserve"> in Bangladesh</w:t>
      </w:r>
    </w:p>
    <w:p w14:paraId="11C93F4A" w14:textId="77777777" w:rsidR="00D83447" w:rsidRPr="002A78FB" w:rsidRDefault="00D83447" w:rsidP="00827D51">
      <w:pPr>
        <w:rPr>
          <w:rFonts w:ascii="Calibri" w:hAnsi="Calibri" w:cs="Calibri"/>
          <w:sz w:val="20"/>
          <w:szCs w:val="20"/>
        </w:rPr>
      </w:pPr>
    </w:p>
    <w:p w14:paraId="65CCC972" w14:textId="77777777" w:rsidR="00A62434" w:rsidRPr="002A78FB" w:rsidRDefault="00A62434" w:rsidP="00CF5B4A">
      <w:pPr>
        <w:spacing w:line="360" w:lineRule="auto"/>
        <w:rPr>
          <w:b/>
          <w:bCs/>
          <w:sz w:val="20"/>
          <w:szCs w:val="20"/>
        </w:rPr>
      </w:pPr>
    </w:p>
    <w:p w14:paraId="0BA3A586" w14:textId="5F1E6A96" w:rsidR="00C817C1" w:rsidRPr="002A78FB" w:rsidRDefault="000714A9" w:rsidP="00FC3D78">
      <w:pPr>
        <w:spacing w:line="360" w:lineRule="auto"/>
        <w:jc w:val="both"/>
      </w:pPr>
      <w:r w:rsidRPr="002A78FB">
        <w:t xml:space="preserve">Value chains describe the activities that lead from raw materials to the final consumer </w:t>
      </w:r>
      <w:r w:rsidR="00EC5534" w:rsidRPr="002A78FB">
        <w:t>[34, 35]</w:t>
      </w:r>
      <w:r w:rsidR="00C274D2" w:rsidRPr="002A78FB">
        <w:t>.</w:t>
      </w:r>
      <w:r w:rsidR="00E94BB5" w:rsidRPr="002A78FB">
        <w:t xml:space="preserve"> </w:t>
      </w:r>
      <w:r w:rsidR="002F5B49" w:rsidRPr="002A78FB">
        <w:t>It involves activities such as production, marketing, distribution, competitive analysis, flexibility, quality maintenance, and identifying unique opportunities and solutions. Traditionally, the value chain includes the producer, the processor, the wholesaler, the exporter, the importer, the retailer, and the consumer.</w:t>
      </w:r>
      <w:r w:rsidR="00C817C1" w:rsidRPr="002A78FB">
        <w:t xml:space="preserve"> This helps to understand the flow of goods and services up and down the chain, as well as between different chains.</w:t>
      </w:r>
    </w:p>
    <w:p w14:paraId="2011CCF0" w14:textId="77777777" w:rsidR="00C817C1" w:rsidRPr="002A78FB" w:rsidRDefault="00C817C1" w:rsidP="00FC3D78">
      <w:pPr>
        <w:spacing w:line="360" w:lineRule="auto"/>
        <w:jc w:val="both"/>
      </w:pPr>
    </w:p>
    <w:p w14:paraId="65EFE30F" w14:textId="170F4AF1" w:rsidR="009F5626" w:rsidRPr="002A78FB" w:rsidRDefault="00DE7CBF" w:rsidP="00FC3D78">
      <w:pPr>
        <w:spacing w:line="360" w:lineRule="auto"/>
        <w:jc w:val="both"/>
      </w:pPr>
      <w:r w:rsidRPr="002A78FB">
        <w:lastRenderedPageBreak/>
        <w:t xml:space="preserve"> </w:t>
      </w:r>
      <w:r w:rsidR="00C817C1" w:rsidRPr="002A78FB">
        <w:t>In summary, the value chain is the sequence of activities, the key participants, and the relationship between th</w:t>
      </w:r>
      <w:r w:rsidR="00A221CF" w:rsidRPr="002A78FB">
        <w:t>em</w:t>
      </w:r>
      <w:r w:rsidR="0058291E" w:rsidRPr="002A78FB">
        <w:t xml:space="preserve">. </w:t>
      </w:r>
      <w:r w:rsidR="00C817C1" w:rsidRPr="002A78FB">
        <w:t xml:space="preserve">In Figure </w:t>
      </w:r>
      <w:r w:rsidR="0022158E" w:rsidRPr="002A78FB">
        <w:t>7</w:t>
      </w:r>
      <w:r w:rsidR="00C817C1" w:rsidRPr="002A78FB">
        <w:t xml:space="preserve">, the top row indicates the various functions of the actors involved in the production, collection, wholesale, retail, and consumption of </w:t>
      </w:r>
      <w:r w:rsidR="00202CAA" w:rsidRPr="002A78FB">
        <w:rPr>
          <w:i/>
          <w:iCs/>
        </w:rPr>
        <w:t>Nappi</w:t>
      </w:r>
      <w:r w:rsidR="00C817C1" w:rsidRPr="002A78FB">
        <w:rPr>
          <w:i/>
          <w:iCs/>
        </w:rPr>
        <w:t>.</w:t>
      </w:r>
      <w:r w:rsidR="00C817C1" w:rsidRPr="002A78FB">
        <w:t xml:space="preserve"> </w:t>
      </w:r>
      <w:r w:rsidR="00D92FF6" w:rsidRPr="002A78FB">
        <w:t xml:space="preserve">Similarly, on the right side of the figure </w:t>
      </w:r>
      <w:r w:rsidR="00212C36" w:rsidRPr="002A78FB">
        <w:t>9</w:t>
      </w:r>
      <w:r w:rsidR="00D92FF6" w:rsidRPr="002A78FB">
        <w:t>, it is shown that the stakeholders are involved and how the products are flowed between them.</w:t>
      </w:r>
    </w:p>
    <w:p w14:paraId="3EE6A86A" w14:textId="77777777" w:rsidR="00D92FF6" w:rsidRPr="002A78FB" w:rsidRDefault="00D92FF6" w:rsidP="00FC3D78">
      <w:pPr>
        <w:spacing w:line="360" w:lineRule="auto"/>
        <w:jc w:val="both"/>
      </w:pPr>
    </w:p>
    <w:p w14:paraId="3F29A9C5" w14:textId="7F757C03" w:rsidR="00D92FF6" w:rsidRPr="002A78FB" w:rsidRDefault="00603EE7" w:rsidP="00FC3D78">
      <w:pPr>
        <w:spacing w:line="360" w:lineRule="auto"/>
        <w:jc w:val="both"/>
      </w:pPr>
      <w:r w:rsidRPr="002A78FB">
        <w:rPr>
          <w:noProof/>
        </w:rPr>
        <w:drawing>
          <wp:inline distT="0" distB="0" distL="0" distR="0" wp14:anchorId="724B870E" wp14:editId="106F00F5">
            <wp:extent cx="5725160" cy="3029585"/>
            <wp:effectExtent l="19050" t="19050" r="27940" b="18415"/>
            <wp:docPr id="9188994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5160" cy="3029585"/>
                    </a:xfrm>
                    <a:prstGeom prst="rect">
                      <a:avLst/>
                    </a:prstGeom>
                    <a:noFill/>
                    <a:ln>
                      <a:solidFill>
                        <a:schemeClr val="tx1"/>
                      </a:solidFill>
                    </a:ln>
                  </pic:spPr>
                </pic:pic>
              </a:graphicData>
            </a:graphic>
          </wp:inline>
        </w:drawing>
      </w:r>
    </w:p>
    <w:p w14:paraId="7BB610D7" w14:textId="77777777" w:rsidR="002A78FB" w:rsidRDefault="004C3CFD" w:rsidP="002A78FB">
      <w:pPr>
        <w:spacing w:line="360" w:lineRule="auto"/>
        <w:jc w:val="center"/>
        <w:rPr>
          <w:bCs/>
        </w:rPr>
      </w:pPr>
      <w:r w:rsidRPr="002A78FB">
        <w:rPr>
          <w:b/>
        </w:rPr>
        <w:t xml:space="preserve">Figure </w:t>
      </w:r>
      <w:r w:rsidR="00212C36" w:rsidRPr="002A78FB">
        <w:rPr>
          <w:b/>
        </w:rPr>
        <w:t>9</w:t>
      </w:r>
      <w:r w:rsidRPr="002A78FB">
        <w:rPr>
          <w:b/>
        </w:rPr>
        <w:t xml:space="preserve">. </w:t>
      </w:r>
      <w:r w:rsidRPr="002A78FB">
        <w:rPr>
          <w:bCs/>
        </w:rPr>
        <w:t xml:space="preserve">Value Chain of </w:t>
      </w:r>
      <w:r w:rsidR="00202CAA" w:rsidRPr="002A78FB">
        <w:rPr>
          <w:bCs/>
          <w:i/>
          <w:iCs/>
        </w:rPr>
        <w:t>Nappi</w:t>
      </w:r>
      <w:r w:rsidRPr="002A78FB">
        <w:rPr>
          <w:bCs/>
        </w:rPr>
        <w:t xml:space="preserve"> in Domestic Market of Bangladesh</w:t>
      </w:r>
    </w:p>
    <w:p w14:paraId="4459280A" w14:textId="77777777" w:rsidR="002A78FB" w:rsidRDefault="002A78FB" w:rsidP="002A78FB">
      <w:pPr>
        <w:spacing w:line="360" w:lineRule="auto"/>
        <w:jc w:val="both"/>
        <w:rPr>
          <w:bCs/>
        </w:rPr>
      </w:pPr>
    </w:p>
    <w:p w14:paraId="641EF135" w14:textId="550353E3" w:rsidR="00371C15" w:rsidRPr="002A78FB" w:rsidRDefault="001C7A54" w:rsidP="002A78FB">
      <w:pPr>
        <w:spacing w:line="360" w:lineRule="auto"/>
        <w:jc w:val="both"/>
        <w:rPr>
          <w:b/>
          <w:bCs/>
        </w:rPr>
      </w:pPr>
      <w:r w:rsidRPr="002A78FB">
        <w:rPr>
          <w:b/>
          <w:bCs/>
        </w:rPr>
        <w:t xml:space="preserve">4. </w:t>
      </w:r>
      <w:r w:rsidR="009433D8" w:rsidRPr="002A78FB">
        <w:rPr>
          <w:b/>
          <w:bCs/>
        </w:rPr>
        <w:t>Conclusion</w:t>
      </w:r>
      <w:r w:rsidR="002F575B" w:rsidRPr="002A78FB">
        <w:rPr>
          <w:b/>
          <w:bCs/>
        </w:rPr>
        <w:t>s</w:t>
      </w:r>
      <w:r w:rsidR="009433D8" w:rsidRPr="002A78FB">
        <w:rPr>
          <w:b/>
          <w:bCs/>
        </w:rPr>
        <w:t xml:space="preserve"> and </w:t>
      </w:r>
      <w:r w:rsidR="00FE48F1" w:rsidRPr="002A78FB">
        <w:rPr>
          <w:b/>
          <w:bCs/>
        </w:rPr>
        <w:t>R</w:t>
      </w:r>
      <w:r w:rsidR="003615AD" w:rsidRPr="002A78FB">
        <w:rPr>
          <w:b/>
          <w:bCs/>
        </w:rPr>
        <w:t>ecommendation</w:t>
      </w:r>
      <w:r w:rsidR="00F16F49" w:rsidRPr="002A78FB">
        <w:rPr>
          <w:b/>
          <w:bCs/>
        </w:rPr>
        <w:t>s</w:t>
      </w:r>
    </w:p>
    <w:p w14:paraId="12185AB8" w14:textId="5FE42C00" w:rsidR="00EE4BFF" w:rsidRPr="002A78FB" w:rsidRDefault="00C33184" w:rsidP="00D014CB">
      <w:pPr>
        <w:spacing w:line="360" w:lineRule="auto"/>
        <w:jc w:val="both"/>
      </w:pPr>
      <w:bookmarkStart w:id="7" w:name="_Hlk119292454"/>
      <w:r w:rsidRPr="002A78FB">
        <w:t xml:space="preserve">Upon reviewing the results of the present study, we are able to conclude that the highest percentage of protein contained in the </w:t>
      </w:r>
      <w:proofErr w:type="spellStart"/>
      <w:r w:rsidRPr="002A78FB">
        <w:t>Chaufaldandi</w:t>
      </w:r>
      <w:proofErr w:type="spellEnd"/>
      <w:r w:rsidRPr="002A78FB">
        <w:t xml:space="preserve"> sample is due to the presence of good quality raw materials with low moisture content. It may be possible to enhance the quality of the </w:t>
      </w:r>
      <w:r w:rsidR="00202CAA" w:rsidRPr="002A78FB">
        <w:rPr>
          <w:i/>
          <w:iCs/>
        </w:rPr>
        <w:t>Nappi</w:t>
      </w:r>
      <w:r w:rsidRPr="002A78FB">
        <w:t xml:space="preserve"> produced on </w:t>
      </w:r>
      <w:proofErr w:type="spellStart"/>
      <w:r w:rsidRPr="002A78FB">
        <w:t>M</w:t>
      </w:r>
      <w:r w:rsidR="00742710" w:rsidRPr="002A78FB">
        <w:t>a</w:t>
      </w:r>
      <w:r w:rsidRPr="002A78FB">
        <w:t>heshkhali</w:t>
      </w:r>
      <w:proofErr w:type="spellEnd"/>
      <w:r w:rsidRPr="002A78FB">
        <w:t xml:space="preserve"> Island by decreasing its moisture content. </w:t>
      </w:r>
      <w:r w:rsidR="00202CAA" w:rsidRPr="002A78FB">
        <w:rPr>
          <w:i/>
          <w:iCs/>
        </w:rPr>
        <w:t>Nappi</w:t>
      </w:r>
      <w:r w:rsidR="00863E30" w:rsidRPr="002A78FB">
        <w:rPr>
          <w:i/>
          <w:iCs/>
        </w:rPr>
        <w:t xml:space="preserve"> </w:t>
      </w:r>
      <w:r w:rsidR="00863E30" w:rsidRPr="002A78FB">
        <w:t>is a seasonal product.</w:t>
      </w:r>
      <w:bookmarkEnd w:id="7"/>
      <w:r w:rsidR="00FE48F1" w:rsidRPr="002A78FB">
        <w:t xml:space="preserve"> In light of the fact that the products are produced very locally, there is a great need for </w:t>
      </w:r>
      <w:r w:rsidR="00202CAA" w:rsidRPr="002A78FB">
        <w:rPr>
          <w:i/>
          <w:iCs/>
        </w:rPr>
        <w:t>Nappi</w:t>
      </w:r>
      <w:r w:rsidR="00FE48F1" w:rsidRPr="002A78FB">
        <w:t xml:space="preserve"> processing facilities and technologies to be improved.</w:t>
      </w:r>
      <w:r w:rsidR="00863E30" w:rsidRPr="002A78FB">
        <w:t xml:space="preserve"> </w:t>
      </w:r>
      <w:r w:rsidR="00EE4BFF" w:rsidRPr="002A78FB">
        <w:t>The addition of improved processing facilities can increase the consumer's willingness to consume the product as well as enhance its shelf life.</w:t>
      </w:r>
      <w:r w:rsidR="00A532DB" w:rsidRPr="002A78FB">
        <w:t xml:space="preserve"> In addition, it is important to develop and distribute low-cost storage technologies to the producers.</w:t>
      </w:r>
    </w:p>
    <w:p w14:paraId="4B5CFDDD" w14:textId="77777777" w:rsidR="00C33184" w:rsidRPr="002A78FB" w:rsidRDefault="00C33184" w:rsidP="00D014CB">
      <w:pPr>
        <w:spacing w:line="360" w:lineRule="auto"/>
        <w:jc w:val="both"/>
      </w:pPr>
    </w:p>
    <w:p w14:paraId="4983E9E4" w14:textId="77777777" w:rsidR="00521E1B" w:rsidRPr="002A78FB" w:rsidRDefault="00A532DB" w:rsidP="00D014CB">
      <w:pPr>
        <w:spacing w:line="360" w:lineRule="auto"/>
        <w:jc w:val="both"/>
      </w:pPr>
      <w:r w:rsidRPr="002A78FB">
        <w:t xml:space="preserve">Due to the availability of raw materials in the coastal area of Bangladesh, </w:t>
      </w:r>
      <w:r w:rsidR="00202CAA" w:rsidRPr="002A78FB">
        <w:rPr>
          <w:i/>
          <w:iCs/>
        </w:rPr>
        <w:t>Nappi</w:t>
      </w:r>
      <w:r w:rsidRPr="002A78FB">
        <w:rPr>
          <w:i/>
          <w:iCs/>
        </w:rPr>
        <w:t xml:space="preserve"> </w:t>
      </w:r>
      <w:r w:rsidRPr="002A78FB">
        <w:t xml:space="preserve">is traditionally produced, but has a great deal of demand among indigenous peoples of the districts, such as Cox’s Bazar, Rangamati, </w:t>
      </w:r>
      <w:proofErr w:type="spellStart"/>
      <w:r w:rsidRPr="002A78FB">
        <w:t>Khagrachari</w:t>
      </w:r>
      <w:proofErr w:type="spellEnd"/>
      <w:r w:rsidRPr="002A78FB">
        <w:t xml:space="preserve">, </w:t>
      </w:r>
      <w:proofErr w:type="spellStart"/>
      <w:r w:rsidRPr="002A78FB">
        <w:t>Bandarban</w:t>
      </w:r>
      <w:proofErr w:type="spellEnd"/>
      <w:r w:rsidRPr="002A78FB">
        <w:t xml:space="preserve">, Patuakhali, etc. In order to improve the quality and value of </w:t>
      </w:r>
      <w:r w:rsidR="00202CAA" w:rsidRPr="002A78FB">
        <w:rPr>
          <w:i/>
          <w:iCs/>
        </w:rPr>
        <w:t>Nappi</w:t>
      </w:r>
      <w:r w:rsidRPr="002A78FB">
        <w:rPr>
          <w:i/>
          <w:iCs/>
        </w:rPr>
        <w:t>,</w:t>
      </w:r>
      <w:r w:rsidRPr="002A78FB">
        <w:t xml:space="preserve"> proper sanitary and hygiene techniques must be followed during the production process.</w:t>
      </w:r>
      <w:r w:rsidR="00631DC9" w:rsidRPr="002A78FB">
        <w:t xml:space="preserve"> </w:t>
      </w:r>
      <w:r w:rsidR="007033BB" w:rsidRPr="002A78FB">
        <w:t xml:space="preserve">Currently, this product is exported to our neighboring country Myanmar via the internal trade route. </w:t>
      </w:r>
      <w:r w:rsidR="00C33184" w:rsidRPr="002A78FB">
        <w:lastRenderedPageBreak/>
        <w:t xml:space="preserve">However, </w:t>
      </w:r>
      <w:r w:rsidR="000A3597" w:rsidRPr="002A78FB">
        <w:t xml:space="preserve">improved </w:t>
      </w:r>
      <w:r w:rsidR="00202CAA" w:rsidRPr="002A78FB">
        <w:rPr>
          <w:i/>
          <w:iCs/>
        </w:rPr>
        <w:t>Nappi</w:t>
      </w:r>
      <w:r w:rsidR="000A3597" w:rsidRPr="002A78FB">
        <w:t xml:space="preserve"> can take the potential international market to south</w:t>
      </w:r>
      <w:r w:rsidR="007F3332" w:rsidRPr="002A78FB">
        <w:t>-</w:t>
      </w:r>
      <w:r w:rsidR="000A3597" w:rsidRPr="002A78FB">
        <w:t xml:space="preserve">east </w:t>
      </w:r>
      <w:r w:rsidR="007F3332" w:rsidRPr="002A78FB">
        <w:t>Asian</w:t>
      </w:r>
      <w:r w:rsidR="000A3597" w:rsidRPr="002A78FB">
        <w:t xml:space="preserve"> countries like </w:t>
      </w:r>
      <w:r w:rsidR="00DD7ED6" w:rsidRPr="002A78FB">
        <w:t xml:space="preserve">the </w:t>
      </w:r>
      <w:r w:rsidR="000A3597" w:rsidRPr="002A78FB">
        <w:t xml:space="preserve">Philippines, </w:t>
      </w:r>
      <w:r w:rsidR="007F3332" w:rsidRPr="002A78FB">
        <w:t>Malaysia, Indonesia, Thailand, Hong Kong etc.</w:t>
      </w:r>
      <w:r w:rsidR="000A3597" w:rsidRPr="002A78FB">
        <w:t xml:space="preserve"> </w:t>
      </w:r>
      <w:r w:rsidR="002E7B6E" w:rsidRPr="002A78FB">
        <w:t xml:space="preserve">Proper authorities should come forward to make </w:t>
      </w:r>
      <w:r w:rsidR="00C33184" w:rsidRPr="002A78FB">
        <w:t>an intervention</w:t>
      </w:r>
      <w:r w:rsidR="006D397D" w:rsidRPr="002A78FB">
        <w:t xml:space="preserve"> on proper preparation </w:t>
      </w:r>
      <w:r w:rsidR="00DD7ED6" w:rsidRPr="002A78FB">
        <w:t>techniques</w:t>
      </w:r>
      <w:r w:rsidR="00980EBF" w:rsidRPr="002A78FB">
        <w:t>, storage</w:t>
      </w:r>
      <w:r w:rsidR="006D397D" w:rsidRPr="002A78FB">
        <w:t xml:space="preserve"> </w:t>
      </w:r>
      <w:r w:rsidR="00FC3D78" w:rsidRPr="002A78FB">
        <w:t xml:space="preserve">facilities </w:t>
      </w:r>
      <w:r w:rsidR="006D397D" w:rsidRPr="002A78FB">
        <w:t>and</w:t>
      </w:r>
      <w:r w:rsidR="002E7B6E" w:rsidRPr="002A78FB">
        <w:t xml:space="preserve"> to develop proper</w:t>
      </w:r>
      <w:r w:rsidR="006D397D" w:rsidRPr="002A78FB">
        <w:t xml:space="preserve"> marketing channel </w:t>
      </w:r>
      <w:r w:rsidR="00DD7ED6" w:rsidRPr="002A78FB">
        <w:t xml:space="preserve">for </w:t>
      </w:r>
      <w:r w:rsidR="00202CAA" w:rsidRPr="002A78FB">
        <w:rPr>
          <w:i/>
          <w:iCs/>
        </w:rPr>
        <w:t>Nappi</w:t>
      </w:r>
      <w:r w:rsidR="002E7B6E" w:rsidRPr="002A78FB">
        <w:t xml:space="preserve"> in Bangladesh to get national and international attention to highlight this ethnic food </w:t>
      </w:r>
      <w:r w:rsidR="0051418E" w:rsidRPr="002A78FB">
        <w:t>item</w:t>
      </w:r>
      <w:r w:rsidR="00C33184" w:rsidRPr="002A78FB">
        <w:t xml:space="preserve">. </w:t>
      </w:r>
    </w:p>
    <w:p w14:paraId="49881A27" w14:textId="77777777" w:rsidR="00761C6A" w:rsidRPr="002A78FB" w:rsidRDefault="00761C6A" w:rsidP="00D014CB">
      <w:pPr>
        <w:spacing w:line="360" w:lineRule="auto"/>
        <w:jc w:val="both"/>
      </w:pPr>
    </w:p>
    <w:p w14:paraId="73044664" w14:textId="77777777" w:rsidR="00D75D9C" w:rsidRPr="002A78FB" w:rsidRDefault="00D75D9C">
      <w:pPr>
        <w:rPr>
          <w:b/>
          <w:bCs/>
        </w:rPr>
      </w:pPr>
      <w:r w:rsidRPr="002A78FB">
        <w:rPr>
          <w:b/>
          <w:bCs/>
        </w:rPr>
        <w:br w:type="page"/>
      </w:r>
    </w:p>
    <w:p w14:paraId="561148AA" w14:textId="77777777" w:rsidR="002F7A3E" w:rsidRPr="002A78FB" w:rsidRDefault="002F7A3E" w:rsidP="002F7A3E">
      <w:pPr>
        <w:shd w:val="clear" w:color="auto" w:fill="FFFFFF"/>
        <w:outlineLvl w:val="1"/>
        <w:rPr>
          <w:b/>
          <w:bCs/>
        </w:rPr>
      </w:pPr>
      <w:r w:rsidRPr="002A78FB">
        <w:rPr>
          <w:b/>
          <w:bCs/>
        </w:rPr>
        <w:lastRenderedPageBreak/>
        <w:t>Declarations</w:t>
      </w:r>
    </w:p>
    <w:p w14:paraId="0386D0A6" w14:textId="77777777" w:rsidR="00A0643C" w:rsidRPr="002A78FB" w:rsidRDefault="00A0643C" w:rsidP="002F7A3E">
      <w:pPr>
        <w:shd w:val="clear" w:color="auto" w:fill="FFFFFF"/>
        <w:outlineLvl w:val="1"/>
        <w:rPr>
          <w:b/>
          <w:bCs/>
        </w:rPr>
      </w:pPr>
    </w:p>
    <w:p w14:paraId="3B4D754C" w14:textId="77777777" w:rsidR="007B4743" w:rsidRPr="002A78FB" w:rsidRDefault="007B4743" w:rsidP="002F7A3E">
      <w:pPr>
        <w:shd w:val="clear" w:color="auto" w:fill="FFFFFF"/>
        <w:outlineLvl w:val="1"/>
        <w:rPr>
          <w:b/>
          <w:bCs/>
        </w:rPr>
      </w:pPr>
    </w:p>
    <w:p w14:paraId="22549425" w14:textId="77777777" w:rsidR="00DA39E0" w:rsidRPr="002A78FB" w:rsidRDefault="007B4743" w:rsidP="007B4743">
      <w:pPr>
        <w:spacing w:line="360" w:lineRule="auto"/>
        <w:jc w:val="both"/>
        <w:rPr>
          <w:b/>
          <w:bCs/>
        </w:rPr>
      </w:pPr>
      <w:r w:rsidRPr="002A78FB">
        <w:rPr>
          <w:b/>
          <w:bCs/>
        </w:rPr>
        <w:t>List of abbreviations</w:t>
      </w:r>
    </w:p>
    <w:p w14:paraId="777122B6" w14:textId="69815988" w:rsidR="007B4743" w:rsidRPr="002A78FB" w:rsidRDefault="007B4743" w:rsidP="007B4743">
      <w:pPr>
        <w:spacing w:line="360" w:lineRule="auto"/>
        <w:jc w:val="both"/>
      </w:pPr>
      <w:r w:rsidRPr="002A78FB">
        <w:t>Not applicable</w:t>
      </w:r>
    </w:p>
    <w:p w14:paraId="4A4D85CB" w14:textId="77777777" w:rsidR="007B4743" w:rsidRPr="002A78FB" w:rsidRDefault="007B4743" w:rsidP="007B4743">
      <w:pPr>
        <w:shd w:val="clear" w:color="auto" w:fill="FFFFFF"/>
        <w:outlineLvl w:val="1"/>
        <w:rPr>
          <w:rStyle w:val="A0"/>
          <w:color w:val="auto"/>
        </w:rPr>
      </w:pPr>
    </w:p>
    <w:p w14:paraId="1B12A952" w14:textId="77777777" w:rsidR="007B4743" w:rsidRPr="002A78FB" w:rsidRDefault="007B4743" w:rsidP="007B4743">
      <w:pPr>
        <w:shd w:val="clear" w:color="auto" w:fill="FFFFFF"/>
        <w:rPr>
          <w:b/>
          <w:bCs/>
        </w:rPr>
      </w:pPr>
      <w:r w:rsidRPr="002A78FB">
        <w:rPr>
          <w:b/>
          <w:bCs/>
        </w:rPr>
        <w:t>Ethics approval and consent to participate</w:t>
      </w:r>
    </w:p>
    <w:p w14:paraId="35F669D5" w14:textId="77777777" w:rsidR="007B4743" w:rsidRPr="002A78FB" w:rsidRDefault="007B4743" w:rsidP="007B4743">
      <w:pPr>
        <w:shd w:val="clear" w:color="auto" w:fill="FFFFFF"/>
        <w:outlineLvl w:val="1"/>
      </w:pPr>
      <w:r w:rsidRPr="002A78FB">
        <w:t>Not applicable</w:t>
      </w:r>
    </w:p>
    <w:p w14:paraId="179C02E6" w14:textId="77777777" w:rsidR="007B4743" w:rsidRPr="002A78FB" w:rsidRDefault="007B4743" w:rsidP="002F7A3E">
      <w:pPr>
        <w:shd w:val="clear" w:color="auto" w:fill="FFFFFF"/>
        <w:outlineLvl w:val="1"/>
        <w:rPr>
          <w:b/>
          <w:bCs/>
        </w:rPr>
      </w:pPr>
    </w:p>
    <w:p w14:paraId="67ACFE1A" w14:textId="77777777" w:rsidR="007B4743" w:rsidRPr="002A78FB" w:rsidRDefault="007B4743" w:rsidP="007B4743">
      <w:pPr>
        <w:shd w:val="clear" w:color="auto" w:fill="FFFFFF"/>
        <w:rPr>
          <w:b/>
          <w:bCs/>
        </w:rPr>
      </w:pPr>
      <w:r w:rsidRPr="002A78FB">
        <w:rPr>
          <w:b/>
          <w:bCs/>
        </w:rPr>
        <w:t>Availability of data and materials</w:t>
      </w:r>
    </w:p>
    <w:p w14:paraId="729D16F7" w14:textId="77777777" w:rsidR="007B4743" w:rsidRPr="002A78FB" w:rsidRDefault="007B4743" w:rsidP="007B4743">
      <w:pPr>
        <w:shd w:val="clear" w:color="auto" w:fill="FFFFFF"/>
        <w:spacing w:line="276" w:lineRule="auto"/>
        <w:outlineLvl w:val="1"/>
      </w:pPr>
      <w:r w:rsidRPr="002A78FB">
        <w:t>The datasets during and/or analysed during the current study are available from the corresponding author upon reasonable request.</w:t>
      </w:r>
    </w:p>
    <w:p w14:paraId="71340D3A" w14:textId="77777777" w:rsidR="007B4743" w:rsidRPr="002A78FB" w:rsidRDefault="007B4743" w:rsidP="002F7A3E">
      <w:pPr>
        <w:shd w:val="clear" w:color="auto" w:fill="FFFFFF"/>
        <w:outlineLvl w:val="1"/>
        <w:rPr>
          <w:b/>
          <w:bCs/>
        </w:rPr>
      </w:pPr>
    </w:p>
    <w:p w14:paraId="0A04A6E0" w14:textId="77777777" w:rsidR="007B4743" w:rsidRPr="002A78FB" w:rsidRDefault="007B4743" w:rsidP="007B4743">
      <w:pPr>
        <w:shd w:val="clear" w:color="auto" w:fill="FFFFFF"/>
        <w:rPr>
          <w:b/>
          <w:bCs/>
        </w:rPr>
      </w:pPr>
      <w:r w:rsidRPr="002A78FB">
        <w:rPr>
          <w:b/>
          <w:bCs/>
        </w:rPr>
        <w:t>Competing interests</w:t>
      </w:r>
    </w:p>
    <w:p w14:paraId="6F829F23" w14:textId="77777777" w:rsidR="007B4743" w:rsidRPr="002A78FB" w:rsidRDefault="007B4743" w:rsidP="007B4743">
      <w:pPr>
        <w:shd w:val="clear" w:color="auto" w:fill="FFFFFF"/>
        <w:outlineLvl w:val="1"/>
      </w:pPr>
      <w:r w:rsidRPr="002A78FB">
        <w:t>The authors declare that they have no competing interests.</w:t>
      </w:r>
    </w:p>
    <w:p w14:paraId="0C55643C" w14:textId="77777777" w:rsidR="007B4743" w:rsidRPr="002A78FB" w:rsidRDefault="007B4743" w:rsidP="007B4743">
      <w:pPr>
        <w:shd w:val="clear" w:color="auto" w:fill="FFFFFF"/>
        <w:outlineLvl w:val="1"/>
      </w:pPr>
    </w:p>
    <w:p w14:paraId="5BE808BD" w14:textId="77777777" w:rsidR="007B4743" w:rsidRPr="002A78FB" w:rsidRDefault="007B4743" w:rsidP="007B4743">
      <w:pPr>
        <w:shd w:val="clear" w:color="auto" w:fill="FFFFFF"/>
        <w:rPr>
          <w:b/>
          <w:bCs/>
        </w:rPr>
      </w:pPr>
      <w:r w:rsidRPr="002A78FB">
        <w:rPr>
          <w:b/>
          <w:bCs/>
        </w:rPr>
        <w:t>Consent for publication</w:t>
      </w:r>
    </w:p>
    <w:p w14:paraId="6FA41B17" w14:textId="77777777" w:rsidR="007B4743" w:rsidRPr="002A78FB" w:rsidRDefault="007B4743" w:rsidP="007B4743">
      <w:pPr>
        <w:shd w:val="clear" w:color="auto" w:fill="FFFFFF"/>
        <w:outlineLvl w:val="1"/>
      </w:pPr>
      <w:r w:rsidRPr="002A78FB">
        <w:t>The published version of the article has been reviewed and approved by all authors.</w:t>
      </w:r>
    </w:p>
    <w:p w14:paraId="4186A242" w14:textId="77777777" w:rsidR="007B4743" w:rsidRPr="002A78FB" w:rsidRDefault="007B4743" w:rsidP="007B4743">
      <w:pPr>
        <w:shd w:val="clear" w:color="auto" w:fill="FFFFFF"/>
        <w:outlineLvl w:val="1"/>
      </w:pPr>
    </w:p>
    <w:p w14:paraId="39F7B259" w14:textId="77777777" w:rsidR="007B4743" w:rsidRPr="002A78FB" w:rsidRDefault="007B4743" w:rsidP="007B4743">
      <w:pPr>
        <w:shd w:val="clear" w:color="auto" w:fill="FFFFFF"/>
        <w:outlineLvl w:val="1"/>
        <w:rPr>
          <w:b/>
          <w:bCs/>
        </w:rPr>
      </w:pPr>
      <w:r w:rsidRPr="002A78FB">
        <w:rPr>
          <w:b/>
          <w:bCs/>
        </w:rPr>
        <w:t>Funding</w:t>
      </w:r>
    </w:p>
    <w:p w14:paraId="6E81CEEE" w14:textId="77777777" w:rsidR="007B4743" w:rsidRPr="002A78FB" w:rsidRDefault="007B4743" w:rsidP="007B4743">
      <w:pPr>
        <w:shd w:val="clear" w:color="auto" w:fill="FFFFFF"/>
      </w:pPr>
      <w:r w:rsidRPr="002A78FB">
        <w:t>This research received no external funding.</w:t>
      </w:r>
    </w:p>
    <w:p w14:paraId="6E30E46B" w14:textId="77777777" w:rsidR="007B4743" w:rsidRPr="002A78FB" w:rsidRDefault="007B4743" w:rsidP="007B4743">
      <w:pPr>
        <w:shd w:val="clear" w:color="auto" w:fill="FFFFFF"/>
      </w:pPr>
    </w:p>
    <w:p w14:paraId="20393334" w14:textId="77777777" w:rsidR="007B4743" w:rsidRPr="002A78FB" w:rsidRDefault="007B4743" w:rsidP="007B4743">
      <w:pPr>
        <w:shd w:val="clear" w:color="auto" w:fill="FFFFFF"/>
        <w:outlineLvl w:val="1"/>
        <w:rPr>
          <w:b/>
          <w:bCs/>
        </w:rPr>
      </w:pPr>
      <w:r w:rsidRPr="002A78FB">
        <w:rPr>
          <w:b/>
          <w:bCs/>
        </w:rPr>
        <w:t>Authors' contributions</w:t>
      </w:r>
    </w:p>
    <w:p w14:paraId="4D6E0F8E" w14:textId="4C1942E1" w:rsidR="007B4743" w:rsidRPr="002A78FB" w:rsidRDefault="007B4743" w:rsidP="007B4743">
      <w:pPr>
        <w:shd w:val="clear" w:color="auto" w:fill="FFFFFF"/>
        <w:spacing w:line="276" w:lineRule="auto"/>
        <w:jc w:val="both"/>
      </w:pPr>
      <w:r w:rsidRPr="002A78FB">
        <w:t>MMM: conceptualization, methodology, editin</w:t>
      </w:r>
      <w:r w:rsidR="008321FA" w:rsidRPr="002A78FB">
        <w:t xml:space="preserve">g, </w:t>
      </w:r>
      <w:r w:rsidRPr="002A78FB">
        <w:t xml:space="preserve">reviewing, </w:t>
      </w:r>
      <w:r w:rsidR="008321FA" w:rsidRPr="002A78FB">
        <w:t xml:space="preserve">and </w:t>
      </w:r>
      <w:r w:rsidRPr="002A78FB">
        <w:t>supervision</w:t>
      </w:r>
      <w:r w:rsidR="008321FA" w:rsidRPr="002A78FB">
        <w:t>;</w:t>
      </w:r>
      <w:r w:rsidRPr="002A78FB">
        <w:t xml:space="preserve"> MRI: reviewing and editing</w:t>
      </w:r>
      <w:r w:rsidR="008321FA" w:rsidRPr="002A78FB">
        <w:t>;</w:t>
      </w:r>
      <w:r w:rsidRPr="002A78FB">
        <w:t xml:space="preserve"> SDN: data collection, data analysis, </w:t>
      </w:r>
      <w:r w:rsidR="008321FA" w:rsidRPr="002A78FB">
        <w:t xml:space="preserve">and </w:t>
      </w:r>
      <w:r w:rsidRPr="002A78FB">
        <w:t>writing</w:t>
      </w:r>
      <w:r w:rsidR="008321FA" w:rsidRPr="002A78FB">
        <w:t>;</w:t>
      </w:r>
      <w:r w:rsidRPr="002A78FB">
        <w:t xml:space="preserve"> MAAK: editing, reviewing, </w:t>
      </w:r>
      <w:r w:rsidR="008321FA" w:rsidRPr="002A78FB">
        <w:t xml:space="preserve">and </w:t>
      </w:r>
      <w:r w:rsidRPr="002A78FB">
        <w:t>supervision</w:t>
      </w:r>
      <w:r w:rsidR="008321FA" w:rsidRPr="002A78FB">
        <w:t>;</w:t>
      </w:r>
      <w:r w:rsidRPr="002A78FB">
        <w:t xml:space="preserve"> MSA: editing</w:t>
      </w:r>
      <w:r w:rsidR="008321FA" w:rsidRPr="002A78FB">
        <w:t xml:space="preserve"> and</w:t>
      </w:r>
      <w:r w:rsidRPr="002A78FB">
        <w:t xml:space="preserve"> reviewing</w:t>
      </w:r>
      <w:r w:rsidR="008321FA" w:rsidRPr="002A78FB">
        <w:t>;</w:t>
      </w:r>
      <w:r w:rsidRPr="002A78FB">
        <w:t xml:space="preserve"> AA: data analysis</w:t>
      </w:r>
      <w:r w:rsidR="008321FA" w:rsidRPr="002A78FB">
        <w:t xml:space="preserve"> and</w:t>
      </w:r>
      <w:r w:rsidRPr="002A78FB">
        <w:t xml:space="preserve"> visualization</w:t>
      </w:r>
      <w:r w:rsidR="008321FA" w:rsidRPr="002A78FB">
        <w:t>;</w:t>
      </w:r>
      <w:r w:rsidRPr="002A78FB">
        <w:t xml:space="preserve"> IA: data analysis, visualization, </w:t>
      </w:r>
      <w:r w:rsidR="008321FA" w:rsidRPr="002A78FB">
        <w:t xml:space="preserve">and </w:t>
      </w:r>
      <w:r w:rsidRPr="002A78FB">
        <w:t xml:space="preserve">reviewing. </w:t>
      </w:r>
    </w:p>
    <w:p w14:paraId="1257A73C" w14:textId="77777777" w:rsidR="007B4743" w:rsidRPr="002A78FB" w:rsidRDefault="007B4743" w:rsidP="007B4743">
      <w:pPr>
        <w:shd w:val="clear" w:color="auto" w:fill="FFFFFF"/>
        <w:jc w:val="both"/>
      </w:pPr>
    </w:p>
    <w:p w14:paraId="47B76ACF" w14:textId="77777777" w:rsidR="007B4743" w:rsidRPr="002A78FB" w:rsidRDefault="007B4743" w:rsidP="007B4743">
      <w:pPr>
        <w:jc w:val="both"/>
        <w:rPr>
          <w:b/>
        </w:rPr>
      </w:pPr>
      <w:r w:rsidRPr="002A78FB">
        <w:rPr>
          <w:b/>
        </w:rPr>
        <w:t>Acknowledgement</w:t>
      </w:r>
    </w:p>
    <w:p w14:paraId="62896203" w14:textId="69352113" w:rsidR="007B4743" w:rsidRPr="002A78FB" w:rsidRDefault="007B4743" w:rsidP="007B4743">
      <w:pPr>
        <w:spacing w:line="276" w:lineRule="auto"/>
        <w:jc w:val="both"/>
      </w:pPr>
      <w:r w:rsidRPr="002A78FB">
        <w:t xml:space="preserve">The authors would like to thank the local community on </w:t>
      </w:r>
      <w:proofErr w:type="spellStart"/>
      <w:r w:rsidRPr="002A78FB">
        <w:t>Chaufaldandi</w:t>
      </w:r>
      <w:proofErr w:type="spellEnd"/>
      <w:r w:rsidRPr="002A78FB">
        <w:t xml:space="preserve"> and </w:t>
      </w:r>
      <w:proofErr w:type="spellStart"/>
      <w:r w:rsidRPr="002A78FB">
        <w:t>M</w:t>
      </w:r>
      <w:r w:rsidR="00742710" w:rsidRPr="002A78FB">
        <w:t>a</w:t>
      </w:r>
      <w:r w:rsidRPr="002A78FB">
        <w:t>heskhali</w:t>
      </w:r>
      <w:proofErr w:type="spellEnd"/>
      <w:r w:rsidRPr="002A78FB">
        <w:t xml:space="preserve"> Island for their assistance with the collection of samples.</w:t>
      </w:r>
    </w:p>
    <w:p w14:paraId="2B9EFDCC" w14:textId="547F8BE7" w:rsidR="007B4743" w:rsidRPr="002A78FB" w:rsidRDefault="007B4743" w:rsidP="002F7A3E">
      <w:pPr>
        <w:shd w:val="clear" w:color="auto" w:fill="FFFFFF"/>
        <w:outlineLvl w:val="1"/>
        <w:rPr>
          <w:b/>
          <w:bCs/>
        </w:rPr>
      </w:pPr>
      <w:r w:rsidRPr="002A78FB">
        <w:rPr>
          <w:rFonts w:ascii="Arial" w:hAnsi="Arial" w:cs="Arial"/>
        </w:rPr>
        <w:br/>
      </w:r>
    </w:p>
    <w:p w14:paraId="67F7873F" w14:textId="77777777" w:rsidR="002F7A3E" w:rsidRPr="002A78FB" w:rsidRDefault="002F7A3E" w:rsidP="002F7A3E">
      <w:pPr>
        <w:shd w:val="clear" w:color="auto" w:fill="FFFFFF"/>
        <w:outlineLvl w:val="1"/>
        <w:rPr>
          <w:b/>
          <w:bCs/>
        </w:rPr>
      </w:pPr>
    </w:p>
    <w:p w14:paraId="6C1951D3" w14:textId="77777777" w:rsidR="002F7A3E" w:rsidRPr="002A78FB" w:rsidRDefault="002F7A3E" w:rsidP="002F7A3E">
      <w:pPr>
        <w:shd w:val="clear" w:color="auto" w:fill="FFFFFF"/>
        <w:outlineLvl w:val="1"/>
      </w:pPr>
    </w:p>
    <w:p w14:paraId="4D791499" w14:textId="77777777" w:rsidR="002F7A3E" w:rsidRPr="002A78FB" w:rsidRDefault="002F7A3E" w:rsidP="002F7A3E">
      <w:pPr>
        <w:shd w:val="clear" w:color="auto" w:fill="FFFFFF"/>
        <w:outlineLvl w:val="1"/>
      </w:pPr>
    </w:p>
    <w:p w14:paraId="54857D2C" w14:textId="77777777" w:rsidR="002F7A3E" w:rsidRPr="002A78FB" w:rsidRDefault="002F7A3E" w:rsidP="002F7A3E">
      <w:pPr>
        <w:shd w:val="clear" w:color="auto" w:fill="FFFFFF"/>
        <w:outlineLvl w:val="1"/>
      </w:pPr>
    </w:p>
    <w:p w14:paraId="0B789EE4" w14:textId="77777777" w:rsidR="002F7A3E" w:rsidRPr="002A78FB" w:rsidRDefault="002F7A3E" w:rsidP="002F7A3E">
      <w:pPr>
        <w:shd w:val="clear" w:color="auto" w:fill="FFFFFF"/>
        <w:outlineLvl w:val="1"/>
      </w:pPr>
    </w:p>
    <w:p w14:paraId="51B634B8" w14:textId="77777777" w:rsidR="002F7A3E" w:rsidRPr="002A78FB" w:rsidRDefault="002F7A3E" w:rsidP="00D014CB">
      <w:pPr>
        <w:spacing w:line="360" w:lineRule="auto"/>
        <w:jc w:val="both"/>
        <w:rPr>
          <w:b/>
          <w:bCs/>
        </w:rPr>
      </w:pPr>
    </w:p>
    <w:p w14:paraId="64B0AB2A" w14:textId="77777777" w:rsidR="00E37127" w:rsidRPr="002A78FB" w:rsidRDefault="00E37127" w:rsidP="00D014CB">
      <w:pPr>
        <w:spacing w:line="360" w:lineRule="auto"/>
        <w:jc w:val="both"/>
        <w:rPr>
          <w:b/>
          <w:bCs/>
        </w:rPr>
      </w:pPr>
    </w:p>
    <w:p w14:paraId="68A35434" w14:textId="77777777" w:rsidR="001923E6" w:rsidRPr="002A78FB" w:rsidRDefault="001923E6" w:rsidP="003615AD">
      <w:pPr>
        <w:spacing w:line="360" w:lineRule="auto"/>
        <w:jc w:val="both"/>
      </w:pPr>
    </w:p>
    <w:p w14:paraId="5CE248F3" w14:textId="77777777" w:rsidR="008138CE" w:rsidRPr="002A78FB" w:rsidRDefault="008138CE" w:rsidP="00B44D1A">
      <w:pPr>
        <w:spacing w:line="360" w:lineRule="auto"/>
        <w:jc w:val="both"/>
        <w:rPr>
          <w:rFonts w:ascii="Candara" w:hAnsi="Candara" w:cs="Calibri"/>
          <w:sz w:val="20"/>
          <w:szCs w:val="20"/>
        </w:rPr>
      </w:pPr>
    </w:p>
    <w:p w14:paraId="701567FE" w14:textId="0EDAA292" w:rsidR="00D014CB" w:rsidRPr="002A78FB" w:rsidRDefault="00C3269D" w:rsidP="00B44D1A">
      <w:pPr>
        <w:spacing w:line="360" w:lineRule="auto"/>
        <w:jc w:val="both"/>
        <w:rPr>
          <w:b/>
        </w:rPr>
      </w:pPr>
      <w:r w:rsidRPr="002A78FB">
        <w:rPr>
          <w:b/>
        </w:rPr>
        <w:br w:type="page"/>
      </w:r>
      <w:r w:rsidR="00D014CB" w:rsidRPr="002A78FB">
        <w:rPr>
          <w:b/>
        </w:rPr>
        <w:lastRenderedPageBreak/>
        <w:t>References</w:t>
      </w:r>
    </w:p>
    <w:p w14:paraId="080D1DB9" w14:textId="1C67F938" w:rsidR="00A675FE" w:rsidRPr="002A78FB" w:rsidRDefault="00A675FE" w:rsidP="00245A4D">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Alam SMN &amp; Naser MN. Role of traditional foods of Bangladesh in reaching-out of nutrition. In Nutritional and Health Aspects of Food in South Asian Countries (Issue January 2020). </w:t>
      </w:r>
      <w:r w:rsidR="00245A4D" w:rsidRPr="002A78FB">
        <w:rPr>
          <w:rFonts w:ascii="Times New Roman" w:hAnsi="Times New Roman"/>
          <w:sz w:val="24"/>
          <w:szCs w:val="24"/>
        </w:rPr>
        <w:t xml:space="preserve">Nutritional &amp; Health Aspect-Traditional &amp; Ethnic Food. 2020; 217-235. </w:t>
      </w:r>
      <w:hyperlink r:id="rId29" w:history="1">
        <w:r w:rsidR="00245A4D" w:rsidRPr="002A78FB">
          <w:rPr>
            <w:rStyle w:val="Hyperlink"/>
            <w:rFonts w:ascii="Times New Roman" w:hAnsi="Times New Roman"/>
            <w:color w:val="auto"/>
            <w:sz w:val="24"/>
            <w:szCs w:val="24"/>
          </w:rPr>
          <w:t>https://doi.org/10.1016/b978-0-12-820011-7.00025-3</w:t>
        </w:r>
      </w:hyperlink>
      <w:r w:rsidR="00290DD1" w:rsidRPr="002A78FB">
        <w:rPr>
          <w:rFonts w:ascii="Times New Roman" w:hAnsi="Times New Roman"/>
          <w:sz w:val="24"/>
          <w:szCs w:val="24"/>
        </w:rPr>
        <w:t>.</w:t>
      </w:r>
    </w:p>
    <w:p w14:paraId="7A39E6B2" w14:textId="5BD0A77E"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proofErr w:type="spellStart"/>
      <w:r w:rsidRPr="002A78FB">
        <w:rPr>
          <w:rFonts w:ascii="Times New Roman" w:hAnsi="Times New Roman"/>
          <w:sz w:val="24"/>
          <w:szCs w:val="24"/>
        </w:rPr>
        <w:t>Naroll</w:t>
      </w:r>
      <w:proofErr w:type="spellEnd"/>
      <w:r w:rsidRPr="002A78FB">
        <w:rPr>
          <w:rFonts w:ascii="Times New Roman" w:hAnsi="Times New Roman"/>
          <w:sz w:val="24"/>
          <w:szCs w:val="24"/>
        </w:rPr>
        <w:t xml:space="preserve"> R. </w:t>
      </w:r>
      <w:r w:rsidR="0070724C" w:rsidRPr="002A78FB">
        <w:rPr>
          <w:rFonts w:ascii="Times New Roman" w:hAnsi="Times New Roman"/>
          <w:sz w:val="24"/>
          <w:szCs w:val="24"/>
        </w:rPr>
        <w:t>On Ethnic Unit Classification</w:t>
      </w:r>
      <w:r w:rsidRPr="002A78FB">
        <w:rPr>
          <w:rFonts w:ascii="Times New Roman" w:hAnsi="Times New Roman"/>
          <w:sz w:val="24"/>
          <w:szCs w:val="24"/>
        </w:rPr>
        <w:t>.</w:t>
      </w:r>
      <w:r w:rsidR="0070724C" w:rsidRPr="002A78FB">
        <w:rPr>
          <w:rFonts w:ascii="Times New Roman" w:hAnsi="Times New Roman"/>
          <w:spacing w:val="-5"/>
          <w:sz w:val="24"/>
          <w:szCs w:val="24"/>
        </w:rPr>
        <w:t xml:space="preserve"> Current Anthropology.1964; </w:t>
      </w:r>
      <w:r w:rsidR="0070724C" w:rsidRPr="002A78FB">
        <w:rPr>
          <w:rFonts w:ascii="Times New Roman" w:hAnsi="Times New Roman"/>
          <w:sz w:val="24"/>
          <w:szCs w:val="24"/>
        </w:rPr>
        <w:t>Vol. 5, No. 4</w:t>
      </w:r>
      <w:r w:rsidR="0070724C" w:rsidRPr="002A78FB">
        <w:rPr>
          <w:rFonts w:ascii="Times New Roman" w:hAnsi="Times New Roman"/>
          <w:spacing w:val="-5"/>
          <w:sz w:val="24"/>
          <w:szCs w:val="24"/>
        </w:rPr>
        <w:t>, pp. 283-312</w:t>
      </w:r>
      <w:r w:rsidRPr="002A78FB">
        <w:rPr>
          <w:rFonts w:ascii="Times New Roman" w:hAnsi="Times New Roman"/>
          <w:sz w:val="24"/>
          <w:szCs w:val="24"/>
        </w:rPr>
        <w:t>.</w:t>
      </w:r>
    </w:p>
    <w:p w14:paraId="1A54261D" w14:textId="692368D5"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Pandey R, Jha SK, Alatalo JM, Archie</w:t>
      </w:r>
      <w:r w:rsidR="0070724C" w:rsidRPr="002A78FB">
        <w:rPr>
          <w:rFonts w:ascii="Times New Roman" w:hAnsi="Times New Roman"/>
          <w:sz w:val="24"/>
          <w:szCs w:val="24"/>
        </w:rPr>
        <w:t xml:space="preserve"> </w:t>
      </w:r>
      <w:r w:rsidRPr="002A78FB">
        <w:rPr>
          <w:rFonts w:ascii="Times New Roman" w:hAnsi="Times New Roman"/>
          <w:sz w:val="24"/>
          <w:szCs w:val="24"/>
        </w:rPr>
        <w:t>KM &amp; Gupta AK. Sustainable livelihood framework-based indicators for assessing climate change vulnerability and adaptation for Himalayan communities. Ecological Indicators</w:t>
      </w:r>
      <w:r w:rsidR="0070724C" w:rsidRPr="002A78FB">
        <w:rPr>
          <w:rFonts w:ascii="Times New Roman" w:hAnsi="Times New Roman"/>
          <w:sz w:val="24"/>
          <w:szCs w:val="24"/>
        </w:rPr>
        <w:t>. 2017;</w:t>
      </w:r>
      <w:r w:rsidR="007A2496" w:rsidRPr="002A78FB">
        <w:rPr>
          <w:rFonts w:ascii="Times New Roman" w:hAnsi="Times New Roman"/>
          <w:sz w:val="24"/>
          <w:szCs w:val="24"/>
        </w:rPr>
        <w:t xml:space="preserve"> </w:t>
      </w:r>
      <w:r w:rsidRPr="002A78FB">
        <w:rPr>
          <w:rFonts w:ascii="Times New Roman" w:hAnsi="Times New Roman"/>
          <w:sz w:val="24"/>
          <w:szCs w:val="24"/>
        </w:rPr>
        <w:t xml:space="preserve">79, 338–346. </w:t>
      </w:r>
      <w:hyperlink r:id="rId30" w:history="1">
        <w:r w:rsidRPr="002A78FB">
          <w:rPr>
            <w:rStyle w:val="Hyperlink"/>
            <w:rFonts w:ascii="Times New Roman" w:hAnsi="Times New Roman"/>
            <w:color w:val="auto"/>
            <w:sz w:val="24"/>
            <w:szCs w:val="24"/>
          </w:rPr>
          <w:t>https://doi.org/10.1016/j.ecolind.2017.03.047</w:t>
        </w:r>
      </w:hyperlink>
      <w:r w:rsidR="00290DD1" w:rsidRPr="002A78FB">
        <w:rPr>
          <w:rFonts w:ascii="Times New Roman" w:hAnsi="Times New Roman"/>
          <w:sz w:val="24"/>
          <w:szCs w:val="24"/>
        </w:rPr>
        <w:t>.</w:t>
      </w:r>
      <w:r w:rsidRPr="002A78FB">
        <w:rPr>
          <w:rFonts w:ascii="Times New Roman" w:hAnsi="Times New Roman"/>
          <w:sz w:val="24"/>
          <w:szCs w:val="24"/>
        </w:rPr>
        <w:t xml:space="preserve"> </w:t>
      </w:r>
    </w:p>
    <w:p w14:paraId="2946EC4C" w14:textId="6D4B3A9B"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Siraj N, Bal E, &amp; Sinha-Kerkhoff K. ‘This Is (Not) a Love Story’: Negotiating Belonging, Community, and Interethnic Marriages in the Chittagong Hills of Bangladesh. In The Price of Belonging: Perspectives from Asia</w:t>
      </w:r>
      <w:r w:rsidR="0070724C" w:rsidRPr="002A78FB">
        <w:rPr>
          <w:rFonts w:ascii="Times New Roman" w:hAnsi="Times New Roman"/>
          <w:sz w:val="24"/>
          <w:szCs w:val="24"/>
        </w:rPr>
        <w:t>. 2023,</w:t>
      </w:r>
      <w:r w:rsidRPr="002A78FB">
        <w:rPr>
          <w:rFonts w:ascii="Times New Roman" w:hAnsi="Times New Roman"/>
          <w:sz w:val="24"/>
          <w:szCs w:val="24"/>
        </w:rPr>
        <w:t xml:space="preserve"> pp. 102-121. Brill.</w:t>
      </w:r>
    </w:p>
    <w:p w14:paraId="20E3D735" w14:textId="33D23C89"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Uddin ME</w:t>
      </w:r>
      <w:r w:rsidR="0070724C" w:rsidRPr="002A78FB">
        <w:rPr>
          <w:rFonts w:ascii="Times New Roman" w:hAnsi="Times New Roman"/>
          <w:sz w:val="24"/>
          <w:szCs w:val="24"/>
        </w:rPr>
        <w:t>.</w:t>
      </w:r>
      <w:r w:rsidRPr="002A78FB">
        <w:rPr>
          <w:rFonts w:ascii="Times New Roman" w:hAnsi="Times New Roman"/>
          <w:sz w:val="24"/>
          <w:szCs w:val="24"/>
        </w:rPr>
        <w:t xml:space="preserve"> "Disparity in family status attainment between the majority and minority ethnic groups in Bangladesh", International Journal of Social Economics</w:t>
      </w:r>
      <w:r w:rsidR="0070724C" w:rsidRPr="002A78FB">
        <w:rPr>
          <w:rFonts w:ascii="Times New Roman" w:hAnsi="Times New Roman"/>
          <w:sz w:val="24"/>
          <w:szCs w:val="24"/>
        </w:rPr>
        <w:t>. 2017,</w:t>
      </w:r>
      <w:r w:rsidRPr="002A78FB">
        <w:rPr>
          <w:rFonts w:ascii="Times New Roman" w:hAnsi="Times New Roman"/>
          <w:sz w:val="24"/>
          <w:szCs w:val="24"/>
        </w:rPr>
        <w:t xml:space="preserve"> Vol. 44 No. 4, pp. 530-546. </w:t>
      </w:r>
      <w:proofErr w:type="gramStart"/>
      <w:r w:rsidRPr="002A78FB">
        <w:rPr>
          <w:rFonts w:ascii="Times New Roman" w:hAnsi="Times New Roman"/>
          <w:sz w:val="24"/>
          <w:szCs w:val="24"/>
        </w:rPr>
        <w:t xml:space="preserve">https://doi.org/10.1108/IJSE-07-2015-0187 </w:t>
      </w:r>
      <w:r w:rsidR="0070724C" w:rsidRPr="002A78FB">
        <w:rPr>
          <w:rFonts w:ascii="Times New Roman" w:hAnsi="Times New Roman"/>
          <w:sz w:val="24"/>
          <w:szCs w:val="24"/>
        </w:rPr>
        <w:t>.</w:t>
      </w:r>
      <w:proofErr w:type="gramEnd"/>
    </w:p>
    <w:p w14:paraId="5FC3DD8D" w14:textId="3916F3B9" w:rsidR="00A675FE" w:rsidRPr="002A78FB" w:rsidRDefault="00A675FE" w:rsidP="00A675FE">
      <w:pPr>
        <w:pStyle w:val="ListParagraph"/>
        <w:numPr>
          <w:ilvl w:val="0"/>
          <w:numId w:val="13"/>
        </w:numPr>
        <w:spacing w:after="0" w:line="360" w:lineRule="auto"/>
        <w:jc w:val="both"/>
        <w:rPr>
          <w:rFonts w:ascii="Times New Roman" w:hAnsi="Times New Roman"/>
          <w:sz w:val="24"/>
          <w:szCs w:val="24"/>
          <w:shd w:val="clear" w:color="auto" w:fill="FFFFFF"/>
        </w:rPr>
      </w:pPr>
      <w:r w:rsidRPr="002A78FB">
        <w:rPr>
          <w:rFonts w:ascii="Times New Roman" w:hAnsi="Times New Roman"/>
          <w:sz w:val="24"/>
          <w:szCs w:val="24"/>
          <w:shd w:val="clear" w:color="auto" w:fill="FFFFFF"/>
        </w:rPr>
        <w:t xml:space="preserve">Chakma N &amp; </w:t>
      </w:r>
      <w:proofErr w:type="spellStart"/>
      <w:r w:rsidRPr="002A78FB">
        <w:rPr>
          <w:rFonts w:ascii="Times New Roman" w:hAnsi="Times New Roman"/>
          <w:sz w:val="24"/>
          <w:szCs w:val="24"/>
          <w:shd w:val="clear" w:color="auto" w:fill="FFFFFF"/>
        </w:rPr>
        <w:t>Maitrot</w:t>
      </w:r>
      <w:proofErr w:type="spellEnd"/>
      <w:r w:rsidRPr="002A78FB">
        <w:rPr>
          <w:rFonts w:ascii="Times New Roman" w:hAnsi="Times New Roman"/>
          <w:sz w:val="24"/>
          <w:szCs w:val="24"/>
          <w:shd w:val="clear" w:color="auto" w:fill="FFFFFF"/>
        </w:rPr>
        <w:t xml:space="preserve"> M. How ethnic minorities became poor and stay poor in Bangladesh: A qualitative enquiry.</w:t>
      </w:r>
      <w:r w:rsidR="0070724C" w:rsidRPr="002A78FB">
        <w:rPr>
          <w:rFonts w:ascii="Times New Roman" w:hAnsi="Times New Roman"/>
          <w:sz w:val="24"/>
          <w:szCs w:val="24"/>
          <w:shd w:val="clear" w:color="auto" w:fill="FFFFFF"/>
        </w:rPr>
        <w:t xml:space="preserve"> </w:t>
      </w:r>
      <w:proofErr w:type="gramStart"/>
      <w:r w:rsidR="0070724C" w:rsidRPr="002A78FB">
        <w:rPr>
          <w:rFonts w:ascii="Times New Roman" w:hAnsi="Times New Roman"/>
          <w:sz w:val="24"/>
          <w:szCs w:val="24"/>
          <w:shd w:val="clear" w:color="auto" w:fill="FFFFFF"/>
        </w:rPr>
        <w:t xml:space="preserve">2016, </w:t>
      </w:r>
      <w:r w:rsidRPr="002A78FB">
        <w:rPr>
          <w:rFonts w:ascii="Times New Roman" w:hAnsi="Times New Roman"/>
          <w:sz w:val="24"/>
          <w:szCs w:val="24"/>
          <w:shd w:val="clear" w:color="auto" w:fill="FFFFFF"/>
        </w:rPr>
        <w:t xml:space="preserve"> EEP</w:t>
      </w:r>
      <w:proofErr w:type="gramEnd"/>
      <w:r w:rsidRPr="002A78FB">
        <w:rPr>
          <w:rFonts w:ascii="Times New Roman" w:hAnsi="Times New Roman"/>
          <w:sz w:val="24"/>
          <w:szCs w:val="24"/>
          <w:shd w:val="clear" w:color="auto" w:fill="FFFFFF"/>
        </w:rPr>
        <w:t>/Shiree, July.</w:t>
      </w:r>
      <w:r w:rsidR="0070724C" w:rsidRPr="002A78FB">
        <w:rPr>
          <w:rFonts w:ascii="Times New Roman" w:hAnsi="Times New Roman"/>
          <w:sz w:val="24"/>
          <w:szCs w:val="24"/>
          <w:shd w:val="clear" w:color="auto" w:fill="FFFFFF"/>
        </w:rPr>
        <w:t xml:space="preserve"> DOI:</w:t>
      </w:r>
      <w:hyperlink r:id="rId31" w:tgtFrame="_blank" w:history="1">
        <w:r w:rsidR="0070724C" w:rsidRPr="002A78FB">
          <w:rPr>
            <w:rStyle w:val="Hyperlink"/>
            <w:rFonts w:ascii="Times New Roman" w:hAnsi="Times New Roman"/>
            <w:color w:val="auto"/>
            <w:sz w:val="24"/>
            <w:szCs w:val="24"/>
            <w:bdr w:val="none" w:sz="0" w:space="0" w:color="auto" w:frame="1"/>
            <w:shd w:val="clear" w:color="auto" w:fill="FFFFFF"/>
          </w:rPr>
          <w:t>10.13140/RG.2.2.11954.25289</w:t>
        </w:r>
      </w:hyperlink>
      <w:r w:rsidR="0070724C" w:rsidRPr="002A78FB">
        <w:rPr>
          <w:rFonts w:ascii="Times New Roman" w:hAnsi="Times New Roman"/>
          <w:sz w:val="24"/>
          <w:szCs w:val="24"/>
        </w:rPr>
        <w:t>.</w:t>
      </w:r>
    </w:p>
    <w:p w14:paraId="78174721" w14:textId="5C6B0085"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Haque M. Rights of the Ethnic Minorities under International Law: A Legal Monograph on Bangladesh and South Asia’ (2019) 7(2) Kathmandu School of Law Review 57 MLA 9th ed. Haque, Md. </w:t>
      </w:r>
      <w:proofErr w:type="spellStart"/>
      <w:r w:rsidRPr="002A78FB">
        <w:rPr>
          <w:rFonts w:ascii="Times New Roman" w:hAnsi="Times New Roman"/>
          <w:sz w:val="24"/>
          <w:szCs w:val="24"/>
        </w:rPr>
        <w:t>Tanzimul</w:t>
      </w:r>
      <w:proofErr w:type="spellEnd"/>
      <w:r w:rsidRPr="002A78FB">
        <w:rPr>
          <w:rFonts w:ascii="Times New Roman" w:hAnsi="Times New Roman"/>
          <w:sz w:val="24"/>
          <w:szCs w:val="24"/>
        </w:rPr>
        <w:t>, and Zeba Farah Haque. Rights of the Ethnic Minorities under International Law: A Legal Monograph on Bangladesh and South Asia</w:t>
      </w:r>
      <w:r w:rsidR="0070724C" w:rsidRPr="002A78FB">
        <w:rPr>
          <w:rFonts w:ascii="Times New Roman" w:hAnsi="Times New Roman"/>
          <w:sz w:val="24"/>
          <w:szCs w:val="24"/>
        </w:rPr>
        <w:t>. 2019,</w:t>
      </w:r>
      <w:r w:rsidRPr="002A78FB">
        <w:rPr>
          <w:rFonts w:ascii="Times New Roman" w:hAnsi="Times New Roman"/>
          <w:sz w:val="24"/>
          <w:szCs w:val="24"/>
        </w:rPr>
        <w:t xml:space="preserve"> 57(2), 57–70. </w:t>
      </w:r>
      <w:hyperlink r:id="rId32" w:history="1">
        <w:r w:rsidRPr="002A78FB">
          <w:rPr>
            <w:rStyle w:val="Hyperlink"/>
            <w:rFonts w:ascii="Times New Roman" w:hAnsi="Times New Roman"/>
            <w:color w:val="auto"/>
            <w:sz w:val="24"/>
            <w:szCs w:val="24"/>
          </w:rPr>
          <w:t>https://doi.org/10.46985/kslr.v7i2.1209</w:t>
        </w:r>
      </w:hyperlink>
      <w:r w:rsidR="00290DD1" w:rsidRPr="002A78FB">
        <w:rPr>
          <w:rFonts w:ascii="Times New Roman" w:hAnsi="Times New Roman"/>
          <w:sz w:val="24"/>
          <w:szCs w:val="24"/>
        </w:rPr>
        <w:t>.</w:t>
      </w:r>
    </w:p>
    <w:p w14:paraId="3010C62F" w14:textId="36233E5A"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Chakma T, Sarker BS, Majumdar PR, Saha D, Hoque AA &amp; Hossain MB. Comparisons of human pathogenic microorganisms in fresh and stored ‘</w:t>
      </w:r>
      <w:r w:rsidRPr="002A78FB">
        <w:rPr>
          <w:rFonts w:ascii="Times New Roman" w:hAnsi="Times New Roman"/>
          <w:i/>
          <w:iCs/>
          <w:sz w:val="24"/>
          <w:szCs w:val="24"/>
        </w:rPr>
        <w:t>Nappi</w:t>
      </w:r>
      <w:r w:rsidRPr="002A78FB">
        <w:rPr>
          <w:rFonts w:ascii="Times New Roman" w:hAnsi="Times New Roman"/>
          <w:sz w:val="24"/>
          <w:szCs w:val="24"/>
        </w:rPr>
        <w:t>’(Fish-Paste)-An ethnic foodstuff of Bangladesh. World Journal of Dairy &amp; Food Sciences</w:t>
      </w:r>
      <w:r w:rsidR="0070724C" w:rsidRPr="002A78FB">
        <w:rPr>
          <w:rFonts w:ascii="Times New Roman" w:hAnsi="Times New Roman"/>
          <w:sz w:val="24"/>
          <w:szCs w:val="24"/>
        </w:rPr>
        <w:t>. 2015,</w:t>
      </w:r>
      <w:r w:rsidRPr="002A78FB">
        <w:rPr>
          <w:rFonts w:ascii="Times New Roman" w:hAnsi="Times New Roman"/>
          <w:sz w:val="24"/>
          <w:szCs w:val="24"/>
        </w:rPr>
        <w:t xml:space="preserve"> 10(1), 60-67. DOI: </w:t>
      </w:r>
      <w:hyperlink r:id="rId33" w:history="1">
        <w:r w:rsidRPr="002A78FB">
          <w:rPr>
            <w:rStyle w:val="Hyperlink"/>
            <w:rFonts w:ascii="Times New Roman" w:hAnsi="Times New Roman"/>
            <w:color w:val="auto"/>
            <w:sz w:val="24"/>
            <w:szCs w:val="24"/>
          </w:rPr>
          <w:t>http://doi.org/10.5829/idosi.wjdfs.2015.10.1.92173</w:t>
        </w:r>
      </w:hyperlink>
      <w:r w:rsidR="00290DD1" w:rsidRPr="002A78FB">
        <w:rPr>
          <w:rFonts w:ascii="Times New Roman" w:hAnsi="Times New Roman"/>
          <w:sz w:val="24"/>
          <w:szCs w:val="24"/>
        </w:rPr>
        <w:t>.</w:t>
      </w:r>
      <w:r w:rsidRPr="002A78FB">
        <w:rPr>
          <w:rFonts w:ascii="Times New Roman" w:hAnsi="Times New Roman"/>
          <w:sz w:val="24"/>
          <w:szCs w:val="24"/>
        </w:rPr>
        <w:t xml:space="preserve">    </w:t>
      </w:r>
    </w:p>
    <w:p w14:paraId="0E8FC308" w14:textId="6EBA9FCB" w:rsidR="00A675FE" w:rsidRPr="002A78FB" w:rsidRDefault="00A675FE" w:rsidP="00A675FE">
      <w:pPr>
        <w:pStyle w:val="ListParagraph"/>
        <w:numPr>
          <w:ilvl w:val="0"/>
          <w:numId w:val="13"/>
        </w:numPr>
        <w:spacing w:after="0" w:line="360" w:lineRule="auto"/>
        <w:jc w:val="both"/>
        <w:rPr>
          <w:rFonts w:ascii="Times New Roman" w:hAnsi="Times New Roman"/>
          <w:sz w:val="24"/>
          <w:szCs w:val="24"/>
          <w:lang w:val="fr-FR"/>
        </w:rPr>
      </w:pPr>
      <w:r w:rsidRPr="002A78FB">
        <w:rPr>
          <w:rFonts w:ascii="Times New Roman" w:hAnsi="Times New Roman"/>
          <w:sz w:val="24"/>
          <w:szCs w:val="24"/>
        </w:rPr>
        <w:t>Kim YB, Choi YS, Ku SK, Jang</w:t>
      </w:r>
      <w:r w:rsidR="00BA20D5" w:rsidRPr="002A78FB">
        <w:rPr>
          <w:rFonts w:ascii="Times New Roman" w:hAnsi="Times New Roman"/>
          <w:sz w:val="24"/>
          <w:szCs w:val="24"/>
        </w:rPr>
        <w:t xml:space="preserve"> </w:t>
      </w:r>
      <w:r w:rsidRPr="002A78FB">
        <w:rPr>
          <w:rFonts w:ascii="Times New Roman" w:hAnsi="Times New Roman"/>
          <w:sz w:val="24"/>
          <w:szCs w:val="24"/>
        </w:rPr>
        <w:t xml:space="preserve">DJ, Ibrahim H </w:t>
      </w:r>
      <w:proofErr w:type="spellStart"/>
      <w:r w:rsidRPr="002A78FB">
        <w:rPr>
          <w:rFonts w:ascii="Times New Roman" w:hAnsi="Times New Roman"/>
          <w:sz w:val="24"/>
          <w:szCs w:val="24"/>
        </w:rPr>
        <w:t>H</w:t>
      </w:r>
      <w:proofErr w:type="spellEnd"/>
      <w:r w:rsidRPr="002A78FB">
        <w:rPr>
          <w:rFonts w:ascii="Times New Roman" w:hAnsi="Times New Roman"/>
          <w:sz w:val="24"/>
          <w:szCs w:val="24"/>
        </w:rPr>
        <w:t>.</w:t>
      </w:r>
      <w:r w:rsidR="00BA20D5" w:rsidRPr="002A78FB">
        <w:rPr>
          <w:rFonts w:ascii="Times New Roman" w:hAnsi="Times New Roman"/>
          <w:sz w:val="24"/>
          <w:szCs w:val="24"/>
        </w:rPr>
        <w:t xml:space="preserve"> </w:t>
      </w:r>
      <w:r w:rsidRPr="002A78FB">
        <w:rPr>
          <w:rFonts w:ascii="Times New Roman" w:hAnsi="Times New Roman"/>
          <w:sz w:val="24"/>
          <w:szCs w:val="24"/>
        </w:rPr>
        <w:t xml:space="preserve">binti &amp; Moon KB. Comparison of quality characteristics between </w:t>
      </w:r>
      <w:proofErr w:type="spellStart"/>
      <w:r w:rsidRPr="002A78FB">
        <w:rPr>
          <w:rFonts w:ascii="Times New Roman" w:hAnsi="Times New Roman"/>
          <w:sz w:val="24"/>
          <w:szCs w:val="24"/>
        </w:rPr>
        <w:t>belacan</w:t>
      </w:r>
      <w:proofErr w:type="spellEnd"/>
      <w:r w:rsidRPr="002A78FB">
        <w:rPr>
          <w:rFonts w:ascii="Times New Roman" w:hAnsi="Times New Roman"/>
          <w:sz w:val="24"/>
          <w:szCs w:val="24"/>
        </w:rPr>
        <w:t xml:space="preserve"> from Brunei Darussalam and Korean shrimp paste. Journal of Ethnic Foods</w:t>
      </w:r>
      <w:r w:rsidR="00BA20D5" w:rsidRPr="002A78FB">
        <w:rPr>
          <w:rFonts w:ascii="Times New Roman" w:hAnsi="Times New Roman"/>
          <w:sz w:val="24"/>
          <w:szCs w:val="24"/>
        </w:rPr>
        <w:t>. 2014,</w:t>
      </w:r>
      <w:r w:rsidRPr="002A78FB">
        <w:rPr>
          <w:rFonts w:ascii="Times New Roman" w:hAnsi="Times New Roman"/>
          <w:sz w:val="24"/>
          <w:szCs w:val="24"/>
        </w:rPr>
        <w:t xml:space="preserve"> 1(1), 19–23. </w:t>
      </w:r>
      <w:hyperlink r:id="rId34" w:history="1">
        <w:r w:rsidRPr="002A78FB">
          <w:rPr>
            <w:rStyle w:val="Hyperlink"/>
            <w:rFonts w:ascii="Times New Roman" w:hAnsi="Times New Roman"/>
            <w:color w:val="auto"/>
            <w:sz w:val="24"/>
            <w:szCs w:val="24"/>
          </w:rPr>
          <w:t>https://doi.org/10.1016/j.jef.2014.11.006</w:t>
        </w:r>
      </w:hyperlink>
      <w:r w:rsidR="00290DD1" w:rsidRPr="002A78FB">
        <w:rPr>
          <w:rFonts w:ascii="Times New Roman" w:hAnsi="Times New Roman"/>
          <w:sz w:val="24"/>
          <w:szCs w:val="24"/>
        </w:rPr>
        <w:t>.</w:t>
      </w:r>
      <w:r w:rsidRPr="002A78FB">
        <w:rPr>
          <w:rFonts w:ascii="Times New Roman" w:hAnsi="Times New Roman"/>
          <w:sz w:val="24"/>
          <w:szCs w:val="24"/>
        </w:rPr>
        <w:t xml:space="preserve"> </w:t>
      </w:r>
      <w:r w:rsidRPr="002A78FB">
        <w:rPr>
          <w:rFonts w:ascii="Times New Roman" w:hAnsi="Times New Roman"/>
          <w:sz w:val="24"/>
          <w:szCs w:val="24"/>
          <w:lang w:val="fr-FR"/>
        </w:rPr>
        <w:t xml:space="preserve"> </w:t>
      </w:r>
    </w:p>
    <w:p w14:paraId="3C39C819" w14:textId="490FF759"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Mizutani T, Kimizuka A, Ruddle K &amp; </w:t>
      </w:r>
      <w:proofErr w:type="spellStart"/>
      <w:r w:rsidRPr="002A78FB">
        <w:rPr>
          <w:rFonts w:ascii="Times New Roman" w:hAnsi="Times New Roman"/>
          <w:sz w:val="24"/>
          <w:szCs w:val="24"/>
        </w:rPr>
        <w:t>Ishige</w:t>
      </w:r>
      <w:proofErr w:type="spellEnd"/>
      <w:r w:rsidRPr="002A78FB">
        <w:rPr>
          <w:rFonts w:ascii="Times New Roman" w:hAnsi="Times New Roman"/>
          <w:sz w:val="24"/>
          <w:szCs w:val="24"/>
        </w:rPr>
        <w:t xml:space="preserve"> N. Chemical components of fermented fish products. Journal </w:t>
      </w:r>
      <w:proofErr w:type="spellStart"/>
      <w:r w:rsidRPr="002A78FB">
        <w:rPr>
          <w:rFonts w:ascii="Times New Roman" w:hAnsi="Times New Roman"/>
          <w:sz w:val="24"/>
          <w:szCs w:val="24"/>
        </w:rPr>
        <w:t>ofFood</w:t>
      </w:r>
      <w:proofErr w:type="spellEnd"/>
      <w:r w:rsidRPr="002A78FB">
        <w:rPr>
          <w:rFonts w:ascii="Times New Roman" w:hAnsi="Times New Roman"/>
          <w:sz w:val="24"/>
          <w:szCs w:val="24"/>
        </w:rPr>
        <w:t xml:space="preserve"> Composition and Analysis</w:t>
      </w:r>
      <w:r w:rsidR="00BA20D5" w:rsidRPr="002A78FB">
        <w:rPr>
          <w:rFonts w:ascii="Times New Roman" w:hAnsi="Times New Roman"/>
          <w:sz w:val="24"/>
          <w:szCs w:val="24"/>
        </w:rPr>
        <w:t>. 1992,</w:t>
      </w:r>
      <w:r w:rsidRPr="002A78FB">
        <w:rPr>
          <w:rFonts w:ascii="Times New Roman" w:hAnsi="Times New Roman"/>
          <w:sz w:val="24"/>
          <w:szCs w:val="24"/>
        </w:rPr>
        <w:t xml:space="preserve"> 5(2), 152-159. </w:t>
      </w:r>
      <w:hyperlink r:id="rId35" w:history="1">
        <w:r w:rsidRPr="002A78FB">
          <w:rPr>
            <w:rStyle w:val="Hyperlink"/>
            <w:rFonts w:ascii="Times New Roman" w:hAnsi="Times New Roman"/>
            <w:color w:val="auto"/>
            <w:sz w:val="24"/>
            <w:szCs w:val="24"/>
          </w:rPr>
          <w:t>https://doi.org/10.1016/0889-1575(92)90031-E</w:t>
        </w:r>
      </w:hyperlink>
      <w:r w:rsidR="00831A97" w:rsidRPr="002A78FB">
        <w:rPr>
          <w:rFonts w:ascii="Times New Roman" w:hAnsi="Times New Roman"/>
          <w:sz w:val="24"/>
          <w:szCs w:val="24"/>
        </w:rPr>
        <w:t>.</w:t>
      </w:r>
      <w:r w:rsidRPr="002A78FB">
        <w:rPr>
          <w:rFonts w:ascii="Times New Roman" w:hAnsi="Times New Roman"/>
          <w:sz w:val="24"/>
          <w:szCs w:val="24"/>
        </w:rPr>
        <w:t xml:space="preserve"> </w:t>
      </w:r>
    </w:p>
    <w:p w14:paraId="0FBE37C8" w14:textId="77777777"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lastRenderedPageBreak/>
        <w:t xml:space="preserve">Jinap, S., Ilya-Nur, A. R., Tang, S. C., </w:t>
      </w:r>
      <w:proofErr w:type="spellStart"/>
      <w:r w:rsidRPr="002A78FB">
        <w:rPr>
          <w:rFonts w:ascii="Times New Roman" w:hAnsi="Times New Roman"/>
          <w:sz w:val="24"/>
          <w:szCs w:val="24"/>
        </w:rPr>
        <w:t>Hajeb</w:t>
      </w:r>
      <w:proofErr w:type="spellEnd"/>
      <w:r w:rsidRPr="002A78FB">
        <w:rPr>
          <w:rFonts w:ascii="Times New Roman" w:hAnsi="Times New Roman"/>
          <w:sz w:val="24"/>
          <w:szCs w:val="24"/>
        </w:rPr>
        <w:t xml:space="preserve">, P., </w:t>
      </w:r>
      <w:proofErr w:type="spellStart"/>
      <w:r w:rsidRPr="002A78FB">
        <w:rPr>
          <w:rFonts w:ascii="Times New Roman" w:hAnsi="Times New Roman"/>
          <w:sz w:val="24"/>
          <w:szCs w:val="24"/>
        </w:rPr>
        <w:t>Shahrim</w:t>
      </w:r>
      <w:proofErr w:type="spellEnd"/>
      <w:r w:rsidRPr="002A78FB">
        <w:rPr>
          <w:rFonts w:ascii="Times New Roman" w:hAnsi="Times New Roman"/>
          <w:sz w:val="24"/>
          <w:szCs w:val="24"/>
        </w:rPr>
        <w:t xml:space="preserve">, K., &amp; </w:t>
      </w:r>
      <w:proofErr w:type="spellStart"/>
      <w:r w:rsidRPr="002A78FB">
        <w:rPr>
          <w:rFonts w:ascii="Times New Roman" w:hAnsi="Times New Roman"/>
          <w:sz w:val="24"/>
          <w:szCs w:val="24"/>
        </w:rPr>
        <w:t>Khairunnisak</w:t>
      </w:r>
      <w:proofErr w:type="spellEnd"/>
      <w:r w:rsidRPr="002A78FB">
        <w:rPr>
          <w:rFonts w:ascii="Times New Roman" w:hAnsi="Times New Roman"/>
          <w:sz w:val="24"/>
          <w:szCs w:val="24"/>
        </w:rPr>
        <w:t>, M. (2010). Sensory attributes of dishes containing shrimp paste with different concentrations of glutamate and 5′-nucleotides. Appetite, 55(2), 238-244.</w:t>
      </w:r>
    </w:p>
    <w:p w14:paraId="0F6EBF30" w14:textId="77777777"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Ruddle, K., &amp; </w:t>
      </w:r>
      <w:proofErr w:type="spellStart"/>
      <w:r w:rsidRPr="002A78FB">
        <w:rPr>
          <w:rFonts w:ascii="Times New Roman" w:hAnsi="Times New Roman"/>
          <w:sz w:val="24"/>
          <w:szCs w:val="24"/>
        </w:rPr>
        <w:t>Ishige</w:t>
      </w:r>
      <w:proofErr w:type="spellEnd"/>
      <w:r w:rsidRPr="002A78FB">
        <w:rPr>
          <w:rFonts w:ascii="Times New Roman" w:hAnsi="Times New Roman"/>
          <w:sz w:val="24"/>
          <w:szCs w:val="24"/>
        </w:rPr>
        <w:t>, N. (2010). On the origins, diffusion and cultural context of fermented fish products in Southeast Asia. Globalization, food and social identities in the Asia Pacific region, 1-17.</w:t>
      </w:r>
    </w:p>
    <w:p w14:paraId="26A94B83" w14:textId="333ED8E7"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Suhartini W, Yang F &amp; Xia W. Physiochemical Properties, Volatile Compounds and Sensory Evaluation of Chili Sauce Shrimp Paste from Different Regions in Indonesia. Food and Nutrition Sciences</w:t>
      </w:r>
      <w:r w:rsidR="00831A97" w:rsidRPr="002A78FB">
        <w:rPr>
          <w:rFonts w:ascii="Times New Roman" w:hAnsi="Times New Roman"/>
          <w:sz w:val="24"/>
          <w:szCs w:val="24"/>
        </w:rPr>
        <w:t>. 2019,</w:t>
      </w:r>
      <w:r w:rsidRPr="002A78FB">
        <w:rPr>
          <w:rFonts w:ascii="Times New Roman" w:hAnsi="Times New Roman"/>
          <w:sz w:val="24"/>
          <w:szCs w:val="24"/>
        </w:rPr>
        <w:t xml:space="preserve"> 10, 333-348. </w:t>
      </w:r>
      <w:hyperlink r:id="rId36" w:history="1">
        <w:r w:rsidR="00130473" w:rsidRPr="002A78FB">
          <w:rPr>
            <w:rStyle w:val="Hyperlink"/>
            <w:rFonts w:ascii="Times New Roman" w:hAnsi="Times New Roman"/>
            <w:color w:val="auto"/>
            <w:sz w:val="24"/>
            <w:szCs w:val="24"/>
          </w:rPr>
          <w:t>https://doi.org/10.4236/fns.2019.103026</w:t>
        </w:r>
      </w:hyperlink>
      <w:r w:rsidR="00831A97" w:rsidRPr="002A78FB">
        <w:rPr>
          <w:rFonts w:ascii="Times New Roman" w:hAnsi="Times New Roman"/>
          <w:sz w:val="24"/>
          <w:szCs w:val="24"/>
        </w:rPr>
        <w:t>.</w:t>
      </w:r>
    </w:p>
    <w:p w14:paraId="47C2A779" w14:textId="59400AC0"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Thapa N, Pal J &amp; Tamang JP. Microbial diversity in </w:t>
      </w:r>
      <w:proofErr w:type="spellStart"/>
      <w:r w:rsidRPr="002A78FB">
        <w:rPr>
          <w:rFonts w:ascii="Times New Roman" w:hAnsi="Times New Roman"/>
          <w:i/>
          <w:iCs/>
          <w:sz w:val="24"/>
          <w:szCs w:val="24"/>
        </w:rPr>
        <w:t>ngari</w:t>
      </w:r>
      <w:proofErr w:type="spellEnd"/>
      <w:r w:rsidRPr="002A78FB">
        <w:rPr>
          <w:rFonts w:ascii="Times New Roman" w:hAnsi="Times New Roman"/>
          <w:i/>
          <w:iCs/>
          <w:sz w:val="24"/>
          <w:szCs w:val="24"/>
        </w:rPr>
        <w:t xml:space="preserve">, </w:t>
      </w:r>
      <w:proofErr w:type="spellStart"/>
      <w:r w:rsidRPr="002A78FB">
        <w:rPr>
          <w:rFonts w:ascii="Times New Roman" w:hAnsi="Times New Roman"/>
          <w:i/>
          <w:iCs/>
          <w:sz w:val="24"/>
          <w:szCs w:val="24"/>
        </w:rPr>
        <w:t>hentak</w:t>
      </w:r>
      <w:proofErr w:type="spellEnd"/>
      <w:r w:rsidRPr="002A78FB">
        <w:rPr>
          <w:rFonts w:ascii="Times New Roman" w:hAnsi="Times New Roman"/>
          <w:i/>
          <w:iCs/>
          <w:sz w:val="24"/>
          <w:szCs w:val="24"/>
        </w:rPr>
        <w:t xml:space="preserve"> and </w:t>
      </w:r>
      <w:proofErr w:type="spellStart"/>
      <w:r w:rsidRPr="002A78FB">
        <w:rPr>
          <w:rFonts w:ascii="Times New Roman" w:hAnsi="Times New Roman"/>
          <w:i/>
          <w:iCs/>
          <w:sz w:val="24"/>
          <w:szCs w:val="24"/>
        </w:rPr>
        <w:t>tungtap</w:t>
      </w:r>
      <w:proofErr w:type="spellEnd"/>
      <w:r w:rsidRPr="002A78FB">
        <w:rPr>
          <w:rFonts w:ascii="Times New Roman" w:hAnsi="Times New Roman"/>
          <w:sz w:val="24"/>
          <w:szCs w:val="24"/>
        </w:rPr>
        <w:t>, fermented fish products of North-East India. World Journal of Microbiology and Biotechnology</w:t>
      </w:r>
      <w:r w:rsidR="00831A97" w:rsidRPr="002A78FB">
        <w:rPr>
          <w:rFonts w:ascii="Times New Roman" w:hAnsi="Times New Roman"/>
          <w:sz w:val="24"/>
          <w:szCs w:val="24"/>
        </w:rPr>
        <w:t>. 2004,</w:t>
      </w:r>
      <w:r w:rsidRPr="002A78FB">
        <w:rPr>
          <w:rFonts w:ascii="Times New Roman" w:hAnsi="Times New Roman"/>
          <w:sz w:val="24"/>
          <w:szCs w:val="24"/>
        </w:rPr>
        <w:t xml:space="preserve"> 20(6), 599–607. </w:t>
      </w:r>
      <w:hyperlink r:id="rId37" w:history="1">
        <w:r w:rsidRPr="002A78FB">
          <w:rPr>
            <w:rStyle w:val="Hyperlink"/>
            <w:rFonts w:ascii="Times New Roman" w:hAnsi="Times New Roman"/>
            <w:color w:val="auto"/>
            <w:sz w:val="24"/>
            <w:szCs w:val="24"/>
          </w:rPr>
          <w:t>https://doi.org/10.1023/B:WIBI.0000043171.91027.7e</w:t>
        </w:r>
      </w:hyperlink>
      <w:r w:rsidR="00290DD1" w:rsidRPr="002A78FB">
        <w:rPr>
          <w:rFonts w:ascii="Times New Roman" w:hAnsi="Times New Roman"/>
          <w:sz w:val="24"/>
          <w:szCs w:val="24"/>
        </w:rPr>
        <w:t>.</w:t>
      </w:r>
      <w:r w:rsidRPr="002A78FB">
        <w:rPr>
          <w:rFonts w:ascii="Times New Roman" w:hAnsi="Times New Roman"/>
          <w:sz w:val="24"/>
          <w:szCs w:val="24"/>
        </w:rPr>
        <w:t xml:space="preserve"> </w:t>
      </w:r>
    </w:p>
    <w:p w14:paraId="119FA05B" w14:textId="7EF7657A"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Kakati BK &amp; Goswami UC. Microorganisms and the Nutritive Value of Traditional Fermented Fish Products of Northeast India. Global Journal of Bioscience and Biotechnology</w:t>
      </w:r>
      <w:r w:rsidR="00831A97" w:rsidRPr="002A78FB">
        <w:rPr>
          <w:rFonts w:ascii="Times New Roman" w:hAnsi="Times New Roman"/>
          <w:sz w:val="24"/>
          <w:szCs w:val="24"/>
        </w:rPr>
        <w:t>. 2013,</w:t>
      </w:r>
      <w:r w:rsidRPr="002A78FB">
        <w:rPr>
          <w:rFonts w:ascii="Times New Roman" w:hAnsi="Times New Roman"/>
          <w:sz w:val="24"/>
          <w:szCs w:val="24"/>
        </w:rPr>
        <w:t xml:space="preserve"> 2(1), 124–127.</w:t>
      </w:r>
    </w:p>
    <w:p w14:paraId="33D77CE8" w14:textId="11BB09C3"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proofErr w:type="spellStart"/>
      <w:r w:rsidRPr="002A78FB">
        <w:rPr>
          <w:rFonts w:ascii="Times New Roman" w:hAnsi="Times New Roman"/>
          <w:sz w:val="24"/>
          <w:szCs w:val="24"/>
        </w:rPr>
        <w:t>Şanlie</w:t>
      </w:r>
      <w:proofErr w:type="spellEnd"/>
      <w:r w:rsidRPr="002A78FB">
        <w:rPr>
          <w:rFonts w:ascii="Times New Roman" w:hAnsi="Times New Roman"/>
          <w:sz w:val="24"/>
          <w:szCs w:val="24"/>
        </w:rPr>
        <w:t xml:space="preserve"> N, </w:t>
      </w:r>
      <w:proofErr w:type="spellStart"/>
      <w:r w:rsidRPr="002A78FB">
        <w:rPr>
          <w:rFonts w:ascii="Times New Roman" w:hAnsi="Times New Roman"/>
          <w:sz w:val="24"/>
          <w:szCs w:val="24"/>
        </w:rPr>
        <w:t>Gökcen</w:t>
      </w:r>
      <w:proofErr w:type="spellEnd"/>
      <w:r w:rsidRPr="002A78FB">
        <w:rPr>
          <w:rFonts w:ascii="Times New Roman" w:hAnsi="Times New Roman"/>
          <w:sz w:val="24"/>
          <w:szCs w:val="24"/>
        </w:rPr>
        <w:t xml:space="preserve"> BB &amp; Sezgin AC</w:t>
      </w:r>
      <w:r w:rsidR="00831A97" w:rsidRPr="002A78FB">
        <w:rPr>
          <w:rFonts w:ascii="Times New Roman" w:hAnsi="Times New Roman"/>
          <w:sz w:val="24"/>
          <w:szCs w:val="24"/>
        </w:rPr>
        <w:t xml:space="preserve">. </w:t>
      </w:r>
      <w:r w:rsidRPr="002A78FB">
        <w:rPr>
          <w:rFonts w:ascii="Times New Roman" w:hAnsi="Times New Roman"/>
          <w:sz w:val="24"/>
          <w:szCs w:val="24"/>
        </w:rPr>
        <w:t>Health benefits of fermented foods. Critical Reviews in Food Science and Nutrition</w:t>
      </w:r>
      <w:r w:rsidR="00831A97" w:rsidRPr="002A78FB">
        <w:rPr>
          <w:rFonts w:ascii="Times New Roman" w:hAnsi="Times New Roman"/>
          <w:sz w:val="24"/>
          <w:szCs w:val="24"/>
        </w:rPr>
        <w:t>. 2019,</w:t>
      </w:r>
      <w:r w:rsidR="009165F2" w:rsidRPr="002A78FB">
        <w:rPr>
          <w:rFonts w:ascii="Times New Roman" w:hAnsi="Times New Roman"/>
          <w:sz w:val="24"/>
          <w:szCs w:val="24"/>
        </w:rPr>
        <w:t xml:space="preserve"> </w:t>
      </w:r>
      <w:r w:rsidRPr="002A78FB">
        <w:rPr>
          <w:rFonts w:ascii="Times New Roman" w:hAnsi="Times New Roman"/>
          <w:sz w:val="24"/>
          <w:szCs w:val="24"/>
        </w:rPr>
        <w:t xml:space="preserve">59(3), 506–527. </w:t>
      </w:r>
      <w:hyperlink r:id="rId38" w:history="1">
        <w:r w:rsidRPr="002A78FB">
          <w:rPr>
            <w:rStyle w:val="Hyperlink"/>
            <w:rFonts w:ascii="Times New Roman" w:hAnsi="Times New Roman"/>
            <w:color w:val="auto"/>
            <w:sz w:val="24"/>
            <w:szCs w:val="24"/>
          </w:rPr>
          <w:t>https://doi.org/10.1080/10408398.2017.1383355</w:t>
        </w:r>
      </w:hyperlink>
      <w:r w:rsidR="00831A97" w:rsidRPr="002A78FB">
        <w:rPr>
          <w:rFonts w:ascii="Times New Roman" w:hAnsi="Times New Roman"/>
          <w:sz w:val="24"/>
          <w:szCs w:val="24"/>
        </w:rPr>
        <w:t>.</w:t>
      </w:r>
    </w:p>
    <w:p w14:paraId="6CDF8C72" w14:textId="6D20BEFF"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Freije A &amp; Mohamed Alkaabi </w:t>
      </w:r>
      <w:proofErr w:type="gramStart"/>
      <w:r w:rsidRPr="002A78FB">
        <w:rPr>
          <w:rFonts w:ascii="Times New Roman" w:hAnsi="Times New Roman"/>
          <w:sz w:val="24"/>
          <w:szCs w:val="24"/>
        </w:rPr>
        <w:t xml:space="preserve">A </w:t>
      </w:r>
      <w:r w:rsidR="00831A97" w:rsidRPr="002A78FB">
        <w:rPr>
          <w:rFonts w:ascii="Times New Roman" w:hAnsi="Times New Roman"/>
          <w:sz w:val="24"/>
          <w:szCs w:val="24"/>
        </w:rPr>
        <w:t>.</w:t>
      </w:r>
      <w:proofErr w:type="gramEnd"/>
      <w:r w:rsidR="00831A97" w:rsidRPr="002A78FB">
        <w:rPr>
          <w:rFonts w:ascii="Times New Roman" w:hAnsi="Times New Roman"/>
          <w:sz w:val="24"/>
          <w:szCs w:val="24"/>
        </w:rPr>
        <w:t xml:space="preserve"> </w:t>
      </w:r>
      <w:r w:rsidRPr="002A78FB">
        <w:rPr>
          <w:rFonts w:ascii="Times New Roman" w:hAnsi="Times New Roman"/>
          <w:sz w:val="24"/>
          <w:szCs w:val="24"/>
        </w:rPr>
        <w:t>Fatty Acid Compositions in Fermented Fish Products. Advances in Lipid Metabolism</w:t>
      </w:r>
      <w:r w:rsidR="00831A97" w:rsidRPr="002A78FB">
        <w:rPr>
          <w:rFonts w:ascii="Times New Roman" w:hAnsi="Times New Roman"/>
          <w:sz w:val="24"/>
          <w:szCs w:val="24"/>
        </w:rPr>
        <w:t xml:space="preserve">. 2020, </w:t>
      </w:r>
      <w:r w:rsidRPr="002A78FB">
        <w:rPr>
          <w:rFonts w:ascii="Times New Roman" w:hAnsi="Times New Roman"/>
          <w:sz w:val="24"/>
          <w:szCs w:val="24"/>
        </w:rPr>
        <w:t xml:space="preserve">1–14. </w:t>
      </w:r>
      <w:hyperlink r:id="rId39" w:history="1">
        <w:r w:rsidRPr="002A78FB">
          <w:rPr>
            <w:rStyle w:val="Hyperlink"/>
            <w:rFonts w:ascii="Times New Roman" w:hAnsi="Times New Roman"/>
            <w:color w:val="auto"/>
            <w:sz w:val="24"/>
            <w:szCs w:val="24"/>
          </w:rPr>
          <w:t>https://doi.org/10.5772/intechopen.90110</w:t>
        </w:r>
      </w:hyperlink>
      <w:r w:rsidR="00290DD1" w:rsidRPr="002A78FB">
        <w:rPr>
          <w:rFonts w:ascii="Times New Roman" w:hAnsi="Times New Roman"/>
          <w:sz w:val="24"/>
          <w:szCs w:val="24"/>
        </w:rPr>
        <w:t>.</w:t>
      </w:r>
      <w:r w:rsidRPr="002A78FB">
        <w:rPr>
          <w:rFonts w:ascii="Times New Roman" w:hAnsi="Times New Roman"/>
          <w:sz w:val="24"/>
          <w:szCs w:val="24"/>
        </w:rPr>
        <w:t xml:space="preserve"> </w:t>
      </w:r>
    </w:p>
    <w:p w14:paraId="571BEC25" w14:textId="002795FF"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Han</w:t>
      </w:r>
      <w:r w:rsidR="00831A97" w:rsidRPr="002A78FB">
        <w:rPr>
          <w:rFonts w:ascii="Times New Roman" w:hAnsi="Times New Roman"/>
          <w:sz w:val="24"/>
          <w:szCs w:val="24"/>
        </w:rPr>
        <w:t xml:space="preserve"> </w:t>
      </w:r>
      <w:r w:rsidRPr="002A78FB">
        <w:rPr>
          <w:rFonts w:ascii="Times New Roman" w:hAnsi="Times New Roman"/>
          <w:sz w:val="24"/>
          <w:szCs w:val="24"/>
        </w:rPr>
        <w:t>SC, Kang GJ, Ko YJ, Kang HK, Moon SW, Ann YS &amp; Yoo ES. Fermented fish oil suppresses T helper 1/2 cell response in a mouse model of atopic dermatitis via generation of CD4+CD25+Foxp3+ T cells. BMC Immunology</w:t>
      </w:r>
      <w:r w:rsidR="00831A97" w:rsidRPr="002A78FB">
        <w:rPr>
          <w:rFonts w:ascii="Times New Roman" w:hAnsi="Times New Roman"/>
          <w:sz w:val="24"/>
          <w:szCs w:val="24"/>
        </w:rPr>
        <w:t xml:space="preserve">. 2012, </w:t>
      </w:r>
      <w:r w:rsidRPr="002A78FB">
        <w:rPr>
          <w:rFonts w:ascii="Times New Roman" w:hAnsi="Times New Roman"/>
          <w:sz w:val="24"/>
          <w:szCs w:val="24"/>
        </w:rPr>
        <w:t xml:space="preserve">13, 1–12. </w:t>
      </w:r>
      <w:hyperlink r:id="rId40" w:history="1">
        <w:r w:rsidRPr="002A78FB">
          <w:rPr>
            <w:rStyle w:val="Hyperlink"/>
            <w:rFonts w:ascii="Times New Roman" w:hAnsi="Times New Roman"/>
            <w:color w:val="auto"/>
            <w:sz w:val="24"/>
            <w:szCs w:val="24"/>
          </w:rPr>
          <w:t>https://doi.org/10.1186/1471-2172-13-44</w:t>
        </w:r>
      </w:hyperlink>
      <w:r w:rsidR="00831A97" w:rsidRPr="002A78FB">
        <w:rPr>
          <w:rFonts w:ascii="Times New Roman" w:hAnsi="Times New Roman"/>
          <w:sz w:val="24"/>
          <w:szCs w:val="24"/>
        </w:rPr>
        <w:t>.</w:t>
      </w:r>
      <w:r w:rsidRPr="002A78FB">
        <w:rPr>
          <w:rFonts w:ascii="Times New Roman" w:hAnsi="Times New Roman"/>
          <w:sz w:val="24"/>
          <w:szCs w:val="24"/>
        </w:rPr>
        <w:t xml:space="preserve"> </w:t>
      </w:r>
    </w:p>
    <w:p w14:paraId="653F35A9" w14:textId="7F147364"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Majumdar RK, </w:t>
      </w:r>
      <w:proofErr w:type="spellStart"/>
      <w:r w:rsidRPr="002A78FB">
        <w:rPr>
          <w:rFonts w:ascii="Times New Roman" w:hAnsi="Times New Roman"/>
          <w:sz w:val="24"/>
          <w:szCs w:val="24"/>
        </w:rPr>
        <w:t>Bejjanki</w:t>
      </w:r>
      <w:proofErr w:type="spellEnd"/>
      <w:r w:rsidRPr="002A78FB">
        <w:rPr>
          <w:rFonts w:ascii="Times New Roman" w:hAnsi="Times New Roman"/>
          <w:sz w:val="24"/>
          <w:szCs w:val="24"/>
        </w:rPr>
        <w:t xml:space="preserve"> SK, Roy D, </w:t>
      </w:r>
      <w:proofErr w:type="spellStart"/>
      <w:r w:rsidRPr="002A78FB">
        <w:rPr>
          <w:rFonts w:ascii="Times New Roman" w:hAnsi="Times New Roman"/>
          <w:sz w:val="24"/>
          <w:szCs w:val="24"/>
        </w:rPr>
        <w:t>Shitole</w:t>
      </w:r>
      <w:proofErr w:type="spellEnd"/>
      <w:r w:rsidRPr="002A78FB">
        <w:rPr>
          <w:rFonts w:ascii="Times New Roman" w:hAnsi="Times New Roman"/>
          <w:sz w:val="24"/>
          <w:szCs w:val="24"/>
        </w:rPr>
        <w:t xml:space="preserve"> S, Saha A &amp; Narayan B. Biochemical and microbial characterization of Ngari and </w:t>
      </w:r>
      <w:proofErr w:type="spellStart"/>
      <w:r w:rsidRPr="002A78FB">
        <w:rPr>
          <w:rFonts w:ascii="Times New Roman" w:hAnsi="Times New Roman"/>
          <w:sz w:val="24"/>
          <w:szCs w:val="24"/>
        </w:rPr>
        <w:t>Hentaak</w:t>
      </w:r>
      <w:proofErr w:type="spellEnd"/>
      <w:r w:rsidRPr="002A78FB">
        <w:rPr>
          <w:rFonts w:ascii="Times New Roman" w:hAnsi="Times New Roman"/>
          <w:sz w:val="24"/>
          <w:szCs w:val="24"/>
        </w:rPr>
        <w:t xml:space="preserve"> - traditional fermented fish products of India. Journal of Food Science and Technology</w:t>
      </w:r>
      <w:r w:rsidR="00831A97" w:rsidRPr="002A78FB">
        <w:rPr>
          <w:rFonts w:ascii="Times New Roman" w:hAnsi="Times New Roman"/>
          <w:sz w:val="24"/>
          <w:szCs w:val="24"/>
        </w:rPr>
        <w:t>. 2015,</w:t>
      </w:r>
      <w:r w:rsidRPr="002A78FB">
        <w:rPr>
          <w:rFonts w:ascii="Times New Roman" w:hAnsi="Times New Roman"/>
          <w:sz w:val="24"/>
          <w:szCs w:val="24"/>
        </w:rPr>
        <w:t xml:space="preserve"> 52(12), 8284–8291. </w:t>
      </w:r>
      <w:hyperlink r:id="rId41" w:history="1">
        <w:r w:rsidRPr="002A78FB">
          <w:rPr>
            <w:rStyle w:val="Hyperlink"/>
            <w:rFonts w:ascii="Times New Roman" w:hAnsi="Times New Roman"/>
            <w:color w:val="auto"/>
            <w:sz w:val="24"/>
            <w:szCs w:val="24"/>
          </w:rPr>
          <w:t>https://doi.org/10.1007/s13197-015-1978-x</w:t>
        </w:r>
      </w:hyperlink>
      <w:r w:rsidR="00831A97" w:rsidRPr="002A78FB">
        <w:rPr>
          <w:rFonts w:ascii="Times New Roman" w:hAnsi="Times New Roman"/>
          <w:sz w:val="24"/>
          <w:szCs w:val="24"/>
        </w:rPr>
        <w:t>.</w:t>
      </w:r>
    </w:p>
    <w:p w14:paraId="44FA75A7" w14:textId="1C5E3753"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Shivanne Gowda SG, Narayan B &amp; Gopal S</w:t>
      </w:r>
      <w:r w:rsidR="00622FE1" w:rsidRPr="002A78FB">
        <w:rPr>
          <w:rFonts w:ascii="Times New Roman" w:hAnsi="Times New Roman"/>
          <w:sz w:val="24"/>
          <w:szCs w:val="24"/>
        </w:rPr>
        <w:t>.</w:t>
      </w:r>
      <w:r w:rsidRPr="002A78FB">
        <w:rPr>
          <w:rFonts w:ascii="Times New Roman" w:hAnsi="Times New Roman"/>
          <w:sz w:val="24"/>
          <w:szCs w:val="24"/>
        </w:rPr>
        <w:t xml:space="preserve"> Bacteriological properties and health-related biochemical components of fermented fish sauce: An overview. Food Reviews International</w:t>
      </w:r>
      <w:r w:rsidR="00622FE1" w:rsidRPr="002A78FB">
        <w:rPr>
          <w:rFonts w:ascii="Times New Roman" w:hAnsi="Times New Roman"/>
          <w:sz w:val="24"/>
          <w:szCs w:val="24"/>
        </w:rPr>
        <w:t>. 2016,</w:t>
      </w:r>
      <w:r w:rsidRPr="002A78FB">
        <w:rPr>
          <w:rFonts w:ascii="Times New Roman" w:hAnsi="Times New Roman"/>
          <w:sz w:val="24"/>
          <w:szCs w:val="24"/>
        </w:rPr>
        <w:t xml:space="preserve"> 32(2), 203–229. </w:t>
      </w:r>
      <w:hyperlink r:id="rId42" w:history="1">
        <w:r w:rsidRPr="002A78FB">
          <w:rPr>
            <w:rStyle w:val="Hyperlink"/>
            <w:rFonts w:ascii="Times New Roman" w:hAnsi="Times New Roman"/>
            <w:color w:val="auto"/>
            <w:sz w:val="24"/>
            <w:szCs w:val="24"/>
          </w:rPr>
          <w:t>https://doi.org/10.1080/87559129.2015.1057844</w:t>
        </w:r>
      </w:hyperlink>
      <w:r w:rsidR="00290DD1" w:rsidRPr="002A78FB">
        <w:rPr>
          <w:rFonts w:ascii="Times New Roman" w:hAnsi="Times New Roman"/>
          <w:sz w:val="24"/>
          <w:szCs w:val="24"/>
        </w:rPr>
        <w:t>.</w:t>
      </w:r>
      <w:r w:rsidRPr="002A78FB">
        <w:rPr>
          <w:rFonts w:ascii="Times New Roman" w:hAnsi="Times New Roman"/>
          <w:sz w:val="24"/>
          <w:szCs w:val="24"/>
        </w:rPr>
        <w:t xml:space="preserve"> </w:t>
      </w:r>
    </w:p>
    <w:p w14:paraId="578058AA" w14:textId="2D05D025" w:rsidR="00A675FE" w:rsidRPr="002A78FB" w:rsidRDefault="00A675FE" w:rsidP="00A675FE">
      <w:pPr>
        <w:pStyle w:val="ListParagraph"/>
        <w:numPr>
          <w:ilvl w:val="0"/>
          <w:numId w:val="13"/>
        </w:numPr>
        <w:spacing w:after="0" w:line="360" w:lineRule="auto"/>
        <w:jc w:val="both"/>
        <w:rPr>
          <w:rFonts w:ascii="Times New Roman" w:hAnsi="Times New Roman"/>
          <w:sz w:val="24"/>
          <w:szCs w:val="24"/>
          <w:shd w:val="clear" w:color="auto" w:fill="FFFFFF"/>
        </w:rPr>
      </w:pPr>
      <w:r w:rsidRPr="002A78FB">
        <w:rPr>
          <w:rFonts w:ascii="Times New Roman" w:hAnsi="Times New Roman"/>
          <w:sz w:val="24"/>
          <w:szCs w:val="24"/>
          <w:shd w:val="clear" w:color="auto" w:fill="FFFFFF"/>
        </w:rPr>
        <w:t>Cai</w:t>
      </w:r>
      <w:r w:rsidR="00622FE1" w:rsidRPr="002A78FB">
        <w:rPr>
          <w:rFonts w:ascii="Times New Roman" w:hAnsi="Times New Roman"/>
          <w:sz w:val="24"/>
          <w:szCs w:val="24"/>
          <w:shd w:val="clear" w:color="auto" w:fill="FFFFFF"/>
        </w:rPr>
        <w:t xml:space="preserve"> </w:t>
      </w:r>
      <w:r w:rsidRPr="002A78FB">
        <w:rPr>
          <w:rFonts w:ascii="Times New Roman" w:hAnsi="Times New Roman"/>
          <w:sz w:val="24"/>
          <w:szCs w:val="24"/>
          <w:shd w:val="clear" w:color="auto" w:fill="FFFFFF"/>
        </w:rPr>
        <w:t>L, Wang Q, Dong Z, Liu S, Zhang C &amp; Li J. Biochemical, nutritional, and sensory quality of the low salt fermented shrimp paste. Journal of Aquatic Food Product Technology</w:t>
      </w:r>
      <w:r w:rsidR="00622FE1" w:rsidRPr="002A78FB">
        <w:rPr>
          <w:rFonts w:ascii="Times New Roman" w:hAnsi="Times New Roman"/>
          <w:sz w:val="24"/>
          <w:szCs w:val="24"/>
          <w:shd w:val="clear" w:color="auto" w:fill="FFFFFF"/>
        </w:rPr>
        <w:t>. 2017,</w:t>
      </w:r>
      <w:r w:rsidRPr="002A78FB">
        <w:rPr>
          <w:rFonts w:ascii="Times New Roman" w:hAnsi="Times New Roman"/>
          <w:sz w:val="24"/>
          <w:szCs w:val="24"/>
          <w:shd w:val="clear" w:color="auto" w:fill="FFFFFF"/>
        </w:rPr>
        <w:t xml:space="preserve"> 26(6), 706-718.</w:t>
      </w:r>
    </w:p>
    <w:p w14:paraId="71D65928" w14:textId="42DCEFF1" w:rsidR="00A675FE" w:rsidRPr="002A78FB" w:rsidRDefault="00A675FE" w:rsidP="00467C28">
      <w:pPr>
        <w:pStyle w:val="ListParagraph"/>
        <w:numPr>
          <w:ilvl w:val="0"/>
          <w:numId w:val="13"/>
        </w:numPr>
        <w:spacing w:after="0" w:line="360" w:lineRule="auto"/>
        <w:rPr>
          <w:rFonts w:ascii="Times New Roman" w:hAnsi="Times New Roman"/>
          <w:sz w:val="24"/>
          <w:szCs w:val="24"/>
        </w:rPr>
      </w:pPr>
      <w:r w:rsidRPr="002A78FB">
        <w:rPr>
          <w:rFonts w:ascii="Times New Roman" w:hAnsi="Times New Roman"/>
          <w:sz w:val="24"/>
          <w:szCs w:val="24"/>
        </w:rPr>
        <w:lastRenderedPageBreak/>
        <w:t>Rajapakse N, Mendis E, Jung WK, Je</w:t>
      </w:r>
      <w:r w:rsidR="00622FE1" w:rsidRPr="002A78FB">
        <w:rPr>
          <w:rFonts w:ascii="Times New Roman" w:hAnsi="Times New Roman"/>
          <w:sz w:val="24"/>
          <w:szCs w:val="24"/>
        </w:rPr>
        <w:t xml:space="preserve"> </w:t>
      </w:r>
      <w:r w:rsidRPr="002A78FB">
        <w:rPr>
          <w:rFonts w:ascii="Times New Roman" w:hAnsi="Times New Roman"/>
          <w:sz w:val="24"/>
          <w:szCs w:val="24"/>
        </w:rPr>
        <w:t>JY &amp; Kim SK</w:t>
      </w:r>
      <w:r w:rsidR="00622FE1" w:rsidRPr="002A78FB">
        <w:rPr>
          <w:rFonts w:ascii="Times New Roman" w:hAnsi="Times New Roman"/>
          <w:sz w:val="24"/>
          <w:szCs w:val="24"/>
        </w:rPr>
        <w:t xml:space="preserve">. </w:t>
      </w:r>
      <w:r w:rsidRPr="002A78FB">
        <w:rPr>
          <w:rFonts w:ascii="Times New Roman" w:hAnsi="Times New Roman"/>
          <w:sz w:val="24"/>
          <w:szCs w:val="24"/>
        </w:rPr>
        <w:t>Purification of a radical</w:t>
      </w:r>
      <w:r w:rsidR="00130473" w:rsidRPr="002A78FB">
        <w:rPr>
          <w:rFonts w:ascii="Times New Roman" w:hAnsi="Times New Roman"/>
          <w:sz w:val="24"/>
          <w:szCs w:val="24"/>
        </w:rPr>
        <w:t xml:space="preserve"> </w:t>
      </w:r>
      <w:r w:rsidRPr="002A78FB">
        <w:rPr>
          <w:rFonts w:ascii="Times New Roman" w:hAnsi="Times New Roman"/>
          <w:sz w:val="24"/>
          <w:szCs w:val="24"/>
        </w:rPr>
        <w:t>scavenging peptide from fermented mussel sauce and its antioxidant properties. Food Research International</w:t>
      </w:r>
      <w:r w:rsidR="00622FE1" w:rsidRPr="002A78FB">
        <w:rPr>
          <w:rFonts w:ascii="Times New Roman" w:hAnsi="Times New Roman"/>
          <w:sz w:val="24"/>
          <w:szCs w:val="24"/>
        </w:rPr>
        <w:t>. 2005,</w:t>
      </w:r>
      <w:r w:rsidRPr="002A78FB">
        <w:rPr>
          <w:rFonts w:ascii="Times New Roman" w:hAnsi="Times New Roman"/>
          <w:sz w:val="24"/>
          <w:szCs w:val="24"/>
        </w:rPr>
        <w:t xml:space="preserve"> 38(2), 175-182.</w:t>
      </w:r>
      <w:r w:rsidR="00130473" w:rsidRPr="002A78FB">
        <w:rPr>
          <w:rFonts w:ascii="Times New Roman" w:hAnsi="Times New Roman"/>
          <w:sz w:val="24"/>
          <w:szCs w:val="24"/>
        </w:rPr>
        <w:t xml:space="preserve"> </w:t>
      </w:r>
      <w:hyperlink r:id="rId43" w:history="1">
        <w:r w:rsidRPr="002A78FB">
          <w:rPr>
            <w:rStyle w:val="Hyperlink"/>
            <w:rFonts w:ascii="Times New Roman" w:hAnsi="Times New Roman"/>
            <w:color w:val="auto"/>
            <w:sz w:val="24"/>
            <w:szCs w:val="24"/>
          </w:rPr>
          <w:t>https://doi.org/10.1016/j.foodres.2004.10.002</w:t>
        </w:r>
      </w:hyperlink>
      <w:r w:rsidR="00290DD1" w:rsidRPr="002A78FB">
        <w:rPr>
          <w:rFonts w:ascii="Times New Roman" w:hAnsi="Times New Roman"/>
          <w:sz w:val="24"/>
          <w:szCs w:val="24"/>
        </w:rPr>
        <w:t>.</w:t>
      </w:r>
    </w:p>
    <w:p w14:paraId="472746D9" w14:textId="40C71DFA"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Crampton EE &amp; Harris LE. Applied Animal Nutrition, 2nd Edition. L. H. Freeman and Co., San Francisco.</w:t>
      </w:r>
      <w:r w:rsidR="00622FE1" w:rsidRPr="002A78FB">
        <w:rPr>
          <w:rFonts w:ascii="Times New Roman" w:hAnsi="Times New Roman"/>
          <w:sz w:val="24"/>
          <w:szCs w:val="24"/>
        </w:rPr>
        <w:t xml:space="preserve"> 1969.</w:t>
      </w:r>
    </w:p>
    <w:p w14:paraId="48D5BB4A" w14:textId="3A0EB630" w:rsidR="00A675FE" w:rsidRPr="002A78FB" w:rsidRDefault="00A675FE" w:rsidP="00A675FE">
      <w:pPr>
        <w:pStyle w:val="ListParagraph"/>
        <w:numPr>
          <w:ilvl w:val="0"/>
          <w:numId w:val="13"/>
        </w:numPr>
        <w:spacing w:after="0" w:line="360" w:lineRule="auto"/>
        <w:jc w:val="both"/>
        <w:rPr>
          <w:rFonts w:ascii="Times New Roman" w:hAnsi="Times New Roman"/>
          <w:sz w:val="24"/>
          <w:szCs w:val="24"/>
          <w:shd w:val="clear" w:color="auto" w:fill="FFFFFF"/>
        </w:rPr>
      </w:pPr>
      <w:r w:rsidRPr="002A78FB">
        <w:rPr>
          <w:rFonts w:ascii="Times New Roman" w:hAnsi="Times New Roman"/>
          <w:sz w:val="24"/>
          <w:szCs w:val="24"/>
          <w:shd w:val="clear" w:color="auto" w:fill="FFFFFF"/>
        </w:rPr>
        <w:t>Jacobs MB</w:t>
      </w:r>
      <w:r w:rsidR="00622FE1" w:rsidRPr="002A78FB">
        <w:rPr>
          <w:rFonts w:ascii="Times New Roman" w:hAnsi="Times New Roman"/>
          <w:sz w:val="24"/>
          <w:szCs w:val="24"/>
          <w:shd w:val="clear" w:color="auto" w:fill="FFFFFF"/>
        </w:rPr>
        <w:t xml:space="preserve">. </w:t>
      </w:r>
      <w:r w:rsidRPr="002A78FB">
        <w:rPr>
          <w:rFonts w:ascii="Times New Roman" w:hAnsi="Times New Roman"/>
          <w:sz w:val="24"/>
          <w:szCs w:val="24"/>
          <w:shd w:val="clear" w:color="auto" w:fill="FFFFFF"/>
        </w:rPr>
        <w:t xml:space="preserve">The chemical analysis of foods and food products. The chemical analysis of foods and food products., (2nd edition). </w:t>
      </w:r>
      <w:r w:rsidR="00622FE1" w:rsidRPr="002A78FB">
        <w:rPr>
          <w:rFonts w:ascii="Times New Roman" w:hAnsi="Times New Roman"/>
          <w:sz w:val="24"/>
          <w:szCs w:val="24"/>
          <w:shd w:val="clear" w:color="auto" w:fill="FFFFFF"/>
        </w:rPr>
        <w:t>1951.</w:t>
      </w:r>
    </w:p>
    <w:p w14:paraId="4A7ED229" w14:textId="1BC0BA8F"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Pearson D</w:t>
      </w:r>
      <w:r w:rsidR="00622FE1" w:rsidRPr="002A78FB">
        <w:rPr>
          <w:rFonts w:ascii="Times New Roman" w:hAnsi="Times New Roman"/>
          <w:sz w:val="24"/>
          <w:szCs w:val="24"/>
        </w:rPr>
        <w:t>.</w:t>
      </w:r>
      <w:r w:rsidRPr="002A78FB">
        <w:rPr>
          <w:rFonts w:ascii="Times New Roman" w:hAnsi="Times New Roman"/>
          <w:sz w:val="24"/>
          <w:szCs w:val="24"/>
        </w:rPr>
        <w:t xml:space="preserve"> The chemical analysis of foods (No. Ed. 7). Longman Group Ltd.</w:t>
      </w:r>
      <w:r w:rsidR="00622FE1" w:rsidRPr="002A78FB">
        <w:rPr>
          <w:rFonts w:ascii="Times New Roman" w:hAnsi="Times New Roman"/>
          <w:sz w:val="24"/>
          <w:szCs w:val="24"/>
        </w:rPr>
        <w:t xml:space="preserve"> 1976.</w:t>
      </w:r>
    </w:p>
    <w:p w14:paraId="7E514549" w14:textId="767D79B4"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Maynard A. Methods in Food Analysis Academic Press New York</w:t>
      </w:r>
      <w:r w:rsidR="00622FE1" w:rsidRPr="002A78FB">
        <w:rPr>
          <w:rFonts w:ascii="Times New Roman" w:hAnsi="Times New Roman"/>
          <w:sz w:val="24"/>
          <w:szCs w:val="24"/>
        </w:rPr>
        <w:t>. 1970,</w:t>
      </w:r>
      <w:r w:rsidRPr="002A78FB">
        <w:rPr>
          <w:rFonts w:ascii="Times New Roman" w:hAnsi="Times New Roman"/>
          <w:sz w:val="24"/>
          <w:szCs w:val="24"/>
        </w:rPr>
        <w:t xml:space="preserve"> p 176.</w:t>
      </w:r>
    </w:p>
    <w:p w14:paraId="0EDBEBEC" w14:textId="530891A0" w:rsidR="00A675FE" w:rsidRPr="002A78FB" w:rsidRDefault="00A675FE" w:rsidP="00A675FE">
      <w:pPr>
        <w:pStyle w:val="ListParagraph"/>
        <w:numPr>
          <w:ilvl w:val="0"/>
          <w:numId w:val="13"/>
        </w:numPr>
        <w:spacing w:after="0" w:line="360" w:lineRule="auto"/>
        <w:jc w:val="both"/>
        <w:rPr>
          <w:rFonts w:ascii="Times New Roman" w:hAnsi="Times New Roman"/>
          <w:sz w:val="24"/>
          <w:szCs w:val="24"/>
          <w:lang w:val="fr-FR"/>
        </w:rPr>
      </w:pPr>
      <w:r w:rsidRPr="002A78FB">
        <w:rPr>
          <w:rFonts w:ascii="Times New Roman" w:hAnsi="Times New Roman"/>
          <w:sz w:val="24"/>
          <w:szCs w:val="24"/>
          <w:lang w:val="fr-FR"/>
        </w:rPr>
        <w:t xml:space="preserve">Lovell RT. </w:t>
      </w:r>
      <w:proofErr w:type="spellStart"/>
      <w:r w:rsidRPr="002A78FB">
        <w:rPr>
          <w:rFonts w:ascii="Times New Roman" w:hAnsi="Times New Roman"/>
          <w:sz w:val="24"/>
          <w:szCs w:val="24"/>
          <w:lang w:val="fr-FR"/>
        </w:rPr>
        <w:t>Laboratory</w:t>
      </w:r>
      <w:proofErr w:type="spellEnd"/>
      <w:r w:rsidRPr="002A78FB">
        <w:rPr>
          <w:rFonts w:ascii="Times New Roman" w:hAnsi="Times New Roman"/>
          <w:sz w:val="24"/>
          <w:szCs w:val="24"/>
          <w:lang w:val="fr-FR"/>
        </w:rPr>
        <w:t xml:space="preserve"> Manual for Fish </w:t>
      </w:r>
      <w:proofErr w:type="spellStart"/>
      <w:r w:rsidRPr="002A78FB">
        <w:rPr>
          <w:rFonts w:ascii="Times New Roman" w:hAnsi="Times New Roman"/>
          <w:sz w:val="24"/>
          <w:szCs w:val="24"/>
          <w:lang w:val="fr-FR"/>
        </w:rPr>
        <w:t>Feed</w:t>
      </w:r>
      <w:proofErr w:type="spellEnd"/>
      <w:r w:rsidRPr="002A78FB">
        <w:rPr>
          <w:rFonts w:ascii="Times New Roman" w:hAnsi="Times New Roman"/>
          <w:sz w:val="24"/>
          <w:szCs w:val="24"/>
          <w:lang w:val="fr-FR"/>
        </w:rPr>
        <w:t xml:space="preserve"> </w:t>
      </w:r>
      <w:proofErr w:type="spellStart"/>
      <w:r w:rsidRPr="002A78FB">
        <w:rPr>
          <w:rFonts w:ascii="Times New Roman" w:hAnsi="Times New Roman"/>
          <w:sz w:val="24"/>
          <w:szCs w:val="24"/>
          <w:lang w:val="fr-FR"/>
        </w:rPr>
        <w:t>Analysis</w:t>
      </w:r>
      <w:proofErr w:type="spellEnd"/>
      <w:r w:rsidRPr="002A78FB">
        <w:rPr>
          <w:rFonts w:ascii="Times New Roman" w:hAnsi="Times New Roman"/>
          <w:sz w:val="24"/>
          <w:szCs w:val="24"/>
          <w:lang w:val="fr-FR"/>
        </w:rPr>
        <w:t xml:space="preserve"> and Fish Nutrition </w:t>
      </w:r>
      <w:proofErr w:type="spellStart"/>
      <w:r w:rsidRPr="002A78FB">
        <w:rPr>
          <w:rFonts w:ascii="Times New Roman" w:hAnsi="Times New Roman"/>
          <w:sz w:val="24"/>
          <w:szCs w:val="24"/>
          <w:lang w:val="fr-FR"/>
        </w:rPr>
        <w:t>Studies</w:t>
      </w:r>
      <w:proofErr w:type="spellEnd"/>
      <w:r w:rsidRPr="002A78FB">
        <w:rPr>
          <w:rFonts w:ascii="Times New Roman" w:hAnsi="Times New Roman"/>
          <w:sz w:val="24"/>
          <w:szCs w:val="24"/>
          <w:lang w:val="fr-FR"/>
        </w:rPr>
        <w:t xml:space="preserve">. </w:t>
      </w:r>
      <w:proofErr w:type="spellStart"/>
      <w:r w:rsidRPr="002A78FB">
        <w:rPr>
          <w:rFonts w:ascii="Times New Roman" w:hAnsi="Times New Roman"/>
          <w:sz w:val="24"/>
          <w:szCs w:val="24"/>
          <w:lang w:val="fr-FR"/>
        </w:rPr>
        <w:t>Department</w:t>
      </w:r>
      <w:proofErr w:type="spellEnd"/>
      <w:r w:rsidRPr="002A78FB">
        <w:rPr>
          <w:rFonts w:ascii="Times New Roman" w:hAnsi="Times New Roman"/>
          <w:sz w:val="24"/>
          <w:szCs w:val="24"/>
          <w:lang w:val="fr-FR"/>
        </w:rPr>
        <w:t xml:space="preserve"> of </w:t>
      </w:r>
      <w:proofErr w:type="spellStart"/>
      <w:r w:rsidRPr="002A78FB">
        <w:rPr>
          <w:rFonts w:ascii="Times New Roman" w:hAnsi="Times New Roman"/>
          <w:sz w:val="24"/>
          <w:szCs w:val="24"/>
          <w:lang w:val="fr-FR"/>
        </w:rPr>
        <w:t>Fisheries</w:t>
      </w:r>
      <w:proofErr w:type="spellEnd"/>
      <w:r w:rsidRPr="002A78FB">
        <w:rPr>
          <w:rFonts w:ascii="Times New Roman" w:hAnsi="Times New Roman"/>
          <w:sz w:val="24"/>
          <w:szCs w:val="24"/>
          <w:lang w:val="fr-FR"/>
        </w:rPr>
        <w:t xml:space="preserve"> and </w:t>
      </w:r>
      <w:proofErr w:type="spellStart"/>
      <w:r w:rsidRPr="002A78FB">
        <w:rPr>
          <w:rFonts w:ascii="Times New Roman" w:hAnsi="Times New Roman"/>
          <w:sz w:val="24"/>
          <w:szCs w:val="24"/>
          <w:lang w:val="fr-FR"/>
        </w:rPr>
        <w:t>Allied</w:t>
      </w:r>
      <w:proofErr w:type="spellEnd"/>
      <w:r w:rsidRPr="002A78FB">
        <w:rPr>
          <w:rFonts w:ascii="Times New Roman" w:hAnsi="Times New Roman"/>
          <w:sz w:val="24"/>
          <w:szCs w:val="24"/>
          <w:lang w:val="fr-FR"/>
        </w:rPr>
        <w:t xml:space="preserve"> Aquaculture, Auburn </w:t>
      </w:r>
      <w:proofErr w:type="spellStart"/>
      <w:r w:rsidRPr="002A78FB">
        <w:rPr>
          <w:rFonts w:ascii="Times New Roman" w:hAnsi="Times New Roman"/>
          <w:sz w:val="24"/>
          <w:szCs w:val="24"/>
          <w:lang w:val="fr-FR"/>
        </w:rPr>
        <w:t>University</w:t>
      </w:r>
      <w:proofErr w:type="spellEnd"/>
      <w:r w:rsidRPr="002A78FB">
        <w:rPr>
          <w:rFonts w:ascii="Times New Roman" w:hAnsi="Times New Roman"/>
          <w:sz w:val="24"/>
          <w:szCs w:val="24"/>
          <w:lang w:val="fr-FR"/>
        </w:rPr>
        <w:t>, Auburn, Alabama.</w:t>
      </w:r>
      <w:r w:rsidR="00622FE1" w:rsidRPr="002A78FB">
        <w:rPr>
          <w:rFonts w:ascii="Times New Roman" w:hAnsi="Times New Roman"/>
          <w:sz w:val="24"/>
          <w:szCs w:val="24"/>
          <w:lang w:val="fr-FR"/>
        </w:rPr>
        <w:t xml:space="preserve"> 1975.</w:t>
      </w:r>
    </w:p>
    <w:p w14:paraId="25F66D84" w14:textId="1DCEC599"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Clucas IJ &amp; Ward AR. Post-harvest fisheries development: a guide to handling, preservation, processing and quality. Natural Resources Institute</w:t>
      </w:r>
      <w:r w:rsidR="00622FE1" w:rsidRPr="002A78FB">
        <w:rPr>
          <w:rFonts w:ascii="Times New Roman" w:hAnsi="Times New Roman"/>
          <w:sz w:val="24"/>
          <w:szCs w:val="24"/>
        </w:rPr>
        <w:t xml:space="preserve">, </w:t>
      </w:r>
      <w:r w:rsidR="00622FE1" w:rsidRPr="002A78FB">
        <w:rPr>
          <w:rFonts w:ascii="Times New Roman" w:hAnsi="Times New Roman"/>
          <w:sz w:val="24"/>
          <w:szCs w:val="24"/>
          <w:shd w:val="clear" w:color="auto" w:fill="FFFFFF"/>
        </w:rPr>
        <w:t>Chatham, UK. ISBN 0859544419</w:t>
      </w:r>
      <w:r w:rsidR="00622FE1" w:rsidRPr="002A78FB">
        <w:rPr>
          <w:rFonts w:ascii="Times New Roman" w:hAnsi="Times New Roman"/>
          <w:sz w:val="24"/>
          <w:szCs w:val="24"/>
        </w:rPr>
        <w:t>1996.</w:t>
      </w:r>
    </w:p>
    <w:p w14:paraId="79D41DF1" w14:textId="7FA021CA"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Mau KA. Preliminary study on the biochemical composition and microbial load of locally collected </w:t>
      </w:r>
      <w:r w:rsidRPr="002A78FB">
        <w:rPr>
          <w:rFonts w:ascii="Times New Roman" w:hAnsi="Times New Roman"/>
          <w:i/>
          <w:iCs/>
          <w:sz w:val="24"/>
          <w:szCs w:val="24"/>
        </w:rPr>
        <w:t>Nappi</w:t>
      </w:r>
      <w:r w:rsidRPr="002A78FB">
        <w:rPr>
          <w:rFonts w:ascii="Times New Roman" w:hAnsi="Times New Roman"/>
          <w:sz w:val="24"/>
          <w:szCs w:val="24"/>
        </w:rPr>
        <w:t xml:space="preserve">. Terminal paper (un published), Institute of Marine Sciences, University of Chittagong, Bangladesh. </w:t>
      </w:r>
      <w:r w:rsidR="00467C28" w:rsidRPr="002A78FB">
        <w:rPr>
          <w:rFonts w:ascii="Times New Roman" w:hAnsi="Times New Roman"/>
          <w:sz w:val="24"/>
          <w:szCs w:val="24"/>
        </w:rPr>
        <w:t>2012.</w:t>
      </w:r>
    </w:p>
    <w:p w14:paraId="598DA135" w14:textId="7E39C7E1"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 xml:space="preserve"> Montaño N, Gavino</w:t>
      </w:r>
      <w:r w:rsidR="00290DD1" w:rsidRPr="002A78FB">
        <w:rPr>
          <w:rFonts w:ascii="Times New Roman" w:hAnsi="Times New Roman"/>
          <w:sz w:val="24"/>
          <w:szCs w:val="24"/>
        </w:rPr>
        <w:t xml:space="preserve"> </w:t>
      </w:r>
      <w:r w:rsidRPr="002A78FB">
        <w:rPr>
          <w:rFonts w:ascii="Times New Roman" w:hAnsi="Times New Roman"/>
          <w:sz w:val="24"/>
          <w:szCs w:val="24"/>
        </w:rPr>
        <w:t>G &amp; Gavino V.</w:t>
      </w:r>
      <w:r w:rsidR="00290DD1" w:rsidRPr="002A78FB">
        <w:rPr>
          <w:rFonts w:ascii="Times New Roman" w:hAnsi="Times New Roman"/>
          <w:sz w:val="24"/>
          <w:szCs w:val="24"/>
        </w:rPr>
        <w:t xml:space="preserve"> </w:t>
      </w:r>
      <w:r w:rsidRPr="002A78FB">
        <w:rPr>
          <w:rFonts w:ascii="Times New Roman" w:hAnsi="Times New Roman"/>
          <w:sz w:val="24"/>
          <w:szCs w:val="24"/>
        </w:rPr>
        <w:t xml:space="preserve">Polyunsaturated fatty acid contents of some traditional </w:t>
      </w:r>
      <w:proofErr w:type="spellStart"/>
      <w:r w:rsidRPr="002A78FB">
        <w:rPr>
          <w:rFonts w:ascii="Times New Roman" w:hAnsi="Times New Roman"/>
          <w:sz w:val="24"/>
          <w:szCs w:val="24"/>
        </w:rPr>
        <w:t>fishand</w:t>
      </w:r>
      <w:proofErr w:type="spellEnd"/>
      <w:r w:rsidRPr="002A78FB">
        <w:rPr>
          <w:rFonts w:ascii="Times New Roman" w:hAnsi="Times New Roman"/>
          <w:sz w:val="24"/>
          <w:szCs w:val="24"/>
        </w:rPr>
        <w:t xml:space="preserve"> shrimp paste condiments of the Philippines. </w:t>
      </w:r>
      <w:proofErr w:type="spellStart"/>
      <w:r w:rsidRPr="002A78FB">
        <w:rPr>
          <w:rFonts w:ascii="Times New Roman" w:hAnsi="Times New Roman"/>
          <w:sz w:val="24"/>
          <w:szCs w:val="24"/>
        </w:rPr>
        <w:t>FoodChemistry</w:t>
      </w:r>
      <w:proofErr w:type="spellEnd"/>
      <w:r w:rsidR="00290DD1" w:rsidRPr="002A78FB">
        <w:rPr>
          <w:rFonts w:ascii="Times New Roman" w:hAnsi="Times New Roman"/>
          <w:sz w:val="24"/>
          <w:szCs w:val="24"/>
        </w:rPr>
        <w:t>. 2001,</w:t>
      </w:r>
      <w:r w:rsidRPr="002A78FB">
        <w:rPr>
          <w:rFonts w:ascii="Times New Roman" w:hAnsi="Times New Roman"/>
          <w:sz w:val="24"/>
          <w:szCs w:val="24"/>
        </w:rPr>
        <w:t xml:space="preserve"> 75(2). </w:t>
      </w:r>
      <w:hyperlink r:id="rId44" w:history="1">
        <w:r w:rsidRPr="002A78FB">
          <w:rPr>
            <w:rStyle w:val="Hyperlink"/>
            <w:rFonts w:ascii="Times New Roman" w:hAnsi="Times New Roman"/>
            <w:color w:val="auto"/>
            <w:sz w:val="24"/>
            <w:szCs w:val="24"/>
          </w:rPr>
          <w:t>https://doi.org/10.1016/S0308-8146(01)00126-1</w:t>
        </w:r>
      </w:hyperlink>
      <w:r w:rsidR="00290DD1" w:rsidRPr="002A78FB">
        <w:rPr>
          <w:rFonts w:ascii="Times New Roman" w:hAnsi="Times New Roman"/>
          <w:sz w:val="24"/>
          <w:szCs w:val="24"/>
        </w:rPr>
        <w:t>.</w:t>
      </w:r>
    </w:p>
    <w:p w14:paraId="296E556F" w14:textId="385F7FC7" w:rsidR="00A675FE" w:rsidRPr="002A78FB" w:rsidRDefault="00A675FE" w:rsidP="00A675FE">
      <w:pPr>
        <w:pStyle w:val="ListParagraph"/>
        <w:numPr>
          <w:ilvl w:val="0"/>
          <w:numId w:val="13"/>
        </w:numPr>
        <w:spacing w:after="0" w:line="360" w:lineRule="auto"/>
        <w:jc w:val="both"/>
        <w:rPr>
          <w:rFonts w:ascii="Times New Roman" w:hAnsi="Times New Roman"/>
          <w:sz w:val="24"/>
          <w:szCs w:val="24"/>
          <w:highlight w:val="yellow"/>
        </w:rPr>
      </w:pPr>
      <w:proofErr w:type="spellStart"/>
      <w:r w:rsidRPr="002A78FB">
        <w:rPr>
          <w:rFonts w:ascii="Times New Roman" w:hAnsi="Times New Roman"/>
          <w:sz w:val="24"/>
          <w:szCs w:val="24"/>
        </w:rPr>
        <w:t>Ilyanie</w:t>
      </w:r>
      <w:proofErr w:type="spellEnd"/>
      <w:r w:rsidRPr="002A78FB">
        <w:rPr>
          <w:rFonts w:ascii="Times New Roman" w:hAnsi="Times New Roman"/>
          <w:sz w:val="24"/>
          <w:szCs w:val="24"/>
        </w:rPr>
        <w:t xml:space="preserve"> HY, Huda-</w:t>
      </w:r>
      <w:proofErr w:type="spellStart"/>
      <w:r w:rsidRPr="002A78FB">
        <w:rPr>
          <w:rFonts w:ascii="Times New Roman" w:hAnsi="Times New Roman"/>
          <w:sz w:val="24"/>
          <w:szCs w:val="24"/>
        </w:rPr>
        <w:t>Faujan</w:t>
      </w:r>
      <w:proofErr w:type="spellEnd"/>
      <w:r w:rsidRPr="002A78FB">
        <w:rPr>
          <w:rFonts w:ascii="Times New Roman" w:hAnsi="Times New Roman"/>
          <w:sz w:val="24"/>
          <w:szCs w:val="24"/>
        </w:rPr>
        <w:t xml:space="preserve"> N &amp; Ida-</w:t>
      </w:r>
      <w:proofErr w:type="spellStart"/>
      <w:r w:rsidRPr="002A78FB">
        <w:rPr>
          <w:rFonts w:ascii="Times New Roman" w:hAnsi="Times New Roman"/>
          <w:sz w:val="24"/>
          <w:szCs w:val="24"/>
        </w:rPr>
        <w:t>Muryany</w:t>
      </w:r>
      <w:proofErr w:type="spellEnd"/>
      <w:r w:rsidRPr="002A78FB">
        <w:rPr>
          <w:rFonts w:ascii="Times New Roman" w:hAnsi="Times New Roman"/>
          <w:sz w:val="24"/>
          <w:szCs w:val="24"/>
        </w:rPr>
        <w:t xml:space="preserve"> MY. Comparative Proximate Composition of Malaysian Fermented Shrimp Products. Malaysian Applied Biology</w:t>
      </w:r>
      <w:r w:rsidR="00290DD1" w:rsidRPr="002A78FB">
        <w:rPr>
          <w:rFonts w:ascii="Times New Roman" w:hAnsi="Times New Roman"/>
          <w:sz w:val="24"/>
          <w:szCs w:val="24"/>
        </w:rPr>
        <w:t xml:space="preserve">. 2020, </w:t>
      </w:r>
      <w:r w:rsidRPr="002A78FB">
        <w:rPr>
          <w:rFonts w:ascii="Times New Roman" w:hAnsi="Times New Roman"/>
          <w:sz w:val="24"/>
          <w:szCs w:val="24"/>
        </w:rPr>
        <w:t>49(3), 139-144.</w:t>
      </w:r>
    </w:p>
    <w:p w14:paraId="08D03B60" w14:textId="374ED5C3"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proofErr w:type="spellStart"/>
      <w:r w:rsidRPr="002A78FB">
        <w:rPr>
          <w:rFonts w:ascii="Times New Roman" w:hAnsi="Times New Roman"/>
          <w:sz w:val="24"/>
          <w:szCs w:val="24"/>
        </w:rPr>
        <w:t>Hajeb</w:t>
      </w:r>
      <w:proofErr w:type="spellEnd"/>
      <w:r w:rsidRPr="002A78FB">
        <w:rPr>
          <w:rFonts w:ascii="Times New Roman" w:hAnsi="Times New Roman"/>
          <w:sz w:val="24"/>
          <w:szCs w:val="24"/>
        </w:rPr>
        <w:t xml:space="preserve"> P</w:t>
      </w:r>
      <w:r w:rsidR="00290DD1" w:rsidRPr="002A78FB">
        <w:rPr>
          <w:rFonts w:ascii="Times New Roman" w:hAnsi="Times New Roman"/>
          <w:sz w:val="24"/>
          <w:szCs w:val="24"/>
        </w:rPr>
        <w:t xml:space="preserve"> </w:t>
      </w:r>
      <w:r w:rsidRPr="002A78FB">
        <w:rPr>
          <w:rFonts w:ascii="Times New Roman" w:hAnsi="Times New Roman"/>
          <w:sz w:val="24"/>
          <w:szCs w:val="24"/>
        </w:rPr>
        <w:t>&amp; Jinap S</w:t>
      </w:r>
      <w:r w:rsidR="00290DD1" w:rsidRPr="002A78FB">
        <w:rPr>
          <w:rFonts w:ascii="Times New Roman" w:hAnsi="Times New Roman"/>
          <w:sz w:val="24"/>
          <w:szCs w:val="24"/>
        </w:rPr>
        <w:t xml:space="preserve">. </w:t>
      </w:r>
      <w:r w:rsidRPr="002A78FB">
        <w:rPr>
          <w:rFonts w:ascii="Times New Roman" w:hAnsi="Times New Roman"/>
          <w:sz w:val="24"/>
          <w:szCs w:val="24"/>
        </w:rPr>
        <w:t>Fermented Shrimp products as source of umami in Southeast Asia. Journal of Nutrition and Food Sciences</w:t>
      </w:r>
      <w:r w:rsidR="00290DD1" w:rsidRPr="002A78FB">
        <w:rPr>
          <w:rFonts w:ascii="Times New Roman" w:hAnsi="Times New Roman"/>
          <w:sz w:val="24"/>
          <w:szCs w:val="24"/>
        </w:rPr>
        <w:t xml:space="preserve">. 2012. </w:t>
      </w:r>
      <w:r w:rsidRPr="002A78FB">
        <w:rPr>
          <w:rFonts w:ascii="Times New Roman" w:hAnsi="Times New Roman"/>
          <w:sz w:val="24"/>
          <w:szCs w:val="24"/>
        </w:rPr>
        <w:t xml:space="preserve"> </w:t>
      </w:r>
      <w:hyperlink r:id="rId45" w:history="1">
        <w:r w:rsidRPr="002A78FB">
          <w:rPr>
            <w:rStyle w:val="Hyperlink"/>
            <w:rFonts w:ascii="Times New Roman" w:hAnsi="Times New Roman"/>
            <w:color w:val="auto"/>
            <w:sz w:val="24"/>
            <w:szCs w:val="24"/>
          </w:rPr>
          <w:t>https://doi.org/10.4172/2155-9600.S10-006</w:t>
        </w:r>
      </w:hyperlink>
      <w:r w:rsidR="00290DD1" w:rsidRPr="002A78FB">
        <w:rPr>
          <w:rFonts w:ascii="Times New Roman" w:hAnsi="Times New Roman"/>
          <w:sz w:val="24"/>
          <w:szCs w:val="24"/>
        </w:rPr>
        <w:t xml:space="preserve">. </w:t>
      </w:r>
    </w:p>
    <w:p w14:paraId="37828042" w14:textId="74A43001" w:rsidR="00A675FE" w:rsidRPr="002A78FB" w:rsidRDefault="00A675FE" w:rsidP="00A675FE">
      <w:pPr>
        <w:pStyle w:val="ListParagraph"/>
        <w:numPr>
          <w:ilvl w:val="0"/>
          <w:numId w:val="13"/>
        </w:numPr>
        <w:spacing w:after="0" w:line="360" w:lineRule="auto"/>
        <w:jc w:val="both"/>
        <w:rPr>
          <w:rFonts w:ascii="Times New Roman" w:hAnsi="Times New Roman"/>
          <w:sz w:val="24"/>
          <w:szCs w:val="24"/>
          <w:lang w:val="fr-FR"/>
        </w:rPr>
      </w:pPr>
      <w:r w:rsidRPr="002A78FB">
        <w:rPr>
          <w:rFonts w:ascii="Times New Roman" w:hAnsi="Times New Roman"/>
          <w:sz w:val="24"/>
          <w:szCs w:val="24"/>
          <w:lang w:val="fr-FR"/>
        </w:rPr>
        <w:t>Kohls</w:t>
      </w:r>
      <w:r w:rsidR="00290DD1" w:rsidRPr="002A78FB">
        <w:rPr>
          <w:rFonts w:ascii="Times New Roman" w:hAnsi="Times New Roman"/>
          <w:sz w:val="24"/>
          <w:szCs w:val="24"/>
        </w:rPr>
        <w:t xml:space="preserve"> </w:t>
      </w:r>
      <w:r w:rsidRPr="002A78FB">
        <w:rPr>
          <w:rFonts w:ascii="Times New Roman" w:hAnsi="Times New Roman"/>
          <w:sz w:val="24"/>
          <w:szCs w:val="24"/>
          <w:lang w:val="fr-FR"/>
        </w:rPr>
        <w:t>RL &amp; Uhl JN</w:t>
      </w:r>
      <w:r w:rsidR="00290DD1" w:rsidRPr="002A78FB">
        <w:rPr>
          <w:rFonts w:ascii="Times New Roman" w:hAnsi="Times New Roman"/>
          <w:sz w:val="24"/>
          <w:szCs w:val="24"/>
        </w:rPr>
        <w:t xml:space="preserve">. </w:t>
      </w:r>
      <w:r w:rsidRPr="002A78FB">
        <w:rPr>
          <w:rFonts w:ascii="Times New Roman" w:hAnsi="Times New Roman"/>
          <w:sz w:val="24"/>
          <w:szCs w:val="24"/>
          <w:lang w:val="fr-FR"/>
        </w:rPr>
        <w:t xml:space="preserve">Marketing of agricultural </w:t>
      </w:r>
      <w:proofErr w:type="spellStart"/>
      <w:r w:rsidRPr="002A78FB">
        <w:rPr>
          <w:rFonts w:ascii="Times New Roman" w:hAnsi="Times New Roman"/>
          <w:sz w:val="24"/>
          <w:szCs w:val="24"/>
          <w:lang w:val="fr-FR"/>
        </w:rPr>
        <w:t>products</w:t>
      </w:r>
      <w:proofErr w:type="spellEnd"/>
      <w:r w:rsidRPr="002A78FB">
        <w:rPr>
          <w:rFonts w:ascii="Times New Roman" w:hAnsi="Times New Roman"/>
          <w:sz w:val="24"/>
          <w:szCs w:val="24"/>
          <w:lang w:val="fr-FR"/>
        </w:rPr>
        <w:t xml:space="preserve"> (No. Ed. 9). </w:t>
      </w:r>
      <w:proofErr w:type="spellStart"/>
      <w:r w:rsidRPr="002A78FB">
        <w:rPr>
          <w:rFonts w:ascii="Times New Roman" w:hAnsi="Times New Roman"/>
          <w:sz w:val="24"/>
          <w:szCs w:val="24"/>
          <w:lang w:val="fr-FR"/>
        </w:rPr>
        <w:t>Prentice</w:t>
      </w:r>
      <w:proofErr w:type="spellEnd"/>
      <w:r w:rsidRPr="002A78FB">
        <w:rPr>
          <w:rFonts w:ascii="Times New Roman" w:hAnsi="Times New Roman"/>
          <w:sz w:val="24"/>
          <w:szCs w:val="24"/>
          <w:lang w:val="fr-FR"/>
        </w:rPr>
        <w:t>-Hall Inc.</w:t>
      </w:r>
      <w:r w:rsidR="00290DD1" w:rsidRPr="002A78FB">
        <w:rPr>
          <w:rFonts w:ascii="Times New Roman" w:hAnsi="Times New Roman"/>
          <w:sz w:val="24"/>
          <w:szCs w:val="24"/>
          <w:lang w:val="fr-FR"/>
        </w:rPr>
        <w:t xml:space="preserve"> 2002.</w:t>
      </w:r>
    </w:p>
    <w:p w14:paraId="247F282A" w14:textId="6FC0B6EA"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Walters D &amp; Lancaster G. Implementing value strategy through the value chain. Management Decision</w:t>
      </w:r>
      <w:r w:rsidR="00290DD1" w:rsidRPr="002A78FB">
        <w:rPr>
          <w:rFonts w:ascii="Times New Roman" w:hAnsi="Times New Roman"/>
          <w:sz w:val="24"/>
          <w:szCs w:val="24"/>
        </w:rPr>
        <w:t>. 2000,</w:t>
      </w:r>
      <w:r w:rsidRPr="002A78FB">
        <w:rPr>
          <w:rFonts w:ascii="Times New Roman" w:hAnsi="Times New Roman"/>
          <w:sz w:val="24"/>
          <w:szCs w:val="24"/>
        </w:rPr>
        <w:t xml:space="preserve"> 38(3), pp.160-178.</w:t>
      </w:r>
    </w:p>
    <w:p w14:paraId="3D3491F9" w14:textId="4A3BB4A2" w:rsidR="00A675FE" w:rsidRPr="002A78FB" w:rsidRDefault="00A675FE" w:rsidP="00A675FE">
      <w:pPr>
        <w:pStyle w:val="ListParagraph"/>
        <w:numPr>
          <w:ilvl w:val="0"/>
          <w:numId w:val="13"/>
        </w:numPr>
        <w:spacing w:after="0" w:line="360" w:lineRule="auto"/>
        <w:jc w:val="both"/>
        <w:rPr>
          <w:rFonts w:ascii="Times New Roman" w:hAnsi="Times New Roman"/>
          <w:sz w:val="24"/>
          <w:szCs w:val="24"/>
        </w:rPr>
      </w:pPr>
      <w:r w:rsidRPr="002A78FB">
        <w:rPr>
          <w:rFonts w:ascii="Times New Roman" w:hAnsi="Times New Roman"/>
          <w:sz w:val="24"/>
          <w:szCs w:val="24"/>
        </w:rPr>
        <w:t>Jacinto ER. A research framework on value chain analysis in small scale fisheries. In 10th Biennial Conference of the International Association for study of common property, Oaxaca, Mexico</w:t>
      </w:r>
      <w:r w:rsidR="00290DD1" w:rsidRPr="002A78FB">
        <w:rPr>
          <w:rFonts w:ascii="Times New Roman" w:hAnsi="Times New Roman"/>
          <w:sz w:val="24"/>
          <w:szCs w:val="24"/>
        </w:rPr>
        <w:t xml:space="preserve">. 2004, </w:t>
      </w:r>
      <w:r w:rsidRPr="002A78FB">
        <w:rPr>
          <w:rFonts w:ascii="Times New Roman" w:hAnsi="Times New Roman"/>
          <w:sz w:val="24"/>
          <w:szCs w:val="24"/>
        </w:rPr>
        <w:t>Vol. 27, pp. 9-13.</w:t>
      </w:r>
    </w:p>
    <w:p w14:paraId="1392ADFB" w14:textId="77777777" w:rsidR="00A675FE" w:rsidRPr="002A78FB" w:rsidRDefault="00A675FE" w:rsidP="00A675FE">
      <w:pPr>
        <w:pStyle w:val="ListParagraph"/>
        <w:spacing w:after="0" w:line="360" w:lineRule="auto"/>
        <w:jc w:val="both"/>
      </w:pPr>
    </w:p>
    <w:sectPr w:rsidR="00A675FE" w:rsidRPr="002A78FB" w:rsidSect="00A01183">
      <w:footerReference w:type="default" r:id="rId46"/>
      <w:type w:val="continuous"/>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4920C" w14:textId="77777777" w:rsidR="00A01183" w:rsidRDefault="00A01183" w:rsidP="00360868">
      <w:r>
        <w:separator/>
      </w:r>
    </w:p>
  </w:endnote>
  <w:endnote w:type="continuationSeparator" w:id="0">
    <w:p w14:paraId="3061579A" w14:textId="77777777" w:rsidR="00A01183" w:rsidRDefault="00A01183" w:rsidP="00360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pitch w:val="fixed"/>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28ED1" w14:textId="77777777" w:rsidR="002E7B6E" w:rsidRDefault="002E7B6E">
    <w:pPr>
      <w:pStyle w:val="Footer"/>
      <w:jc w:val="center"/>
    </w:pPr>
    <w:r>
      <w:fldChar w:fldCharType="begin"/>
    </w:r>
    <w:r>
      <w:instrText xml:space="preserve"> PAGE   \* MERGEFORMAT </w:instrText>
    </w:r>
    <w:r>
      <w:fldChar w:fldCharType="separate"/>
    </w:r>
    <w:r w:rsidR="006F5DB8">
      <w:rPr>
        <w:noProof/>
      </w:rPr>
      <w:t>1</w:t>
    </w:r>
    <w:r>
      <w:rPr>
        <w:noProof/>
      </w:rPr>
      <w:fldChar w:fldCharType="end"/>
    </w:r>
  </w:p>
  <w:p w14:paraId="5DDDD8D7" w14:textId="77777777" w:rsidR="002E7B6E" w:rsidRDefault="002E7B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EE2C4" w14:textId="77777777" w:rsidR="00A01183" w:rsidRDefault="00A01183" w:rsidP="00360868">
      <w:r>
        <w:separator/>
      </w:r>
    </w:p>
  </w:footnote>
  <w:footnote w:type="continuationSeparator" w:id="0">
    <w:p w14:paraId="1A85047F" w14:textId="77777777" w:rsidR="00A01183" w:rsidRDefault="00A01183" w:rsidP="003608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72314"/>
    <w:multiLevelType w:val="hybridMultilevel"/>
    <w:tmpl w:val="CF7C4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361DD8"/>
    <w:multiLevelType w:val="hybridMultilevel"/>
    <w:tmpl w:val="089EE92A"/>
    <w:lvl w:ilvl="0" w:tplc="6EECC6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2739D"/>
    <w:multiLevelType w:val="multilevel"/>
    <w:tmpl w:val="5AAE4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4F3FFA"/>
    <w:multiLevelType w:val="hybridMultilevel"/>
    <w:tmpl w:val="B0CE6B56"/>
    <w:lvl w:ilvl="0" w:tplc="CEA645B6">
      <w:start w:val="1"/>
      <w:numFmt w:val="upp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67E0520"/>
    <w:multiLevelType w:val="hybridMultilevel"/>
    <w:tmpl w:val="A3DCB9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E62DBE"/>
    <w:multiLevelType w:val="hybridMultilevel"/>
    <w:tmpl w:val="14F447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5846B3"/>
    <w:multiLevelType w:val="hybridMultilevel"/>
    <w:tmpl w:val="C4FA5D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0F1337"/>
    <w:multiLevelType w:val="hybridMultilevel"/>
    <w:tmpl w:val="A8569CA2"/>
    <w:lvl w:ilvl="0" w:tplc="897864E2">
      <w:start w:val="1"/>
      <w:numFmt w:val="upp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95274D8"/>
    <w:multiLevelType w:val="hybridMultilevel"/>
    <w:tmpl w:val="B2C82A3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4E27492"/>
    <w:multiLevelType w:val="hybridMultilevel"/>
    <w:tmpl w:val="62AE35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861DE9"/>
    <w:multiLevelType w:val="hybridMultilevel"/>
    <w:tmpl w:val="479C8E8A"/>
    <w:lvl w:ilvl="0" w:tplc="F9666014">
      <w:start w:val="1"/>
      <w:numFmt w:val="upperLetter"/>
      <w:lvlText w:val="%1."/>
      <w:lvlJc w:val="left"/>
      <w:pPr>
        <w:ind w:left="405" w:hanging="360"/>
      </w:pPr>
      <w:rPr>
        <w:rFonts w:hint="default"/>
        <w:b/>
      </w:rPr>
    </w:lvl>
    <w:lvl w:ilvl="1" w:tplc="20000019" w:tentative="1">
      <w:start w:val="1"/>
      <w:numFmt w:val="lowerLetter"/>
      <w:lvlText w:val="%2."/>
      <w:lvlJc w:val="left"/>
      <w:pPr>
        <w:ind w:left="1125" w:hanging="360"/>
      </w:pPr>
    </w:lvl>
    <w:lvl w:ilvl="2" w:tplc="2000001B" w:tentative="1">
      <w:start w:val="1"/>
      <w:numFmt w:val="lowerRoman"/>
      <w:lvlText w:val="%3."/>
      <w:lvlJc w:val="right"/>
      <w:pPr>
        <w:ind w:left="1845" w:hanging="180"/>
      </w:pPr>
    </w:lvl>
    <w:lvl w:ilvl="3" w:tplc="2000000F" w:tentative="1">
      <w:start w:val="1"/>
      <w:numFmt w:val="decimal"/>
      <w:lvlText w:val="%4."/>
      <w:lvlJc w:val="left"/>
      <w:pPr>
        <w:ind w:left="2565" w:hanging="360"/>
      </w:pPr>
    </w:lvl>
    <w:lvl w:ilvl="4" w:tplc="20000019" w:tentative="1">
      <w:start w:val="1"/>
      <w:numFmt w:val="lowerLetter"/>
      <w:lvlText w:val="%5."/>
      <w:lvlJc w:val="left"/>
      <w:pPr>
        <w:ind w:left="3285" w:hanging="360"/>
      </w:pPr>
    </w:lvl>
    <w:lvl w:ilvl="5" w:tplc="2000001B" w:tentative="1">
      <w:start w:val="1"/>
      <w:numFmt w:val="lowerRoman"/>
      <w:lvlText w:val="%6."/>
      <w:lvlJc w:val="right"/>
      <w:pPr>
        <w:ind w:left="4005" w:hanging="180"/>
      </w:pPr>
    </w:lvl>
    <w:lvl w:ilvl="6" w:tplc="2000000F" w:tentative="1">
      <w:start w:val="1"/>
      <w:numFmt w:val="decimal"/>
      <w:lvlText w:val="%7."/>
      <w:lvlJc w:val="left"/>
      <w:pPr>
        <w:ind w:left="4725" w:hanging="360"/>
      </w:pPr>
    </w:lvl>
    <w:lvl w:ilvl="7" w:tplc="20000019" w:tentative="1">
      <w:start w:val="1"/>
      <w:numFmt w:val="lowerLetter"/>
      <w:lvlText w:val="%8."/>
      <w:lvlJc w:val="left"/>
      <w:pPr>
        <w:ind w:left="5445" w:hanging="360"/>
      </w:pPr>
    </w:lvl>
    <w:lvl w:ilvl="8" w:tplc="2000001B" w:tentative="1">
      <w:start w:val="1"/>
      <w:numFmt w:val="lowerRoman"/>
      <w:lvlText w:val="%9."/>
      <w:lvlJc w:val="right"/>
      <w:pPr>
        <w:ind w:left="6165" w:hanging="180"/>
      </w:pPr>
    </w:lvl>
  </w:abstractNum>
  <w:abstractNum w:abstractNumId="11" w15:restartNumberingAfterBreak="0">
    <w:nsid w:val="4DD07A86"/>
    <w:multiLevelType w:val="hybridMultilevel"/>
    <w:tmpl w:val="C742C07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58BF6135"/>
    <w:multiLevelType w:val="hybridMultilevel"/>
    <w:tmpl w:val="60E6C938"/>
    <w:lvl w:ilvl="0" w:tplc="5D16704A">
      <w:start w:val="1"/>
      <w:numFmt w:val="upp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0A532C"/>
    <w:multiLevelType w:val="hybridMultilevel"/>
    <w:tmpl w:val="0FB4F2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93100291">
    <w:abstractNumId w:val="0"/>
  </w:num>
  <w:num w:numId="2" w16cid:durableId="1588149196">
    <w:abstractNumId w:val="9"/>
  </w:num>
  <w:num w:numId="3" w16cid:durableId="1170871658">
    <w:abstractNumId w:val="6"/>
  </w:num>
  <w:num w:numId="4" w16cid:durableId="1196043611">
    <w:abstractNumId w:val="5"/>
  </w:num>
  <w:num w:numId="5" w16cid:durableId="1179932222">
    <w:abstractNumId w:val="13"/>
  </w:num>
  <w:num w:numId="6" w16cid:durableId="1125536681">
    <w:abstractNumId w:val="2"/>
  </w:num>
  <w:num w:numId="7" w16cid:durableId="1187400805">
    <w:abstractNumId w:val="4"/>
  </w:num>
  <w:num w:numId="8" w16cid:durableId="1949968124">
    <w:abstractNumId w:val="3"/>
  </w:num>
  <w:num w:numId="9" w16cid:durableId="1164053583">
    <w:abstractNumId w:val="10"/>
  </w:num>
  <w:num w:numId="10" w16cid:durableId="1615551243">
    <w:abstractNumId w:val="7"/>
  </w:num>
  <w:num w:numId="11" w16cid:durableId="1986347881">
    <w:abstractNumId w:val="12"/>
  </w:num>
  <w:num w:numId="12" w16cid:durableId="2087529388">
    <w:abstractNumId w:val="8"/>
  </w:num>
  <w:num w:numId="13" w16cid:durableId="2076931082">
    <w:abstractNumId w:val="11"/>
  </w:num>
  <w:num w:numId="14" w16cid:durableId="13386572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3MjMwNzIwMrYwMTBQ0lEKTi0uzszPAykwNK4FAC0xSYMtAAAA"/>
  </w:docVars>
  <w:rsids>
    <w:rsidRoot w:val="00FC7F30"/>
    <w:rsid w:val="000014D8"/>
    <w:rsid w:val="000016D2"/>
    <w:rsid w:val="00005793"/>
    <w:rsid w:val="000130B9"/>
    <w:rsid w:val="00015C1C"/>
    <w:rsid w:val="0001623F"/>
    <w:rsid w:val="0001641D"/>
    <w:rsid w:val="000166FD"/>
    <w:rsid w:val="000203C8"/>
    <w:rsid w:val="00020EA1"/>
    <w:rsid w:val="00021695"/>
    <w:rsid w:val="000222C7"/>
    <w:rsid w:val="0002416E"/>
    <w:rsid w:val="0002597B"/>
    <w:rsid w:val="00032B1A"/>
    <w:rsid w:val="00032FB3"/>
    <w:rsid w:val="000331B8"/>
    <w:rsid w:val="00034C49"/>
    <w:rsid w:val="0003719C"/>
    <w:rsid w:val="0004396D"/>
    <w:rsid w:val="00044F48"/>
    <w:rsid w:val="000450E7"/>
    <w:rsid w:val="00052AF0"/>
    <w:rsid w:val="000548F0"/>
    <w:rsid w:val="00056192"/>
    <w:rsid w:val="0006193E"/>
    <w:rsid w:val="00065DEE"/>
    <w:rsid w:val="000714A9"/>
    <w:rsid w:val="000724C8"/>
    <w:rsid w:val="000739BC"/>
    <w:rsid w:val="00074149"/>
    <w:rsid w:val="00077633"/>
    <w:rsid w:val="00084DF2"/>
    <w:rsid w:val="00086848"/>
    <w:rsid w:val="000906B4"/>
    <w:rsid w:val="00090766"/>
    <w:rsid w:val="00093517"/>
    <w:rsid w:val="000A0D85"/>
    <w:rsid w:val="000A1B9A"/>
    <w:rsid w:val="000A2411"/>
    <w:rsid w:val="000A3443"/>
    <w:rsid w:val="000A3597"/>
    <w:rsid w:val="000A736E"/>
    <w:rsid w:val="000B2A2E"/>
    <w:rsid w:val="000B321E"/>
    <w:rsid w:val="000B3BDA"/>
    <w:rsid w:val="000B5313"/>
    <w:rsid w:val="000C35C6"/>
    <w:rsid w:val="000C74A4"/>
    <w:rsid w:val="000D1A8B"/>
    <w:rsid w:val="000D4821"/>
    <w:rsid w:val="000D65A0"/>
    <w:rsid w:val="000D6804"/>
    <w:rsid w:val="000E1A7A"/>
    <w:rsid w:val="000E44AB"/>
    <w:rsid w:val="000E6820"/>
    <w:rsid w:val="000E7235"/>
    <w:rsid w:val="000E7F14"/>
    <w:rsid w:val="000F1668"/>
    <w:rsid w:val="000F2CA7"/>
    <w:rsid w:val="001019F0"/>
    <w:rsid w:val="00102A2F"/>
    <w:rsid w:val="001036AA"/>
    <w:rsid w:val="0010471B"/>
    <w:rsid w:val="00106DBF"/>
    <w:rsid w:val="00106F1B"/>
    <w:rsid w:val="0011366E"/>
    <w:rsid w:val="00125F0A"/>
    <w:rsid w:val="00127EEC"/>
    <w:rsid w:val="00130318"/>
    <w:rsid w:val="00130473"/>
    <w:rsid w:val="0013070F"/>
    <w:rsid w:val="001314B6"/>
    <w:rsid w:val="00131CDE"/>
    <w:rsid w:val="00132785"/>
    <w:rsid w:val="00132AC0"/>
    <w:rsid w:val="00140FFC"/>
    <w:rsid w:val="00142AB6"/>
    <w:rsid w:val="001460B1"/>
    <w:rsid w:val="001476B3"/>
    <w:rsid w:val="001513E7"/>
    <w:rsid w:val="00151D04"/>
    <w:rsid w:val="00152013"/>
    <w:rsid w:val="00157010"/>
    <w:rsid w:val="00160B25"/>
    <w:rsid w:val="00161032"/>
    <w:rsid w:val="00163CBC"/>
    <w:rsid w:val="001659F9"/>
    <w:rsid w:val="00166537"/>
    <w:rsid w:val="001665D7"/>
    <w:rsid w:val="00166CA7"/>
    <w:rsid w:val="00167E5D"/>
    <w:rsid w:val="001707BF"/>
    <w:rsid w:val="00170DEB"/>
    <w:rsid w:val="00172EC7"/>
    <w:rsid w:val="00174CA1"/>
    <w:rsid w:val="00175B08"/>
    <w:rsid w:val="00181017"/>
    <w:rsid w:val="00183071"/>
    <w:rsid w:val="00185A86"/>
    <w:rsid w:val="001872AF"/>
    <w:rsid w:val="001901A8"/>
    <w:rsid w:val="001923E6"/>
    <w:rsid w:val="001968A3"/>
    <w:rsid w:val="001A02D2"/>
    <w:rsid w:val="001A12AD"/>
    <w:rsid w:val="001A2FF9"/>
    <w:rsid w:val="001A3CFE"/>
    <w:rsid w:val="001B17BF"/>
    <w:rsid w:val="001B4254"/>
    <w:rsid w:val="001B69E7"/>
    <w:rsid w:val="001C0083"/>
    <w:rsid w:val="001C099E"/>
    <w:rsid w:val="001C182D"/>
    <w:rsid w:val="001C1852"/>
    <w:rsid w:val="001C2ED6"/>
    <w:rsid w:val="001C7A54"/>
    <w:rsid w:val="001D54F0"/>
    <w:rsid w:val="001E12DA"/>
    <w:rsid w:val="001E36E7"/>
    <w:rsid w:val="001E46DD"/>
    <w:rsid w:val="001E49FC"/>
    <w:rsid w:val="001E562C"/>
    <w:rsid w:val="001E6100"/>
    <w:rsid w:val="001E6837"/>
    <w:rsid w:val="001F2348"/>
    <w:rsid w:val="001F68B5"/>
    <w:rsid w:val="00202CAA"/>
    <w:rsid w:val="00212C36"/>
    <w:rsid w:val="00213C60"/>
    <w:rsid w:val="002140F2"/>
    <w:rsid w:val="002172BC"/>
    <w:rsid w:val="0022158E"/>
    <w:rsid w:val="00227907"/>
    <w:rsid w:val="00234A96"/>
    <w:rsid w:val="00240969"/>
    <w:rsid w:val="00241A82"/>
    <w:rsid w:val="00243B92"/>
    <w:rsid w:val="0024528C"/>
    <w:rsid w:val="00245A4D"/>
    <w:rsid w:val="0025237E"/>
    <w:rsid w:val="00260CBA"/>
    <w:rsid w:val="0026371C"/>
    <w:rsid w:val="00263E75"/>
    <w:rsid w:val="00263F1C"/>
    <w:rsid w:val="0026457E"/>
    <w:rsid w:val="0026554D"/>
    <w:rsid w:val="00266387"/>
    <w:rsid w:val="00275373"/>
    <w:rsid w:val="00276085"/>
    <w:rsid w:val="00284E6A"/>
    <w:rsid w:val="00290DD1"/>
    <w:rsid w:val="00290FA8"/>
    <w:rsid w:val="002923D9"/>
    <w:rsid w:val="00295BB9"/>
    <w:rsid w:val="002A3DDD"/>
    <w:rsid w:val="002A3FE4"/>
    <w:rsid w:val="002A4E43"/>
    <w:rsid w:val="002A78FB"/>
    <w:rsid w:val="002B1A39"/>
    <w:rsid w:val="002B22E6"/>
    <w:rsid w:val="002B6A55"/>
    <w:rsid w:val="002C212A"/>
    <w:rsid w:val="002C34DD"/>
    <w:rsid w:val="002C5BA5"/>
    <w:rsid w:val="002C6AD4"/>
    <w:rsid w:val="002D1AFA"/>
    <w:rsid w:val="002D1B01"/>
    <w:rsid w:val="002D3991"/>
    <w:rsid w:val="002D4193"/>
    <w:rsid w:val="002D612E"/>
    <w:rsid w:val="002E0A0F"/>
    <w:rsid w:val="002E4DAC"/>
    <w:rsid w:val="002E7B6E"/>
    <w:rsid w:val="002F575B"/>
    <w:rsid w:val="002F5B49"/>
    <w:rsid w:val="002F71FE"/>
    <w:rsid w:val="002F7A3E"/>
    <w:rsid w:val="0030203E"/>
    <w:rsid w:val="00302B06"/>
    <w:rsid w:val="00306DE7"/>
    <w:rsid w:val="00314F1E"/>
    <w:rsid w:val="00320179"/>
    <w:rsid w:val="00320A30"/>
    <w:rsid w:val="00321642"/>
    <w:rsid w:val="00322F90"/>
    <w:rsid w:val="003240EC"/>
    <w:rsid w:val="00324C9D"/>
    <w:rsid w:val="00325913"/>
    <w:rsid w:val="003306BF"/>
    <w:rsid w:val="00333E98"/>
    <w:rsid w:val="00336FDD"/>
    <w:rsid w:val="00337820"/>
    <w:rsid w:val="00342954"/>
    <w:rsid w:val="0034649C"/>
    <w:rsid w:val="0034677D"/>
    <w:rsid w:val="00352995"/>
    <w:rsid w:val="00360868"/>
    <w:rsid w:val="003615AD"/>
    <w:rsid w:val="003673B5"/>
    <w:rsid w:val="00370394"/>
    <w:rsid w:val="003706D6"/>
    <w:rsid w:val="00371C15"/>
    <w:rsid w:val="0037464B"/>
    <w:rsid w:val="00383003"/>
    <w:rsid w:val="0038755D"/>
    <w:rsid w:val="003909D1"/>
    <w:rsid w:val="00392332"/>
    <w:rsid w:val="003938D4"/>
    <w:rsid w:val="00395846"/>
    <w:rsid w:val="003A3CF6"/>
    <w:rsid w:val="003B038B"/>
    <w:rsid w:val="003B2269"/>
    <w:rsid w:val="003B3629"/>
    <w:rsid w:val="003B3FDF"/>
    <w:rsid w:val="003B6E08"/>
    <w:rsid w:val="003B7B62"/>
    <w:rsid w:val="003C3680"/>
    <w:rsid w:val="003C6C2A"/>
    <w:rsid w:val="003D13F8"/>
    <w:rsid w:val="003D1778"/>
    <w:rsid w:val="003D1C0E"/>
    <w:rsid w:val="003D2674"/>
    <w:rsid w:val="003D429C"/>
    <w:rsid w:val="003D5780"/>
    <w:rsid w:val="003D746B"/>
    <w:rsid w:val="003E1EAB"/>
    <w:rsid w:val="003F1D2F"/>
    <w:rsid w:val="003F1F84"/>
    <w:rsid w:val="003F45B5"/>
    <w:rsid w:val="003F7145"/>
    <w:rsid w:val="003F7AB4"/>
    <w:rsid w:val="003F7F7C"/>
    <w:rsid w:val="00401ADF"/>
    <w:rsid w:val="00410056"/>
    <w:rsid w:val="0041394E"/>
    <w:rsid w:val="004171A2"/>
    <w:rsid w:val="00423190"/>
    <w:rsid w:val="004276AB"/>
    <w:rsid w:val="0043025A"/>
    <w:rsid w:val="00432B61"/>
    <w:rsid w:val="004330C1"/>
    <w:rsid w:val="0044389D"/>
    <w:rsid w:val="00444E2D"/>
    <w:rsid w:val="00445B2A"/>
    <w:rsid w:val="004531F4"/>
    <w:rsid w:val="00457620"/>
    <w:rsid w:val="00457FFB"/>
    <w:rsid w:val="00461421"/>
    <w:rsid w:val="00461C9C"/>
    <w:rsid w:val="004627A7"/>
    <w:rsid w:val="00463134"/>
    <w:rsid w:val="00463770"/>
    <w:rsid w:val="00467C28"/>
    <w:rsid w:val="00470224"/>
    <w:rsid w:val="00471E6D"/>
    <w:rsid w:val="004802A3"/>
    <w:rsid w:val="00480A93"/>
    <w:rsid w:val="0048112B"/>
    <w:rsid w:val="00485B55"/>
    <w:rsid w:val="0048689A"/>
    <w:rsid w:val="0049236E"/>
    <w:rsid w:val="00493188"/>
    <w:rsid w:val="004965BF"/>
    <w:rsid w:val="004969EB"/>
    <w:rsid w:val="004A3D70"/>
    <w:rsid w:val="004A3FCA"/>
    <w:rsid w:val="004B2413"/>
    <w:rsid w:val="004C3CFD"/>
    <w:rsid w:val="004C7355"/>
    <w:rsid w:val="004C7C8E"/>
    <w:rsid w:val="004D2729"/>
    <w:rsid w:val="004D2B0A"/>
    <w:rsid w:val="004D3A7E"/>
    <w:rsid w:val="004D6D54"/>
    <w:rsid w:val="004D7223"/>
    <w:rsid w:val="004E0035"/>
    <w:rsid w:val="004E374F"/>
    <w:rsid w:val="004E57C0"/>
    <w:rsid w:val="004E7345"/>
    <w:rsid w:val="004E7F08"/>
    <w:rsid w:val="004F16AD"/>
    <w:rsid w:val="004F543D"/>
    <w:rsid w:val="004F62C0"/>
    <w:rsid w:val="004F6A42"/>
    <w:rsid w:val="004F6B02"/>
    <w:rsid w:val="004F7F8C"/>
    <w:rsid w:val="005011A5"/>
    <w:rsid w:val="005013D9"/>
    <w:rsid w:val="00505CBB"/>
    <w:rsid w:val="0050658B"/>
    <w:rsid w:val="0050721D"/>
    <w:rsid w:val="00514154"/>
    <w:rsid w:val="0051418E"/>
    <w:rsid w:val="005153A5"/>
    <w:rsid w:val="00516986"/>
    <w:rsid w:val="00521E1B"/>
    <w:rsid w:val="005235FA"/>
    <w:rsid w:val="00525FF2"/>
    <w:rsid w:val="005262D5"/>
    <w:rsid w:val="00527375"/>
    <w:rsid w:val="00531750"/>
    <w:rsid w:val="00534C90"/>
    <w:rsid w:val="005352CF"/>
    <w:rsid w:val="00536138"/>
    <w:rsid w:val="00536B4C"/>
    <w:rsid w:val="0053775B"/>
    <w:rsid w:val="00537B3C"/>
    <w:rsid w:val="0054445C"/>
    <w:rsid w:val="00544921"/>
    <w:rsid w:val="0054494C"/>
    <w:rsid w:val="005474E5"/>
    <w:rsid w:val="005477AD"/>
    <w:rsid w:val="005515CF"/>
    <w:rsid w:val="005570E0"/>
    <w:rsid w:val="00557FD5"/>
    <w:rsid w:val="00562577"/>
    <w:rsid w:val="00562A27"/>
    <w:rsid w:val="00563A3E"/>
    <w:rsid w:val="0058291E"/>
    <w:rsid w:val="0058379A"/>
    <w:rsid w:val="00595FF2"/>
    <w:rsid w:val="00597DB6"/>
    <w:rsid w:val="005A65E6"/>
    <w:rsid w:val="005B3DF5"/>
    <w:rsid w:val="005B3E1F"/>
    <w:rsid w:val="005B63C8"/>
    <w:rsid w:val="005C023E"/>
    <w:rsid w:val="005C2A71"/>
    <w:rsid w:val="005C3107"/>
    <w:rsid w:val="005D1348"/>
    <w:rsid w:val="005D444A"/>
    <w:rsid w:val="005D74E0"/>
    <w:rsid w:val="005E2855"/>
    <w:rsid w:val="005E4127"/>
    <w:rsid w:val="005E4ACF"/>
    <w:rsid w:val="005E7D9A"/>
    <w:rsid w:val="005F152C"/>
    <w:rsid w:val="005F320F"/>
    <w:rsid w:val="005F32D3"/>
    <w:rsid w:val="005F3AA4"/>
    <w:rsid w:val="005F7350"/>
    <w:rsid w:val="00601F1B"/>
    <w:rsid w:val="00603EE7"/>
    <w:rsid w:val="006047CA"/>
    <w:rsid w:val="0061030F"/>
    <w:rsid w:val="00612509"/>
    <w:rsid w:val="0061304D"/>
    <w:rsid w:val="00613F67"/>
    <w:rsid w:val="0061603A"/>
    <w:rsid w:val="00622FE1"/>
    <w:rsid w:val="00624237"/>
    <w:rsid w:val="00631DC9"/>
    <w:rsid w:val="006349A1"/>
    <w:rsid w:val="0063718F"/>
    <w:rsid w:val="00640F7B"/>
    <w:rsid w:val="00642472"/>
    <w:rsid w:val="00646698"/>
    <w:rsid w:val="0064762F"/>
    <w:rsid w:val="006530CD"/>
    <w:rsid w:val="00653243"/>
    <w:rsid w:val="00657494"/>
    <w:rsid w:val="0066010A"/>
    <w:rsid w:val="00660F9A"/>
    <w:rsid w:val="0066504A"/>
    <w:rsid w:val="00667887"/>
    <w:rsid w:val="00671E55"/>
    <w:rsid w:val="00674D63"/>
    <w:rsid w:val="00675FA2"/>
    <w:rsid w:val="00683E39"/>
    <w:rsid w:val="006848B4"/>
    <w:rsid w:val="0068621D"/>
    <w:rsid w:val="006871F9"/>
    <w:rsid w:val="00690C3D"/>
    <w:rsid w:val="006922A4"/>
    <w:rsid w:val="0069490C"/>
    <w:rsid w:val="00695AA2"/>
    <w:rsid w:val="00695AA5"/>
    <w:rsid w:val="00696CA2"/>
    <w:rsid w:val="006A27F1"/>
    <w:rsid w:val="006A4099"/>
    <w:rsid w:val="006A5DA0"/>
    <w:rsid w:val="006B2FAE"/>
    <w:rsid w:val="006B55CD"/>
    <w:rsid w:val="006C62C7"/>
    <w:rsid w:val="006D397D"/>
    <w:rsid w:val="006D7724"/>
    <w:rsid w:val="006E2BDE"/>
    <w:rsid w:val="006E631D"/>
    <w:rsid w:val="006F1352"/>
    <w:rsid w:val="006F24A8"/>
    <w:rsid w:val="006F31F2"/>
    <w:rsid w:val="006F359F"/>
    <w:rsid w:val="006F5DB8"/>
    <w:rsid w:val="006F61BE"/>
    <w:rsid w:val="00701140"/>
    <w:rsid w:val="00702765"/>
    <w:rsid w:val="007033BB"/>
    <w:rsid w:val="00704D7F"/>
    <w:rsid w:val="00705D28"/>
    <w:rsid w:val="00706EF5"/>
    <w:rsid w:val="0070724C"/>
    <w:rsid w:val="00707606"/>
    <w:rsid w:val="00707E51"/>
    <w:rsid w:val="007136CE"/>
    <w:rsid w:val="00721CA9"/>
    <w:rsid w:val="0072396D"/>
    <w:rsid w:val="0072593D"/>
    <w:rsid w:val="007312C9"/>
    <w:rsid w:val="00736122"/>
    <w:rsid w:val="00740FAF"/>
    <w:rsid w:val="00742710"/>
    <w:rsid w:val="00743751"/>
    <w:rsid w:val="00745403"/>
    <w:rsid w:val="0075359A"/>
    <w:rsid w:val="00761C6A"/>
    <w:rsid w:val="0076633E"/>
    <w:rsid w:val="007721C2"/>
    <w:rsid w:val="00772360"/>
    <w:rsid w:val="00772377"/>
    <w:rsid w:val="00772868"/>
    <w:rsid w:val="007763F9"/>
    <w:rsid w:val="00776B35"/>
    <w:rsid w:val="0078175B"/>
    <w:rsid w:val="00782C86"/>
    <w:rsid w:val="00783660"/>
    <w:rsid w:val="007837EB"/>
    <w:rsid w:val="00792416"/>
    <w:rsid w:val="00792A4D"/>
    <w:rsid w:val="007A2496"/>
    <w:rsid w:val="007A5C10"/>
    <w:rsid w:val="007B0086"/>
    <w:rsid w:val="007B1CE4"/>
    <w:rsid w:val="007B37AF"/>
    <w:rsid w:val="007B3B27"/>
    <w:rsid w:val="007B4743"/>
    <w:rsid w:val="007B4C63"/>
    <w:rsid w:val="007B5D71"/>
    <w:rsid w:val="007B638B"/>
    <w:rsid w:val="007C37C1"/>
    <w:rsid w:val="007C3B6D"/>
    <w:rsid w:val="007C7154"/>
    <w:rsid w:val="007D25B9"/>
    <w:rsid w:val="007E3F9F"/>
    <w:rsid w:val="007E6D1D"/>
    <w:rsid w:val="007F3332"/>
    <w:rsid w:val="007F3F51"/>
    <w:rsid w:val="007F4BD9"/>
    <w:rsid w:val="007F548F"/>
    <w:rsid w:val="007F5934"/>
    <w:rsid w:val="007F5FF7"/>
    <w:rsid w:val="007F6C38"/>
    <w:rsid w:val="00801025"/>
    <w:rsid w:val="008038AD"/>
    <w:rsid w:val="00804628"/>
    <w:rsid w:val="00807683"/>
    <w:rsid w:val="0081016E"/>
    <w:rsid w:val="008138CE"/>
    <w:rsid w:val="0081390A"/>
    <w:rsid w:val="008219BC"/>
    <w:rsid w:val="00822493"/>
    <w:rsid w:val="008240E1"/>
    <w:rsid w:val="0082413B"/>
    <w:rsid w:val="0082567B"/>
    <w:rsid w:val="00826023"/>
    <w:rsid w:val="00827D51"/>
    <w:rsid w:val="008307F3"/>
    <w:rsid w:val="008314FF"/>
    <w:rsid w:val="00831A97"/>
    <w:rsid w:val="00831F89"/>
    <w:rsid w:val="008321FA"/>
    <w:rsid w:val="008330A5"/>
    <w:rsid w:val="008366E8"/>
    <w:rsid w:val="00837BF1"/>
    <w:rsid w:val="00840F49"/>
    <w:rsid w:val="0085011D"/>
    <w:rsid w:val="00851053"/>
    <w:rsid w:val="0085392B"/>
    <w:rsid w:val="008565F9"/>
    <w:rsid w:val="0085716B"/>
    <w:rsid w:val="008574A1"/>
    <w:rsid w:val="00863E30"/>
    <w:rsid w:val="00864795"/>
    <w:rsid w:val="008651B8"/>
    <w:rsid w:val="00866EBE"/>
    <w:rsid w:val="00870F32"/>
    <w:rsid w:val="00872271"/>
    <w:rsid w:val="0087259E"/>
    <w:rsid w:val="008768A0"/>
    <w:rsid w:val="00880500"/>
    <w:rsid w:val="00884CEA"/>
    <w:rsid w:val="0088543F"/>
    <w:rsid w:val="00887781"/>
    <w:rsid w:val="00887D91"/>
    <w:rsid w:val="00896261"/>
    <w:rsid w:val="008977DD"/>
    <w:rsid w:val="008A0133"/>
    <w:rsid w:val="008A3271"/>
    <w:rsid w:val="008B1A0B"/>
    <w:rsid w:val="008B35DC"/>
    <w:rsid w:val="008B4DA5"/>
    <w:rsid w:val="008B65D7"/>
    <w:rsid w:val="008C0A59"/>
    <w:rsid w:val="008C4DE8"/>
    <w:rsid w:val="008C510C"/>
    <w:rsid w:val="008D1A11"/>
    <w:rsid w:val="008D205E"/>
    <w:rsid w:val="008D3054"/>
    <w:rsid w:val="008D36BF"/>
    <w:rsid w:val="008E33FC"/>
    <w:rsid w:val="008E3435"/>
    <w:rsid w:val="008E3E10"/>
    <w:rsid w:val="008E65C0"/>
    <w:rsid w:val="008E7F6D"/>
    <w:rsid w:val="008F210F"/>
    <w:rsid w:val="008F2AC2"/>
    <w:rsid w:val="008F798D"/>
    <w:rsid w:val="00900B57"/>
    <w:rsid w:val="0090127B"/>
    <w:rsid w:val="00901545"/>
    <w:rsid w:val="00901A3F"/>
    <w:rsid w:val="0090260A"/>
    <w:rsid w:val="00903C9C"/>
    <w:rsid w:val="00910350"/>
    <w:rsid w:val="00911190"/>
    <w:rsid w:val="00911289"/>
    <w:rsid w:val="00911A6F"/>
    <w:rsid w:val="00911AA3"/>
    <w:rsid w:val="009133A3"/>
    <w:rsid w:val="00914412"/>
    <w:rsid w:val="00916334"/>
    <w:rsid w:val="009165F2"/>
    <w:rsid w:val="00920316"/>
    <w:rsid w:val="00920630"/>
    <w:rsid w:val="009228C9"/>
    <w:rsid w:val="00922E36"/>
    <w:rsid w:val="00926E94"/>
    <w:rsid w:val="0093115F"/>
    <w:rsid w:val="00931788"/>
    <w:rsid w:val="0093416D"/>
    <w:rsid w:val="00935A47"/>
    <w:rsid w:val="009433D8"/>
    <w:rsid w:val="00955971"/>
    <w:rsid w:val="009569BC"/>
    <w:rsid w:val="0095740F"/>
    <w:rsid w:val="00961196"/>
    <w:rsid w:val="00964693"/>
    <w:rsid w:val="00965F16"/>
    <w:rsid w:val="00973D9D"/>
    <w:rsid w:val="009757B7"/>
    <w:rsid w:val="00980E5E"/>
    <w:rsid w:val="00980EBF"/>
    <w:rsid w:val="009822F7"/>
    <w:rsid w:val="00984305"/>
    <w:rsid w:val="00996635"/>
    <w:rsid w:val="00997B48"/>
    <w:rsid w:val="009A2608"/>
    <w:rsid w:val="009A382C"/>
    <w:rsid w:val="009A4F57"/>
    <w:rsid w:val="009B345C"/>
    <w:rsid w:val="009B5A23"/>
    <w:rsid w:val="009B64BD"/>
    <w:rsid w:val="009B7EC8"/>
    <w:rsid w:val="009C0975"/>
    <w:rsid w:val="009C14F9"/>
    <w:rsid w:val="009C3D17"/>
    <w:rsid w:val="009C41D5"/>
    <w:rsid w:val="009C56A7"/>
    <w:rsid w:val="009C7F07"/>
    <w:rsid w:val="009D0712"/>
    <w:rsid w:val="009D5CB3"/>
    <w:rsid w:val="009D6995"/>
    <w:rsid w:val="009E53EC"/>
    <w:rsid w:val="009E606B"/>
    <w:rsid w:val="009E63D2"/>
    <w:rsid w:val="009F0110"/>
    <w:rsid w:val="009F3CDE"/>
    <w:rsid w:val="009F423D"/>
    <w:rsid w:val="009F439C"/>
    <w:rsid w:val="009F5626"/>
    <w:rsid w:val="009F5A9F"/>
    <w:rsid w:val="00A01183"/>
    <w:rsid w:val="00A03E55"/>
    <w:rsid w:val="00A058DD"/>
    <w:rsid w:val="00A0643C"/>
    <w:rsid w:val="00A129BE"/>
    <w:rsid w:val="00A14268"/>
    <w:rsid w:val="00A1456E"/>
    <w:rsid w:val="00A14DEA"/>
    <w:rsid w:val="00A159EF"/>
    <w:rsid w:val="00A20A30"/>
    <w:rsid w:val="00A221CF"/>
    <w:rsid w:val="00A25939"/>
    <w:rsid w:val="00A27571"/>
    <w:rsid w:val="00A277E2"/>
    <w:rsid w:val="00A27DC3"/>
    <w:rsid w:val="00A309A3"/>
    <w:rsid w:val="00A31DB5"/>
    <w:rsid w:val="00A324DB"/>
    <w:rsid w:val="00A33C40"/>
    <w:rsid w:val="00A36843"/>
    <w:rsid w:val="00A40025"/>
    <w:rsid w:val="00A42455"/>
    <w:rsid w:val="00A42996"/>
    <w:rsid w:val="00A43FA4"/>
    <w:rsid w:val="00A52870"/>
    <w:rsid w:val="00A532DB"/>
    <w:rsid w:val="00A56ACE"/>
    <w:rsid w:val="00A62434"/>
    <w:rsid w:val="00A632D9"/>
    <w:rsid w:val="00A675FE"/>
    <w:rsid w:val="00A70E71"/>
    <w:rsid w:val="00A719F0"/>
    <w:rsid w:val="00A71A73"/>
    <w:rsid w:val="00A7229D"/>
    <w:rsid w:val="00A72832"/>
    <w:rsid w:val="00A751C9"/>
    <w:rsid w:val="00A75C39"/>
    <w:rsid w:val="00A76C87"/>
    <w:rsid w:val="00A776F0"/>
    <w:rsid w:val="00A8139A"/>
    <w:rsid w:val="00A841CB"/>
    <w:rsid w:val="00A84978"/>
    <w:rsid w:val="00A87C8E"/>
    <w:rsid w:val="00AA0420"/>
    <w:rsid w:val="00AA56F8"/>
    <w:rsid w:val="00AA667D"/>
    <w:rsid w:val="00AA7019"/>
    <w:rsid w:val="00AA7FD4"/>
    <w:rsid w:val="00AB6479"/>
    <w:rsid w:val="00AB78F4"/>
    <w:rsid w:val="00AB7BEC"/>
    <w:rsid w:val="00AC3495"/>
    <w:rsid w:val="00AC38A8"/>
    <w:rsid w:val="00AC5E47"/>
    <w:rsid w:val="00AC764A"/>
    <w:rsid w:val="00AD1D0B"/>
    <w:rsid w:val="00AD2EC9"/>
    <w:rsid w:val="00AD5F5D"/>
    <w:rsid w:val="00AE10DC"/>
    <w:rsid w:val="00AE3D44"/>
    <w:rsid w:val="00AE47F2"/>
    <w:rsid w:val="00AF0AFA"/>
    <w:rsid w:val="00AF2ED6"/>
    <w:rsid w:val="00AF704A"/>
    <w:rsid w:val="00B0035A"/>
    <w:rsid w:val="00B008C1"/>
    <w:rsid w:val="00B00EAA"/>
    <w:rsid w:val="00B0245D"/>
    <w:rsid w:val="00B034AE"/>
    <w:rsid w:val="00B1229A"/>
    <w:rsid w:val="00B235BF"/>
    <w:rsid w:val="00B25F2D"/>
    <w:rsid w:val="00B267AC"/>
    <w:rsid w:val="00B3506F"/>
    <w:rsid w:val="00B363A0"/>
    <w:rsid w:val="00B4096D"/>
    <w:rsid w:val="00B41697"/>
    <w:rsid w:val="00B433D3"/>
    <w:rsid w:val="00B44D1A"/>
    <w:rsid w:val="00B5064E"/>
    <w:rsid w:val="00B543BF"/>
    <w:rsid w:val="00B54CA0"/>
    <w:rsid w:val="00B64C6C"/>
    <w:rsid w:val="00B65273"/>
    <w:rsid w:val="00B65D44"/>
    <w:rsid w:val="00B66E1E"/>
    <w:rsid w:val="00B75757"/>
    <w:rsid w:val="00B77949"/>
    <w:rsid w:val="00B803C2"/>
    <w:rsid w:val="00B81644"/>
    <w:rsid w:val="00B8261B"/>
    <w:rsid w:val="00B837C6"/>
    <w:rsid w:val="00B837DB"/>
    <w:rsid w:val="00B91247"/>
    <w:rsid w:val="00B921A4"/>
    <w:rsid w:val="00B962ED"/>
    <w:rsid w:val="00B969A6"/>
    <w:rsid w:val="00BA1DA4"/>
    <w:rsid w:val="00BA20D5"/>
    <w:rsid w:val="00BA7C5A"/>
    <w:rsid w:val="00BB40E4"/>
    <w:rsid w:val="00BB4436"/>
    <w:rsid w:val="00BB4638"/>
    <w:rsid w:val="00BB5D12"/>
    <w:rsid w:val="00BC115E"/>
    <w:rsid w:val="00BC1BB5"/>
    <w:rsid w:val="00BC1E85"/>
    <w:rsid w:val="00BC73EB"/>
    <w:rsid w:val="00BC7EAD"/>
    <w:rsid w:val="00BD2C1D"/>
    <w:rsid w:val="00BD579B"/>
    <w:rsid w:val="00BD6191"/>
    <w:rsid w:val="00BD6744"/>
    <w:rsid w:val="00BD675D"/>
    <w:rsid w:val="00BD6F03"/>
    <w:rsid w:val="00BE3276"/>
    <w:rsid w:val="00BE58E3"/>
    <w:rsid w:val="00BF3936"/>
    <w:rsid w:val="00BF4E93"/>
    <w:rsid w:val="00BF7D56"/>
    <w:rsid w:val="00C01341"/>
    <w:rsid w:val="00C03BF1"/>
    <w:rsid w:val="00C12257"/>
    <w:rsid w:val="00C12303"/>
    <w:rsid w:val="00C12E4F"/>
    <w:rsid w:val="00C160BD"/>
    <w:rsid w:val="00C170B1"/>
    <w:rsid w:val="00C22698"/>
    <w:rsid w:val="00C25204"/>
    <w:rsid w:val="00C274D2"/>
    <w:rsid w:val="00C31DB4"/>
    <w:rsid w:val="00C3269D"/>
    <w:rsid w:val="00C32F96"/>
    <w:rsid w:val="00C33184"/>
    <w:rsid w:val="00C3514E"/>
    <w:rsid w:val="00C35505"/>
    <w:rsid w:val="00C35B10"/>
    <w:rsid w:val="00C364E8"/>
    <w:rsid w:val="00C57988"/>
    <w:rsid w:val="00C60382"/>
    <w:rsid w:val="00C63822"/>
    <w:rsid w:val="00C7011F"/>
    <w:rsid w:val="00C70987"/>
    <w:rsid w:val="00C756E7"/>
    <w:rsid w:val="00C80DB7"/>
    <w:rsid w:val="00C817C1"/>
    <w:rsid w:val="00C81F96"/>
    <w:rsid w:val="00C8241B"/>
    <w:rsid w:val="00C8735A"/>
    <w:rsid w:val="00CA15FD"/>
    <w:rsid w:val="00CA3791"/>
    <w:rsid w:val="00CA37E4"/>
    <w:rsid w:val="00CA5051"/>
    <w:rsid w:val="00CA6C72"/>
    <w:rsid w:val="00CC10AD"/>
    <w:rsid w:val="00CC299D"/>
    <w:rsid w:val="00CC2B8D"/>
    <w:rsid w:val="00CC6F81"/>
    <w:rsid w:val="00CD45F5"/>
    <w:rsid w:val="00CD56E4"/>
    <w:rsid w:val="00CE063D"/>
    <w:rsid w:val="00CE157C"/>
    <w:rsid w:val="00CF1C56"/>
    <w:rsid w:val="00CF26B6"/>
    <w:rsid w:val="00CF3DB9"/>
    <w:rsid w:val="00CF5B4A"/>
    <w:rsid w:val="00D004D3"/>
    <w:rsid w:val="00D014CB"/>
    <w:rsid w:val="00D020C4"/>
    <w:rsid w:val="00D069C4"/>
    <w:rsid w:val="00D07F4A"/>
    <w:rsid w:val="00D10289"/>
    <w:rsid w:val="00D10762"/>
    <w:rsid w:val="00D1422A"/>
    <w:rsid w:val="00D14A5C"/>
    <w:rsid w:val="00D2052C"/>
    <w:rsid w:val="00D2521E"/>
    <w:rsid w:val="00D27C00"/>
    <w:rsid w:val="00D31631"/>
    <w:rsid w:val="00D32989"/>
    <w:rsid w:val="00D331D1"/>
    <w:rsid w:val="00D33279"/>
    <w:rsid w:val="00D3379F"/>
    <w:rsid w:val="00D3402B"/>
    <w:rsid w:val="00D37B02"/>
    <w:rsid w:val="00D41A74"/>
    <w:rsid w:val="00D42E57"/>
    <w:rsid w:val="00D43D56"/>
    <w:rsid w:val="00D464D8"/>
    <w:rsid w:val="00D46764"/>
    <w:rsid w:val="00D51B8A"/>
    <w:rsid w:val="00D52409"/>
    <w:rsid w:val="00D53EAF"/>
    <w:rsid w:val="00D61D43"/>
    <w:rsid w:val="00D648D2"/>
    <w:rsid w:val="00D71E25"/>
    <w:rsid w:val="00D739F8"/>
    <w:rsid w:val="00D73F71"/>
    <w:rsid w:val="00D75476"/>
    <w:rsid w:val="00D75D9C"/>
    <w:rsid w:val="00D77E80"/>
    <w:rsid w:val="00D802C5"/>
    <w:rsid w:val="00D831FC"/>
    <w:rsid w:val="00D83447"/>
    <w:rsid w:val="00D842DA"/>
    <w:rsid w:val="00D85D0E"/>
    <w:rsid w:val="00D92941"/>
    <w:rsid w:val="00D92FF6"/>
    <w:rsid w:val="00D930FD"/>
    <w:rsid w:val="00D9364C"/>
    <w:rsid w:val="00DA23F0"/>
    <w:rsid w:val="00DA39E0"/>
    <w:rsid w:val="00DA6BC6"/>
    <w:rsid w:val="00DA6F74"/>
    <w:rsid w:val="00DB069B"/>
    <w:rsid w:val="00DB0A89"/>
    <w:rsid w:val="00DB30EF"/>
    <w:rsid w:val="00DB7504"/>
    <w:rsid w:val="00DC4977"/>
    <w:rsid w:val="00DC5BB0"/>
    <w:rsid w:val="00DD03AD"/>
    <w:rsid w:val="00DD6145"/>
    <w:rsid w:val="00DD7ED6"/>
    <w:rsid w:val="00DE36D0"/>
    <w:rsid w:val="00DE3EC9"/>
    <w:rsid w:val="00DE7CBF"/>
    <w:rsid w:val="00DF4566"/>
    <w:rsid w:val="00DF49F1"/>
    <w:rsid w:val="00DF7ADD"/>
    <w:rsid w:val="00DF7D05"/>
    <w:rsid w:val="00E0586A"/>
    <w:rsid w:val="00E070D5"/>
    <w:rsid w:val="00E137A8"/>
    <w:rsid w:val="00E13D10"/>
    <w:rsid w:val="00E14F88"/>
    <w:rsid w:val="00E14FB5"/>
    <w:rsid w:val="00E23A01"/>
    <w:rsid w:val="00E30C1F"/>
    <w:rsid w:val="00E31E53"/>
    <w:rsid w:val="00E3642C"/>
    <w:rsid w:val="00E37127"/>
    <w:rsid w:val="00E401CA"/>
    <w:rsid w:val="00E4198D"/>
    <w:rsid w:val="00E42652"/>
    <w:rsid w:val="00E45AF3"/>
    <w:rsid w:val="00E5295A"/>
    <w:rsid w:val="00E5313F"/>
    <w:rsid w:val="00E53D2A"/>
    <w:rsid w:val="00E569E0"/>
    <w:rsid w:val="00E57618"/>
    <w:rsid w:val="00E61628"/>
    <w:rsid w:val="00E6734A"/>
    <w:rsid w:val="00E6769B"/>
    <w:rsid w:val="00E72D9D"/>
    <w:rsid w:val="00E82B49"/>
    <w:rsid w:val="00E83509"/>
    <w:rsid w:val="00E8610A"/>
    <w:rsid w:val="00E879CC"/>
    <w:rsid w:val="00E91236"/>
    <w:rsid w:val="00E94801"/>
    <w:rsid w:val="00E94BB5"/>
    <w:rsid w:val="00E95BF0"/>
    <w:rsid w:val="00EA5EDB"/>
    <w:rsid w:val="00EB5720"/>
    <w:rsid w:val="00EB74FD"/>
    <w:rsid w:val="00EC4AF5"/>
    <w:rsid w:val="00EC5534"/>
    <w:rsid w:val="00ED1B11"/>
    <w:rsid w:val="00ED5DD8"/>
    <w:rsid w:val="00ED6734"/>
    <w:rsid w:val="00ED75EB"/>
    <w:rsid w:val="00EE1DE9"/>
    <w:rsid w:val="00EE4BFF"/>
    <w:rsid w:val="00EE5108"/>
    <w:rsid w:val="00EE5BDD"/>
    <w:rsid w:val="00EE5F26"/>
    <w:rsid w:val="00EE63AD"/>
    <w:rsid w:val="00EF0051"/>
    <w:rsid w:val="00EF21FE"/>
    <w:rsid w:val="00F01D27"/>
    <w:rsid w:val="00F11B5B"/>
    <w:rsid w:val="00F13782"/>
    <w:rsid w:val="00F139A2"/>
    <w:rsid w:val="00F15202"/>
    <w:rsid w:val="00F16F49"/>
    <w:rsid w:val="00F2312B"/>
    <w:rsid w:val="00F23B82"/>
    <w:rsid w:val="00F25412"/>
    <w:rsid w:val="00F27096"/>
    <w:rsid w:val="00F30645"/>
    <w:rsid w:val="00F36C7B"/>
    <w:rsid w:val="00F401E3"/>
    <w:rsid w:val="00F4332E"/>
    <w:rsid w:val="00F44F8D"/>
    <w:rsid w:val="00F456F9"/>
    <w:rsid w:val="00F45D12"/>
    <w:rsid w:val="00F4661F"/>
    <w:rsid w:val="00F46713"/>
    <w:rsid w:val="00F47087"/>
    <w:rsid w:val="00F55B9D"/>
    <w:rsid w:val="00F56825"/>
    <w:rsid w:val="00F60D58"/>
    <w:rsid w:val="00F640FD"/>
    <w:rsid w:val="00F643F9"/>
    <w:rsid w:val="00F64BFF"/>
    <w:rsid w:val="00F70305"/>
    <w:rsid w:val="00F7305C"/>
    <w:rsid w:val="00F761C1"/>
    <w:rsid w:val="00F776A3"/>
    <w:rsid w:val="00F81EAA"/>
    <w:rsid w:val="00F86A91"/>
    <w:rsid w:val="00F87D7E"/>
    <w:rsid w:val="00F905D3"/>
    <w:rsid w:val="00F9158F"/>
    <w:rsid w:val="00F9205A"/>
    <w:rsid w:val="00F927D7"/>
    <w:rsid w:val="00F930FD"/>
    <w:rsid w:val="00FB484E"/>
    <w:rsid w:val="00FB7175"/>
    <w:rsid w:val="00FC3B15"/>
    <w:rsid w:val="00FC3D78"/>
    <w:rsid w:val="00FC68FB"/>
    <w:rsid w:val="00FC6B0C"/>
    <w:rsid w:val="00FC7F30"/>
    <w:rsid w:val="00FD03F6"/>
    <w:rsid w:val="00FE3FBA"/>
    <w:rsid w:val="00FE48F1"/>
    <w:rsid w:val="00FF2834"/>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6DCF91"/>
  <w15:docId w15:val="{B005AA93-08C5-4C3F-96B4-181E7B4C9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71A73"/>
    <w:pPr>
      <w:autoSpaceDE w:val="0"/>
      <w:autoSpaceDN w:val="0"/>
      <w:adjustRightInd w:val="0"/>
    </w:pPr>
    <w:rPr>
      <w:rFonts w:eastAsia="Calibri"/>
      <w:color w:val="000000"/>
      <w:sz w:val="24"/>
      <w:szCs w:val="24"/>
      <w:lang w:bidi="bn-BD"/>
    </w:rPr>
  </w:style>
  <w:style w:type="character" w:customStyle="1" w:styleId="3oh-">
    <w:name w:val="_3oh-"/>
    <w:rsid w:val="00A71A73"/>
  </w:style>
  <w:style w:type="character" w:styleId="Hyperlink">
    <w:name w:val="Hyperlink"/>
    <w:rsid w:val="00A14268"/>
    <w:rPr>
      <w:color w:val="0563C1"/>
      <w:u w:val="single"/>
    </w:rPr>
  </w:style>
  <w:style w:type="character" w:styleId="UnresolvedMention">
    <w:name w:val="Unresolved Mention"/>
    <w:uiPriority w:val="99"/>
    <w:semiHidden/>
    <w:unhideWhenUsed/>
    <w:rsid w:val="00A14268"/>
    <w:rPr>
      <w:color w:val="605E5C"/>
      <w:shd w:val="clear" w:color="auto" w:fill="E1DFDD"/>
    </w:rPr>
  </w:style>
  <w:style w:type="table" w:styleId="TableGrid">
    <w:name w:val="Table Grid"/>
    <w:basedOn w:val="TableNormal"/>
    <w:uiPriority w:val="59"/>
    <w:rsid w:val="00C63822"/>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C63822"/>
    <w:pPr>
      <w:spacing w:after="200" w:line="276" w:lineRule="auto"/>
      <w:ind w:left="720"/>
      <w:contextualSpacing/>
    </w:pPr>
    <w:rPr>
      <w:rFonts w:ascii="Calibri" w:eastAsia="Calibri" w:hAnsi="Calibri"/>
      <w:sz w:val="22"/>
      <w:szCs w:val="22"/>
    </w:rPr>
  </w:style>
  <w:style w:type="character" w:customStyle="1" w:styleId="A0">
    <w:name w:val="A0"/>
    <w:uiPriority w:val="99"/>
    <w:rsid w:val="00C63822"/>
    <w:rPr>
      <w:rFonts w:cs="Minion Pro"/>
      <w:color w:val="000000"/>
      <w:sz w:val="18"/>
      <w:szCs w:val="18"/>
    </w:rPr>
  </w:style>
  <w:style w:type="paragraph" w:styleId="Header">
    <w:name w:val="header"/>
    <w:basedOn w:val="Normal"/>
    <w:link w:val="HeaderChar"/>
    <w:rsid w:val="00360868"/>
    <w:pPr>
      <w:tabs>
        <w:tab w:val="center" w:pos="4680"/>
        <w:tab w:val="right" w:pos="9360"/>
      </w:tabs>
    </w:pPr>
  </w:style>
  <w:style w:type="character" w:customStyle="1" w:styleId="HeaderChar">
    <w:name w:val="Header Char"/>
    <w:link w:val="Header"/>
    <w:rsid w:val="00360868"/>
    <w:rPr>
      <w:sz w:val="24"/>
      <w:szCs w:val="24"/>
    </w:rPr>
  </w:style>
  <w:style w:type="paragraph" w:styleId="Footer">
    <w:name w:val="footer"/>
    <w:basedOn w:val="Normal"/>
    <w:link w:val="FooterChar"/>
    <w:uiPriority w:val="99"/>
    <w:rsid w:val="00360868"/>
    <w:pPr>
      <w:tabs>
        <w:tab w:val="center" w:pos="4680"/>
        <w:tab w:val="right" w:pos="9360"/>
      </w:tabs>
    </w:pPr>
  </w:style>
  <w:style w:type="character" w:customStyle="1" w:styleId="FooterChar">
    <w:name w:val="Footer Char"/>
    <w:link w:val="Footer"/>
    <w:uiPriority w:val="99"/>
    <w:rsid w:val="00360868"/>
    <w:rPr>
      <w:sz w:val="24"/>
      <w:szCs w:val="24"/>
    </w:rPr>
  </w:style>
  <w:style w:type="character" w:styleId="LineNumber">
    <w:name w:val="line number"/>
    <w:basedOn w:val="DefaultParagraphFont"/>
    <w:rsid w:val="00E95BF0"/>
  </w:style>
  <w:style w:type="paragraph" w:styleId="Title">
    <w:name w:val="Title"/>
    <w:basedOn w:val="Normal"/>
    <w:next w:val="Normal"/>
    <w:link w:val="TitleChar"/>
    <w:qFormat/>
    <w:rsid w:val="005477AD"/>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477AD"/>
    <w:rPr>
      <w:rFonts w:ascii="Calibri Light" w:eastAsia="Times New Roman" w:hAnsi="Calibri Light" w:cs="Times New Roman"/>
      <w:b/>
      <w:bCs/>
      <w:kern w:val="28"/>
      <w:sz w:val="32"/>
      <w:szCs w:val="32"/>
    </w:rPr>
  </w:style>
  <w:style w:type="character" w:styleId="CommentReference">
    <w:name w:val="annotation reference"/>
    <w:rsid w:val="000B321E"/>
    <w:rPr>
      <w:sz w:val="16"/>
      <w:szCs w:val="16"/>
    </w:rPr>
  </w:style>
  <w:style w:type="paragraph" w:styleId="CommentText">
    <w:name w:val="annotation text"/>
    <w:basedOn w:val="Normal"/>
    <w:link w:val="CommentTextChar"/>
    <w:rsid w:val="000B321E"/>
    <w:rPr>
      <w:sz w:val="20"/>
      <w:szCs w:val="20"/>
    </w:rPr>
  </w:style>
  <w:style w:type="character" w:customStyle="1" w:styleId="CommentTextChar">
    <w:name w:val="Comment Text Char"/>
    <w:link w:val="CommentText"/>
    <w:rsid w:val="000B321E"/>
    <w:rPr>
      <w:lang w:val="en-US" w:eastAsia="en-US"/>
    </w:rPr>
  </w:style>
  <w:style w:type="paragraph" w:styleId="CommentSubject">
    <w:name w:val="annotation subject"/>
    <w:basedOn w:val="CommentText"/>
    <w:next w:val="CommentText"/>
    <w:link w:val="CommentSubjectChar"/>
    <w:uiPriority w:val="99"/>
    <w:rsid w:val="000B321E"/>
    <w:rPr>
      <w:b/>
      <w:bCs/>
    </w:rPr>
  </w:style>
  <w:style w:type="character" w:customStyle="1" w:styleId="CommentSubjectChar">
    <w:name w:val="Comment Subject Char"/>
    <w:link w:val="CommentSubject"/>
    <w:uiPriority w:val="99"/>
    <w:rsid w:val="000B321E"/>
    <w:rPr>
      <w:b/>
      <w:bCs/>
      <w:lang w:val="en-US" w:eastAsia="en-US"/>
    </w:rPr>
  </w:style>
  <w:style w:type="paragraph" w:styleId="BalloonText">
    <w:name w:val="Balloon Text"/>
    <w:basedOn w:val="Normal"/>
    <w:link w:val="BalloonTextChar"/>
    <w:rsid w:val="000B321E"/>
    <w:rPr>
      <w:rFonts w:ascii="Segoe UI" w:hAnsi="Segoe UI" w:cs="Segoe UI"/>
      <w:sz w:val="18"/>
      <w:szCs w:val="18"/>
    </w:rPr>
  </w:style>
  <w:style w:type="character" w:customStyle="1" w:styleId="BalloonTextChar">
    <w:name w:val="Balloon Text Char"/>
    <w:link w:val="BalloonText"/>
    <w:rsid w:val="000B321E"/>
    <w:rPr>
      <w:rFonts w:ascii="Segoe UI" w:hAnsi="Segoe UI" w:cs="Segoe UI"/>
      <w:sz w:val="18"/>
      <w:szCs w:val="18"/>
      <w:lang w:val="en-US" w:eastAsia="en-US"/>
    </w:rPr>
  </w:style>
  <w:style w:type="paragraph" w:styleId="Revision">
    <w:name w:val="Revision"/>
    <w:hidden/>
    <w:uiPriority w:val="99"/>
    <w:semiHidden/>
    <w:rsid w:val="00A36843"/>
    <w:rPr>
      <w:sz w:val="24"/>
      <w:szCs w:val="24"/>
    </w:rPr>
  </w:style>
  <w:style w:type="paragraph" w:customStyle="1" w:styleId="address">
    <w:name w:val="address"/>
    <w:basedOn w:val="Normal"/>
    <w:rsid w:val="000A3443"/>
    <w:pPr>
      <w:overflowPunct w:val="0"/>
      <w:autoSpaceDE w:val="0"/>
      <w:autoSpaceDN w:val="0"/>
      <w:adjustRightInd w:val="0"/>
      <w:spacing w:after="200" w:line="220" w:lineRule="atLeast"/>
      <w:contextualSpacing/>
      <w:jc w:val="center"/>
    </w:pPr>
    <w:rPr>
      <w:sz w:val="18"/>
      <w:szCs w:val="20"/>
    </w:rPr>
  </w:style>
  <w:style w:type="paragraph" w:customStyle="1" w:styleId="author">
    <w:name w:val="author"/>
    <w:basedOn w:val="Normal"/>
    <w:next w:val="address"/>
    <w:rsid w:val="000A3443"/>
    <w:pPr>
      <w:overflowPunct w:val="0"/>
      <w:autoSpaceDE w:val="0"/>
      <w:autoSpaceDN w:val="0"/>
      <w:adjustRightInd w:val="0"/>
      <w:spacing w:after="200" w:line="220" w:lineRule="atLeast"/>
      <w:jc w:val="center"/>
    </w:pPr>
    <w:rPr>
      <w:sz w:val="20"/>
      <w:szCs w:val="20"/>
    </w:rPr>
  </w:style>
  <w:style w:type="character" w:customStyle="1" w:styleId="e-mail">
    <w:name w:val="e-mail"/>
    <w:rsid w:val="000A3443"/>
    <w:rPr>
      <w:rFonts w:ascii="Courier" w:hAnsi="Courier" w:hint="default"/>
      <w:noProof/>
    </w:rPr>
  </w:style>
  <w:style w:type="character" w:customStyle="1" w:styleId="ORCID">
    <w:name w:val="ORCID"/>
    <w:rsid w:val="000A3443"/>
    <w:rPr>
      <w:position w:val="0"/>
      <w:vertAlign w:val="superscript"/>
    </w:rPr>
  </w:style>
  <w:style w:type="character" w:styleId="FollowedHyperlink">
    <w:name w:val="FollowedHyperlink"/>
    <w:rsid w:val="007B5D71"/>
    <w:rPr>
      <w:color w:val="954F72"/>
      <w:u w:val="single"/>
    </w:rPr>
  </w:style>
  <w:style w:type="character" w:customStyle="1" w:styleId="gnd-iwgdh3b">
    <w:name w:val="gnd-iwgdh3b"/>
    <w:basedOn w:val="DefaultParagraphFont"/>
    <w:rsid w:val="007B3B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544006">
      <w:bodyDiv w:val="1"/>
      <w:marLeft w:val="0"/>
      <w:marRight w:val="0"/>
      <w:marTop w:val="0"/>
      <w:marBottom w:val="0"/>
      <w:divBdr>
        <w:top w:val="none" w:sz="0" w:space="0" w:color="auto"/>
        <w:left w:val="none" w:sz="0" w:space="0" w:color="auto"/>
        <w:bottom w:val="none" w:sz="0" w:space="0" w:color="auto"/>
        <w:right w:val="none" w:sz="0" w:space="0" w:color="auto"/>
      </w:divBdr>
      <w:divsChild>
        <w:div w:id="223108837">
          <w:marLeft w:val="0"/>
          <w:marRight w:val="0"/>
          <w:marTop w:val="0"/>
          <w:marBottom w:val="0"/>
          <w:divBdr>
            <w:top w:val="none" w:sz="0" w:space="0" w:color="auto"/>
            <w:left w:val="none" w:sz="0" w:space="0" w:color="auto"/>
            <w:bottom w:val="none" w:sz="0" w:space="0" w:color="auto"/>
            <w:right w:val="none" w:sz="0" w:space="0" w:color="auto"/>
          </w:divBdr>
        </w:div>
      </w:divsChild>
    </w:div>
    <w:div w:id="284315944">
      <w:bodyDiv w:val="1"/>
      <w:marLeft w:val="0"/>
      <w:marRight w:val="0"/>
      <w:marTop w:val="0"/>
      <w:marBottom w:val="0"/>
      <w:divBdr>
        <w:top w:val="none" w:sz="0" w:space="0" w:color="auto"/>
        <w:left w:val="none" w:sz="0" w:space="0" w:color="auto"/>
        <w:bottom w:val="none" w:sz="0" w:space="0" w:color="auto"/>
        <w:right w:val="none" w:sz="0" w:space="0" w:color="auto"/>
      </w:divBdr>
    </w:div>
    <w:div w:id="297800847">
      <w:bodyDiv w:val="1"/>
      <w:marLeft w:val="0"/>
      <w:marRight w:val="0"/>
      <w:marTop w:val="0"/>
      <w:marBottom w:val="0"/>
      <w:divBdr>
        <w:top w:val="none" w:sz="0" w:space="0" w:color="auto"/>
        <w:left w:val="none" w:sz="0" w:space="0" w:color="auto"/>
        <w:bottom w:val="none" w:sz="0" w:space="0" w:color="auto"/>
        <w:right w:val="none" w:sz="0" w:space="0" w:color="auto"/>
      </w:divBdr>
      <w:divsChild>
        <w:div w:id="1442648976">
          <w:marLeft w:val="0"/>
          <w:marRight w:val="0"/>
          <w:marTop w:val="0"/>
          <w:marBottom w:val="0"/>
          <w:divBdr>
            <w:top w:val="none" w:sz="0" w:space="0" w:color="auto"/>
            <w:left w:val="none" w:sz="0" w:space="0" w:color="auto"/>
            <w:bottom w:val="none" w:sz="0" w:space="0" w:color="auto"/>
            <w:right w:val="none" w:sz="0" w:space="0" w:color="auto"/>
          </w:divBdr>
        </w:div>
      </w:divsChild>
    </w:div>
    <w:div w:id="364526259">
      <w:bodyDiv w:val="1"/>
      <w:marLeft w:val="0"/>
      <w:marRight w:val="0"/>
      <w:marTop w:val="0"/>
      <w:marBottom w:val="0"/>
      <w:divBdr>
        <w:top w:val="none" w:sz="0" w:space="0" w:color="auto"/>
        <w:left w:val="none" w:sz="0" w:space="0" w:color="auto"/>
        <w:bottom w:val="none" w:sz="0" w:space="0" w:color="auto"/>
        <w:right w:val="none" w:sz="0" w:space="0" w:color="auto"/>
      </w:divBdr>
    </w:div>
    <w:div w:id="479347550">
      <w:bodyDiv w:val="1"/>
      <w:marLeft w:val="0"/>
      <w:marRight w:val="0"/>
      <w:marTop w:val="0"/>
      <w:marBottom w:val="0"/>
      <w:divBdr>
        <w:top w:val="none" w:sz="0" w:space="0" w:color="auto"/>
        <w:left w:val="none" w:sz="0" w:space="0" w:color="auto"/>
        <w:bottom w:val="none" w:sz="0" w:space="0" w:color="auto"/>
        <w:right w:val="none" w:sz="0" w:space="0" w:color="auto"/>
      </w:divBdr>
      <w:divsChild>
        <w:div w:id="484397396">
          <w:marLeft w:val="0"/>
          <w:marRight w:val="0"/>
          <w:marTop w:val="0"/>
          <w:marBottom w:val="0"/>
          <w:divBdr>
            <w:top w:val="none" w:sz="0" w:space="0" w:color="auto"/>
            <w:left w:val="none" w:sz="0" w:space="0" w:color="auto"/>
            <w:bottom w:val="none" w:sz="0" w:space="0" w:color="auto"/>
            <w:right w:val="none" w:sz="0" w:space="0" w:color="auto"/>
          </w:divBdr>
        </w:div>
      </w:divsChild>
    </w:div>
    <w:div w:id="1048339735">
      <w:bodyDiv w:val="1"/>
      <w:marLeft w:val="0"/>
      <w:marRight w:val="0"/>
      <w:marTop w:val="0"/>
      <w:marBottom w:val="0"/>
      <w:divBdr>
        <w:top w:val="none" w:sz="0" w:space="0" w:color="auto"/>
        <w:left w:val="none" w:sz="0" w:space="0" w:color="auto"/>
        <w:bottom w:val="none" w:sz="0" w:space="0" w:color="auto"/>
        <w:right w:val="none" w:sz="0" w:space="0" w:color="auto"/>
      </w:divBdr>
    </w:div>
    <w:div w:id="1141077473">
      <w:bodyDiv w:val="1"/>
      <w:marLeft w:val="0"/>
      <w:marRight w:val="0"/>
      <w:marTop w:val="0"/>
      <w:marBottom w:val="0"/>
      <w:divBdr>
        <w:top w:val="none" w:sz="0" w:space="0" w:color="auto"/>
        <w:left w:val="none" w:sz="0" w:space="0" w:color="auto"/>
        <w:bottom w:val="none" w:sz="0" w:space="0" w:color="auto"/>
        <w:right w:val="none" w:sz="0" w:space="0" w:color="auto"/>
      </w:divBdr>
    </w:div>
    <w:div w:id="1285038228">
      <w:bodyDiv w:val="1"/>
      <w:marLeft w:val="0"/>
      <w:marRight w:val="0"/>
      <w:marTop w:val="0"/>
      <w:marBottom w:val="0"/>
      <w:divBdr>
        <w:top w:val="none" w:sz="0" w:space="0" w:color="auto"/>
        <w:left w:val="none" w:sz="0" w:space="0" w:color="auto"/>
        <w:bottom w:val="none" w:sz="0" w:space="0" w:color="auto"/>
        <w:right w:val="none" w:sz="0" w:space="0" w:color="auto"/>
      </w:divBdr>
      <w:divsChild>
        <w:div w:id="1028607884">
          <w:marLeft w:val="0"/>
          <w:marRight w:val="0"/>
          <w:marTop w:val="0"/>
          <w:marBottom w:val="0"/>
          <w:divBdr>
            <w:top w:val="none" w:sz="0" w:space="0" w:color="auto"/>
            <w:left w:val="none" w:sz="0" w:space="0" w:color="auto"/>
            <w:bottom w:val="none" w:sz="0" w:space="0" w:color="auto"/>
            <w:right w:val="none" w:sz="0" w:space="0" w:color="auto"/>
          </w:divBdr>
        </w:div>
      </w:divsChild>
    </w:div>
    <w:div w:id="1291016827">
      <w:bodyDiv w:val="1"/>
      <w:marLeft w:val="0"/>
      <w:marRight w:val="0"/>
      <w:marTop w:val="0"/>
      <w:marBottom w:val="0"/>
      <w:divBdr>
        <w:top w:val="none" w:sz="0" w:space="0" w:color="auto"/>
        <w:left w:val="none" w:sz="0" w:space="0" w:color="auto"/>
        <w:bottom w:val="none" w:sz="0" w:space="0" w:color="auto"/>
        <w:right w:val="none" w:sz="0" w:space="0" w:color="auto"/>
      </w:divBdr>
    </w:div>
    <w:div w:id="1477255897">
      <w:bodyDiv w:val="1"/>
      <w:marLeft w:val="0"/>
      <w:marRight w:val="0"/>
      <w:marTop w:val="0"/>
      <w:marBottom w:val="0"/>
      <w:divBdr>
        <w:top w:val="none" w:sz="0" w:space="0" w:color="auto"/>
        <w:left w:val="none" w:sz="0" w:space="0" w:color="auto"/>
        <w:bottom w:val="none" w:sz="0" w:space="0" w:color="auto"/>
        <w:right w:val="none" w:sz="0" w:space="0" w:color="auto"/>
      </w:divBdr>
      <w:divsChild>
        <w:div w:id="68116279">
          <w:marLeft w:val="0"/>
          <w:marRight w:val="0"/>
          <w:marTop w:val="0"/>
          <w:marBottom w:val="0"/>
          <w:divBdr>
            <w:top w:val="none" w:sz="0" w:space="0" w:color="auto"/>
            <w:left w:val="none" w:sz="0" w:space="0" w:color="auto"/>
            <w:bottom w:val="none" w:sz="0" w:space="0" w:color="auto"/>
            <w:right w:val="none" w:sz="0" w:space="0" w:color="auto"/>
          </w:divBdr>
        </w:div>
      </w:divsChild>
    </w:div>
    <w:div w:id="1526333551">
      <w:bodyDiv w:val="1"/>
      <w:marLeft w:val="0"/>
      <w:marRight w:val="0"/>
      <w:marTop w:val="0"/>
      <w:marBottom w:val="0"/>
      <w:divBdr>
        <w:top w:val="none" w:sz="0" w:space="0" w:color="auto"/>
        <w:left w:val="none" w:sz="0" w:space="0" w:color="auto"/>
        <w:bottom w:val="none" w:sz="0" w:space="0" w:color="auto"/>
        <w:right w:val="none" w:sz="0" w:space="0" w:color="auto"/>
      </w:divBdr>
      <w:divsChild>
        <w:div w:id="71971037">
          <w:marLeft w:val="0"/>
          <w:marRight w:val="0"/>
          <w:marTop w:val="0"/>
          <w:marBottom w:val="0"/>
          <w:divBdr>
            <w:top w:val="none" w:sz="0" w:space="0" w:color="auto"/>
            <w:left w:val="none" w:sz="0" w:space="0" w:color="auto"/>
            <w:bottom w:val="none" w:sz="0" w:space="0" w:color="auto"/>
            <w:right w:val="none" w:sz="0" w:space="0" w:color="auto"/>
          </w:divBdr>
        </w:div>
        <w:div w:id="797993123">
          <w:marLeft w:val="0"/>
          <w:marRight w:val="0"/>
          <w:marTop w:val="0"/>
          <w:marBottom w:val="0"/>
          <w:divBdr>
            <w:top w:val="none" w:sz="0" w:space="0" w:color="auto"/>
            <w:left w:val="none" w:sz="0" w:space="0" w:color="auto"/>
            <w:bottom w:val="none" w:sz="0" w:space="0" w:color="auto"/>
            <w:right w:val="none" w:sz="0" w:space="0" w:color="auto"/>
          </w:divBdr>
        </w:div>
      </w:divsChild>
    </w:div>
    <w:div w:id="1759329594">
      <w:bodyDiv w:val="1"/>
      <w:marLeft w:val="0"/>
      <w:marRight w:val="0"/>
      <w:marTop w:val="0"/>
      <w:marBottom w:val="0"/>
      <w:divBdr>
        <w:top w:val="none" w:sz="0" w:space="0" w:color="auto"/>
        <w:left w:val="none" w:sz="0" w:space="0" w:color="auto"/>
        <w:bottom w:val="none" w:sz="0" w:space="0" w:color="auto"/>
        <w:right w:val="none" w:sz="0" w:space="0" w:color="auto"/>
      </w:divBdr>
    </w:div>
    <w:div w:id="1810321749">
      <w:bodyDiv w:val="1"/>
      <w:marLeft w:val="0"/>
      <w:marRight w:val="0"/>
      <w:marTop w:val="0"/>
      <w:marBottom w:val="0"/>
      <w:divBdr>
        <w:top w:val="none" w:sz="0" w:space="0" w:color="auto"/>
        <w:left w:val="none" w:sz="0" w:space="0" w:color="auto"/>
        <w:bottom w:val="none" w:sz="0" w:space="0" w:color="auto"/>
        <w:right w:val="none" w:sz="0" w:space="0" w:color="auto"/>
      </w:divBdr>
      <w:divsChild>
        <w:div w:id="475297867">
          <w:marLeft w:val="0"/>
          <w:marRight w:val="0"/>
          <w:marTop w:val="0"/>
          <w:marBottom w:val="0"/>
          <w:divBdr>
            <w:top w:val="none" w:sz="0" w:space="0" w:color="auto"/>
            <w:left w:val="none" w:sz="0" w:space="0" w:color="auto"/>
            <w:bottom w:val="none" w:sz="0" w:space="0" w:color="auto"/>
            <w:right w:val="none" w:sz="0" w:space="0" w:color="auto"/>
          </w:divBdr>
        </w:div>
        <w:div w:id="2101366992">
          <w:marLeft w:val="0"/>
          <w:marRight w:val="0"/>
          <w:marTop w:val="0"/>
          <w:marBottom w:val="0"/>
          <w:divBdr>
            <w:top w:val="none" w:sz="0" w:space="0" w:color="auto"/>
            <w:left w:val="none" w:sz="0" w:space="0" w:color="auto"/>
            <w:bottom w:val="none" w:sz="0" w:space="0" w:color="auto"/>
            <w:right w:val="none" w:sz="0" w:space="0" w:color="auto"/>
          </w:divBdr>
        </w:div>
      </w:divsChild>
    </w:div>
    <w:div w:id="1876885687">
      <w:bodyDiv w:val="1"/>
      <w:marLeft w:val="0"/>
      <w:marRight w:val="0"/>
      <w:marTop w:val="0"/>
      <w:marBottom w:val="0"/>
      <w:divBdr>
        <w:top w:val="none" w:sz="0" w:space="0" w:color="auto"/>
        <w:left w:val="none" w:sz="0" w:space="0" w:color="auto"/>
        <w:bottom w:val="none" w:sz="0" w:space="0" w:color="auto"/>
        <w:right w:val="none" w:sz="0" w:space="0" w:color="auto"/>
      </w:divBdr>
    </w:div>
    <w:div w:id="2031761493">
      <w:bodyDiv w:val="1"/>
      <w:marLeft w:val="0"/>
      <w:marRight w:val="0"/>
      <w:marTop w:val="0"/>
      <w:marBottom w:val="0"/>
      <w:divBdr>
        <w:top w:val="none" w:sz="0" w:space="0" w:color="auto"/>
        <w:left w:val="none" w:sz="0" w:space="0" w:color="auto"/>
        <w:bottom w:val="none" w:sz="0" w:space="0" w:color="auto"/>
        <w:right w:val="none" w:sz="0" w:space="0" w:color="auto"/>
      </w:divBdr>
    </w:div>
    <w:div w:id="2098671483">
      <w:bodyDiv w:val="1"/>
      <w:marLeft w:val="0"/>
      <w:marRight w:val="0"/>
      <w:marTop w:val="0"/>
      <w:marBottom w:val="0"/>
      <w:divBdr>
        <w:top w:val="none" w:sz="0" w:space="0" w:color="auto"/>
        <w:left w:val="none" w:sz="0" w:space="0" w:color="auto"/>
        <w:bottom w:val="none" w:sz="0" w:space="0" w:color="auto"/>
        <w:right w:val="none" w:sz="0" w:space="0" w:color="auto"/>
      </w:divBdr>
      <w:divsChild>
        <w:div w:id="850988950">
          <w:marLeft w:val="0"/>
          <w:marRight w:val="0"/>
          <w:marTop w:val="0"/>
          <w:marBottom w:val="0"/>
          <w:divBdr>
            <w:top w:val="none" w:sz="0" w:space="0" w:color="auto"/>
            <w:left w:val="none" w:sz="0" w:space="0" w:color="auto"/>
            <w:bottom w:val="none" w:sz="0" w:space="0" w:color="auto"/>
            <w:right w:val="none" w:sz="0" w:space="0" w:color="auto"/>
          </w:divBdr>
        </w:div>
        <w:div w:id="95008546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hyperlink" Target="https://doi.org/10.5772/intechopen.90110" TargetMode="External"/><Relationship Id="rId21" Type="http://schemas.openxmlformats.org/officeDocument/2006/relationships/image" Target="media/image14.jpeg"/><Relationship Id="rId34" Type="http://schemas.openxmlformats.org/officeDocument/2006/relationships/hyperlink" Target="https://doi.org/10.1016/j.jef.2014.11.006" TargetMode="External"/><Relationship Id="rId42" Type="http://schemas.openxmlformats.org/officeDocument/2006/relationships/hyperlink" Target="https://doi.org/10.1080/87559129.2015.1057844"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hyperlink" Target="https://doi.org/10.1016/b978-0-12-820011-7.00025-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hyperlink" Target="https://doi.org/10.46985/kslr.v7i2.1209" TargetMode="External"/><Relationship Id="rId37" Type="http://schemas.openxmlformats.org/officeDocument/2006/relationships/hyperlink" Target="https://doi.org/10.1023/B:WIBI.0000043171.91027.7e" TargetMode="External"/><Relationship Id="rId40" Type="http://schemas.openxmlformats.org/officeDocument/2006/relationships/hyperlink" Target="https://doi.org/10.1186/1471-2172-13-44" TargetMode="External"/><Relationship Id="rId45" Type="http://schemas.openxmlformats.org/officeDocument/2006/relationships/hyperlink" Target="https://doi.org/10.4172/2155-9600.S10-006"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4236/fns.2019.103026"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hyperlink" Target="http://dx.doi.org/10.13140/RG.2.2.11954.25289" TargetMode="External"/><Relationship Id="rId44" Type="http://schemas.openxmlformats.org/officeDocument/2006/relationships/hyperlink" Target="https://doi.org/10.1016/S0308-8146(01)00126-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hyperlink" Target="https://doi.org/10.1016/j.ecolind.2017.03.047" TargetMode="External"/><Relationship Id="rId35" Type="http://schemas.openxmlformats.org/officeDocument/2006/relationships/hyperlink" Target="https://doi.org/10.1016/0889-1575(92)90031-E" TargetMode="External"/><Relationship Id="rId43" Type="http://schemas.openxmlformats.org/officeDocument/2006/relationships/hyperlink" Target="https://doi.org/10.1016/j.foodres.2004.10.002"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hyperlink" Target="http://doi.org/10.5829/idosi.wjdfs.2015.10.1.92173" TargetMode="External"/><Relationship Id="rId38" Type="http://schemas.openxmlformats.org/officeDocument/2006/relationships/hyperlink" Target="https://doi.org/10.1080/10408398.2017.1383355" TargetMode="External"/><Relationship Id="rId46"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hyperlink" Target="https://doi.org/10.1007/s13197-015-1978-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0736-0473-44BE-8F87-7C2232496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23</Pages>
  <Words>6475</Words>
  <Characters>3690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01911009528 +8801716421134</Company>
  <LinksUpToDate>false</LinksUpToDate>
  <CharactersWithSpaces>43298</CharactersWithSpaces>
  <SharedDoc>false</SharedDoc>
  <HLinks>
    <vt:vector size="114" baseType="variant">
      <vt:variant>
        <vt:i4>1048664</vt:i4>
      </vt:variant>
      <vt:variant>
        <vt:i4>105</vt:i4>
      </vt:variant>
      <vt:variant>
        <vt:i4>0</vt:i4>
      </vt:variant>
      <vt:variant>
        <vt:i4>5</vt:i4>
      </vt:variant>
      <vt:variant>
        <vt:lpwstr>https://doi.org/10.1080/87559129809541158</vt:lpwstr>
      </vt:variant>
      <vt:variant>
        <vt:lpwstr/>
      </vt:variant>
      <vt:variant>
        <vt:i4>786508</vt:i4>
      </vt:variant>
      <vt:variant>
        <vt:i4>102</vt:i4>
      </vt:variant>
      <vt:variant>
        <vt:i4>0</vt:i4>
      </vt:variant>
      <vt:variant>
        <vt:i4>5</vt:i4>
      </vt:variant>
      <vt:variant>
        <vt:lpwstr>https://doi.org/10.1108/IJSE-07-2015-0187</vt:lpwstr>
      </vt:variant>
      <vt:variant>
        <vt:lpwstr/>
      </vt:variant>
      <vt:variant>
        <vt:i4>7929917</vt:i4>
      </vt:variant>
      <vt:variant>
        <vt:i4>99</vt:i4>
      </vt:variant>
      <vt:variant>
        <vt:i4>0</vt:i4>
      </vt:variant>
      <vt:variant>
        <vt:i4>5</vt:i4>
      </vt:variant>
      <vt:variant>
        <vt:lpwstr>https://doi.org/10.1023/B:WIBI.0000043171.91027.7e</vt:lpwstr>
      </vt:variant>
      <vt:variant>
        <vt:lpwstr/>
      </vt:variant>
      <vt:variant>
        <vt:i4>983115</vt:i4>
      </vt:variant>
      <vt:variant>
        <vt:i4>96</vt:i4>
      </vt:variant>
      <vt:variant>
        <vt:i4>0</vt:i4>
      </vt:variant>
      <vt:variant>
        <vt:i4>5</vt:i4>
      </vt:variant>
      <vt:variant>
        <vt:lpwstr>https://doi.org/10.1080/87559129.2015.1057844</vt:lpwstr>
      </vt:variant>
      <vt:variant>
        <vt:lpwstr/>
      </vt:variant>
      <vt:variant>
        <vt:i4>2752636</vt:i4>
      </vt:variant>
      <vt:variant>
        <vt:i4>93</vt:i4>
      </vt:variant>
      <vt:variant>
        <vt:i4>0</vt:i4>
      </vt:variant>
      <vt:variant>
        <vt:i4>5</vt:i4>
      </vt:variant>
      <vt:variant>
        <vt:lpwstr>https://doi.org/10.1111/j.1365-2621.2003.tb05746.x</vt:lpwstr>
      </vt:variant>
      <vt:variant>
        <vt:lpwstr/>
      </vt:variant>
      <vt:variant>
        <vt:i4>524365</vt:i4>
      </vt:variant>
      <vt:variant>
        <vt:i4>90</vt:i4>
      </vt:variant>
      <vt:variant>
        <vt:i4>0</vt:i4>
      </vt:variant>
      <vt:variant>
        <vt:i4>5</vt:i4>
      </vt:variant>
      <vt:variant>
        <vt:lpwstr>https://doi.org/10.1080/10408398.2017.1383355</vt:lpwstr>
      </vt:variant>
      <vt:variant>
        <vt:lpwstr/>
      </vt:variant>
      <vt:variant>
        <vt:i4>5701650</vt:i4>
      </vt:variant>
      <vt:variant>
        <vt:i4>87</vt:i4>
      </vt:variant>
      <vt:variant>
        <vt:i4>0</vt:i4>
      </vt:variant>
      <vt:variant>
        <vt:i4>5</vt:i4>
      </vt:variant>
      <vt:variant>
        <vt:lpwstr>https://doi.org/10.1016/j.foodres.2004.10.002</vt:lpwstr>
      </vt:variant>
      <vt:variant>
        <vt:lpwstr/>
      </vt:variant>
      <vt:variant>
        <vt:i4>6160415</vt:i4>
      </vt:variant>
      <vt:variant>
        <vt:i4>84</vt:i4>
      </vt:variant>
      <vt:variant>
        <vt:i4>0</vt:i4>
      </vt:variant>
      <vt:variant>
        <vt:i4>5</vt:i4>
      </vt:variant>
      <vt:variant>
        <vt:lpwstr>https://doi.org/10.1016/j.ecolind.2017.03.047</vt:lpwstr>
      </vt:variant>
      <vt:variant>
        <vt:lpwstr/>
      </vt:variant>
      <vt:variant>
        <vt:i4>917510</vt:i4>
      </vt:variant>
      <vt:variant>
        <vt:i4>81</vt:i4>
      </vt:variant>
      <vt:variant>
        <vt:i4>0</vt:i4>
      </vt:variant>
      <vt:variant>
        <vt:i4>5</vt:i4>
      </vt:variant>
      <vt:variant>
        <vt:lpwstr>https://doi.org/10.1016/S0308-8146(01)00126-1</vt:lpwstr>
      </vt:variant>
      <vt:variant>
        <vt:lpwstr/>
      </vt:variant>
      <vt:variant>
        <vt:i4>5374023</vt:i4>
      </vt:variant>
      <vt:variant>
        <vt:i4>78</vt:i4>
      </vt:variant>
      <vt:variant>
        <vt:i4>0</vt:i4>
      </vt:variant>
      <vt:variant>
        <vt:i4>5</vt:i4>
      </vt:variant>
      <vt:variant>
        <vt:lpwstr>https://doi.org/10.1016/0889-1575(92)90031-E</vt:lpwstr>
      </vt:variant>
      <vt:variant>
        <vt:lpwstr/>
      </vt:variant>
      <vt:variant>
        <vt:i4>655380</vt:i4>
      </vt:variant>
      <vt:variant>
        <vt:i4>75</vt:i4>
      </vt:variant>
      <vt:variant>
        <vt:i4>0</vt:i4>
      </vt:variant>
      <vt:variant>
        <vt:i4>5</vt:i4>
      </vt:variant>
      <vt:variant>
        <vt:lpwstr>https://doi.org/10.1007/s13197-015-1978-x</vt:lpwstr>
      </vt:variant>
      <vt:variant>
        <vt:lpwstr/>
      </vt:variant>
      <vt:variant>
        <vt:i4>6029334</vt:i4>
      </vt:variant>
      <vt:variant>
        <vt:i4>72</vt:i4>
      </vt:variant>
      <vt:variant>
        <vt:i4>0</vt:i4>
      </vt:variant>
      <vt:variant>
        <vt:i4>5</vt:i4>
      </vt:variant>
      <vt:variant>
        <vt:lpwstr>https://doi.org/10.1016/j.jef.2014.11.006</vt:lpwstr>
      </vt:variant>
      <vt:variant>
        <vt:lpwstr/>
      </vt:variant>
      <vt:variant>
        <vt:i4>2031703</vt:i4>
      </vt:variant>
      <vt:variant>
        <vt:i4>69</vt:i4>
      </vt:variant>
      <vt:variant>
        <vt:i4>0</vt:i4>
      </vt:variant>
      <vt:variant>
        <vt:i4>5</vt:i4>
      </vt:variant>
      <vt:variant>
        <vt:lpwstr>https://doi.org/10.1163/9789004537965</vt:lpwstr>
      </vt:variant>
      <vt:variant>
        <vt:lpwstr/>
      </vt:variant>
      <vt:variant>
        <vt:i4>2621561</vt:i4>
      </vt:variant>
      <vt:variant>
        <vt:i4>66</vt:i4>
      </vt:variant>
      <vt:variant>
        <vt:i4>0</vt:i4>
      </vt:variant>
      <vt:variant>
        <vt:i4>5</vt:i4>
      </vt:variant>
      <vt:variant>
        <vt:lpwstr>https://doi.org/10.46985/kslr.v7i2.1209</vt:lpwstr>
      </vt:variant>
      <vt:variant>
        <vt:lpwstr/>
      </vt:variant>
      <vt:variant>
        <vt:i4>3211369</vt:i4>
      </vt:variant>
      <vt:variant>
        <vt:i4>63</vt:i4>
      </vt:variant>
      <vt:variant>
        <vt:i4>0</vt:i4>
      </vt:variant>
      <vt:variant>
        <vt:i4>5</vt:i4>
      </vt:variant>
      <vt:variant>
        <vt:lpwstr>https://doi.org/10.1186/1471-2172-13-44</vt:lpwstr>
      </vt:variant>
      <vt:variant>
        <vt:lpwstr/>
      </vt:variant>
      <vt:variant>
        <vt:i4>1966086</vt:i4>
      </vt:variant>
      <vt:variant>
        <vt:i4>60</vt:i4>
      </vt:variant>
      <vt:variant>
        <vt:i4>0</vt:i4>
      </vt:variant>
      <vt:variant>
        <vt:i4>5</vt:i4>
      </vt:variant>
      <vt:variant>
        <vt:lpwstr>https://doi.org/10.4172/2155-9600.S10-006</vt:lpwstr>
      </vt:variant>
      <vt:variant>
        <vt:lpwstr/>
      </vt:variant>
      <vt:variant>
        <vt:i4>5570564</vt:i4>
      </vt:variant>
      <vt:variant>
        <vt:i4>57</vt:i4>
      </vt:variant>
      <vt:variant>
        <vt:i4>0</vt:i4>
      </vt:variant>
      <vt:variant>
        <vt:i4>5</vt:i4>
      </vt:variant>
      <vt:variant>
        <vt:lpwstr>https://doi.org/10.5772/intechopen.90110</vt:lpwstr>
      </vt:variant>
      <vt:variant>
        <vt:lpwstr/>
      </vt:variant>
      <vt:variant>
        <vt:i4>2621479</vt:i4>
      </vt:variant>
      <vt:variant>
        <vt:i4>54</vt:i4>
      </vt:variant>
      <vt:variant>
        <vt:i4>0</vt:i4>
      </vt:variant>
      <vt:variant>
        <vt:i4>5</vt:i4>
      </vt:variant>
      <vt:variant>
        <vt:lpwstr>http://doi.org/10.5829/idosi.wjdfs.2015.10.1.92173</vt:lpwstr>
      </vt:variant>
      <vt:variant>
        <vt:lpwstr/>
      </vt:variant>
      <vt:variant>
        <vt:i4>3997742</vt:i4>
      </vt:variant>
      <vt:variant>
        <vt:i4>51</vt:i4>
      </vt:variant>
      <vt:variant>
        <vt:i4>0</vt:i4>
      </vt:variant>
      <vt:variant>
        <vt:i4>5</vt:i4>
      </vt:variant>
      <vt:variant>
        <vt:lpwstr>https://doi.org/10.1016/b978-0-12-820011-7.00025-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Shamim</dc:creator>
  <cp:keywords/>
  <dc:description/>
  <cp:lastModifiedBy>Ataher Ali</cp:lastModifiedBy>
  <cp:revision>64</cp:revision>
  <dcterms:created xsi:type="dcterms:W3CDTF">2023-12-13T23:02:00Z</dcterms:created>
  <dcterms:modified xsi:type="dcterms:W3CDTF">2024-03-06T01:09:00Z</dcterms:modified>
</cp:coreProperties>
</file>